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695C3B0B"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337260">
        <w:rPr>
          <w:sz w:val="28"/>
        </w:rPr>
        <w:t xml:space="preserve">using </w:t>
      </w:r>
      <w:r w:rsidR="00EA0C3A">
        <w:rPr>
          <w:sz w:val="28"/>
        </w:rPr>
        <w:t xml:space="preserve">Generation Purpose </w:t>
      </w:r>
      <w:r w:rsidR="00915763">
        <w:rPr>
          <w:sz w:val="28"/>
        </w:rPr>
        <w:t>Graphic Card Unit</w:t>
      </w:r>
      <w:r w:rsidR="00EA0C3A">
        <w:rPr>
          <w:sz w:val="28"/>
        </w:rPr>
        <w:t xml:space="preserve"> Calculation</w:t>
      </w:r>
    </w:p>
    <w:p w14:paraId="2E9A2E6C" w14:textId="7FA00F25" w:rsidR="00073722" w:rsidRPr="00555508" w:rsidRDefault="009476E4" w:rsidP="00F12156">
      <w:pPr>
        <w:ind w:left="200" w:firstLine="200"/>
        <w:jc w:val="center"/>
      </w:pPr>
      <w:r w:rsidRPr="009476E4">
        <w:t xml:space="preserve">Jae </w:t>
      </w:r>
      <w:proofErr w:type="spellStart"/>
      <w:r w:rsidRPr="009476E4">
        <w:t>Ryoung</w:t>
      </w:r>
      <w:proofErr w:type="spellEnd"/>
      <w:r w:rsidRPr="009476E4">
        <w:t xml:space="preserve"> Kim</w:t>
      </w:r>
      <w:r>
        <w:t xml:space="preserve">, </w:t>
      </w:r>
      <w:proofErr w:type="spellStart"/>
      <w:r w:rsidR="00750F8D" w:rsidRPr="00750F8D">
        <w:t>Heeran</w:t>
      </w:r>
      <w:proofErr w:type="spellEnd"/>
      <w:r w:rsidR="00750F8D" w:rsidRPr="00750F8D">
        <w:t xml:space="preserve"> Lee</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7639E6CC"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708C81C0" w14:textId="77777777" w:rsidR="00D42A54" w:rsidRPr="00DD3142" w:rsidRDefault="00D42A54" w:rsidP="00F12156">
      <w:pPr>
        <w:ind w:firstLine="20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71EC0C99" w:rsidR="00113F90" w:rsidRDefault="00151B33" w:rsidP="00F12156">
      <w:pPr>
        <w:ind w:leftChars="100" w:left="200" w:firstLineChars="0" w:firstLine="0"/>
      </w:pPr>
      <w:r w:rsidRPr="00151B33">
        <w:t xml:space="preserve">This paper proposes a </w:t>
      </w:r>
      <w:proofErr w:type="gramStart"/>
      <w:r w:rsidRPr="00151B33">
        <w:t>fast parallel</w:t>
      </w:r>
      <w:proofErr w:type="gramEnd"/>
      <w:r w:rsidRPr="00151B33">
        <w:t xml:space="preserve"> computation that can predict the optimal orientation of 3D printing with the aid of general-purpose graphic card unit (GPGPU) calculation.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using high-and low-priced </w:t>
      </w:r>
      <w:r w:rsidR="0001560A">
        <w:t>NVIDIA</w:t>
      </w:r>
      <w:r w:rsidRPr="00151B33">
        <w:t xml:space="preserve"> graphic card and CUDA toolkit. Despite several bottlenecks, calculation speed was improved by two to forty times. </w:t>
      </w:r>
    </w:p>
    <w:p w14:paraId="6439B8DD" w14:textId="08979228" w:rsidR="00DC43C4" w:rsidRPr="00D408D3" w:rsidRDefault="00DC43C4" w:rsidP="00F12156">
      <w:pPr>
        <w:pStyle w:val="MS"/>
        <w:wordWrap/>
        <w:spacing w:line="480" w:lineRule="auto"/>
        <w:ind w:left="200" w:firstLine="260"/>
        <w:jc w:val="center"/>
        <w:rPr>
          <w:rFonts w:ascii="Times New Roman" w:hAnsi="Times New Roman" w:cs="Times New Roman"/>
        </w:rPr>
      </w:pPr>
    </w:p>
    <w:p w14:paraId="39CEB916" w14:textId="2197AF37" w:rsidR="006A663A" w:rsidRPr="007F016E" w:rsidRDefault="006A663A" w:rsidP="00F12156">
      <w:pPr>
        <w:pStyle w:val="1"/>
        <w:numPr>
          <w:ilvl w:val="0"/>
          <w:numId w:val="0"/>
        </w:numPr>
        <w:ind w:left="280"/>
      </w:pPr>
      <w:r>
        <w:t>Keywords</w:t>
      </w:r>
    </w:p>
    <w:p w14:paraId="73447A52" w14:textId="764724F8" w:rsidR="005A7925" w:rsidRDefault="000B65F2" w:rsidP="00F12156">
      <w:pPr>
        <w:ind w:left="200" w:firstLine="200"/>
      </w:pPr>
      <w:r>
        <w:rPr>
          <w:rFonts w:hint="eastAsia"/>
        </w:rPr>
        <w:t>3</w:t>
      </w:r>
      <w:r>
        <w:t>D print</w:t>
      </w:r>
      <w:r w:rsidR="00A222EE">
        <w:t>ing</w:t>
      </w:r>
      <w:r>
        <w:t xml:space="preserve">; </w:t>
      </w:r>
      <w:r w:rsidR="000A7CC8">
        <w:t xml:space="preserve">optimal orientation; </w:t>
      </w:r>
      <w:r w:rsidR="006E04E8">
        <w:t xml:space="preserve">modified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77777777" w:rsidR="00E058CF" w:rsidRDefault="00E058CF" w:rsidP="00F12156">
      <w:pPr>
        <w:ind w:left="200" w:firstLine="200"/>
      </w:pPr>
    </w:p>
    <w:p w14:paraId="761D13E9" w14:textId="337EC46C" w:rsidR="009E1EDF" w:rsidRDefault="00AC572B" w:rsidP="00F12156">
      <w:pPr>
        <w:pStyle w:val="1"/>
      </w:pPr>
      <w:r>
        <w:rPr>
          <w:rFonts w:hint="eastAsia"/>
        </w:rPr>
        <w:t>I</w:t>
      </w:r>
      <w:r>
        <w:t>ntroduction</w:t>
      </w:r>
    </w:p>
    <w:p w14:paraId="4A1C116E" w14:textId="5D196694" w:rsidR="0038514F" w:rsidRDefault="00953932" w:rsidP="00F12156">
      <w:pPr>
        <w:ind w:firstLine="20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instrText xml:space="preserve"> ADDIN EN.CITE &lt;EndNote&gt;&lt;Cite&gt;&lt;Author&gt;ISO&lt;/Author&gt;&lt;Year&gt;2015&lt;/Year&gt;&lt;RecNum&gt;541&lt;/RecNum&gt;&lt;DisplayText&gt;[1]&lt;/DisplayText&gt;&lt;record&gt;&lt;rec-number&gt;541&lt;/rec-number&gt;&lt;foreign-keys&gt;&lt;key app="EN" db-id="dz5ewtwrqv2aeoeztw5x0tdivwta2rrztde5" timestamp="1562394285"&gt;541&lt;/key&gt;&lt;/foreign-keys&gt;&lt;ref-type name="Standard"&gt;58&lt;/ref-type&gt;&lt;contributors&gt;&lt;authors&gt;&lt;author&gt;ISO, A&lt;/author&gt;&lt;/authors&gt;&lt;/contributors&gt;&lt;titles&gt;&lt;title&gt;ISO/ASTM 52900: 2015 Additive Manufacturing–General Principles–Terminology&lt;/title&gt;&lt;secondary-title&gt;ASTM F2792-10</w:instrText>
      </w:r>
      <w:r>
        <w:rPr>
          <w:rFonts w:hint="eastAsia"/>
        </w:rPr>
        <w:instrText>e1&lt;/secondary-title&gt;&lt;short-title&gt;&lt;style face="normal" font="default" size="100%"&gt;AM&lt;/style&gt;&lt;style face="normal" font="default" charset="129" size="100%"&gt;</w:instrText>
      </w:r>
      <w:r>
        <w:rPr>
          <w:rFonts w:hint="eastAsia"/>
        </w:rPr>
        <w:instrText>의</w:instrText>
      </w:r>
      <w:r>
        <w:rPr>
          <w:rFonts w:hint="eastAsia"/>
        </w:rPr>
        <w:instrText xml:space="preserve"> </w:instrText>
      </w:r>
      <w:r>
        <w:rPr>
          <w:rFonts w:hint="eastAsia"/>
        </w:rPr>
        <w:instrText>정의</w:instrText>
      </w:r>
      <w:r>
        <w:rPr>
          <w:rFonts w:hint="eastAsia"/>
        </w:rPr>
        <w:instrText>;&lt;/style&gt;&lt;/short-title&gt;&lt;/titles&gt;&lt;periodical&gt;&lt;full-title&gt;ASTM F2792-10e1&lt;/full-title&gt;&lt;/periodical&gt;&lt;</w:instrText>
      </w:r>
      <w:r>
        <w:instrText>dates&gt;&lt;year&gt;2015&lt;/year&gt;&lt;/dates&gt;&lt;urls&gt;&lt;/urls&gt;&lt;/record&gt;&lt;/Cite&gt;&lt;/EndNote&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instrText xml:space="preserve"> ADDIN EN.CITE &lt;EndNote&gt;&lt;Cite&gt;&lt;Author&gt;Joshi&lt;/Author&gt;&lt;Year&gt;2015&lt;/Year&gt;&lt;RecNum&gt;823&lt;/RecNum&gt;&lt;DisplayText&gt;[2]&lt;/DisplayText&gt;&lt;record&gt;&lt;rec-number&gt;823&lt;/rec-number&gt;&lt;foreign-keys&gt;&lt;key app="EN" db-id="dz5ewtwrqv2aeoeztw5x0tdivwta2rrztde5" timestamp="1644304282"&gt;823&lt;/key&gt;&lt;/foreign-keys&gt;&lt;ref-type name="Journal Article"&gt;17&lt;/ref-type&gt;&lt;contributors&gt;&lt;authors&gt;&lt;author&gt;Joshi, Sunil C&lt;/author&gt;&lt;author&gt;Sheikh, Abdullah A&lt;/author&gt;&lt;/authors&gt;&lt;/contributors&gt;&lt;titles&gt;&lt;title&gt;3D printing in aerospace and its long-term sustainability&lt;/t</w:instrText>
      </w:r>
      <w:r>
        <w:rPr>
          <w:rFonts w:hint="eastAsia"/>
        </w:rPr>
        <w:instrText>itle&gt;&lt;secondary-title&gt;Virtual and Physical Prototyping&lt;/secondary-title&gt;&lt;short-title&gt;&lt;style face="normal" font="default" charset="129" size="100%"&gt;</w:instrText>
      </w:r>
      <w:r>
        <w:rPr>
          <w:rFonts w:hint="eastAsia"/>
        </w:rPr>
        <w:instrText>인용</w:instrText>
      </w:r>
      <w:r>
        <w:rPr>
          <w:rFonts w:hint="eastAsia"/>
        </w:rPr>
        <w:instrText>305</w:instrText>
      </w:r>
      <w:r>
        <w:rPr>
          <w:rFonts w:hint="eastAsia"/>
        </w:rPr>
        <w:instrText>회</w:instrText>
      </w:r>
      <w:r>
        <w:rPr>
          <w:rFonts w:hint="eastAsia"/>
        </w:rPr>
        <w:instrText>;</w:instrText>
      </w:r>
      <w:r>
        <w:rPr>
          <w:rFonts w:hint="eastAsia"/>
        </w:rPr>
        <w:instrText>항공분야</w:instrText>
      </w:r>
      <w:r>
        <w:rPr>
          <w:rFonts w:hint="eastAsia"/>
        </w:rPr>
        <w:instrText>;&lt;/style&gt;&lt;/short-title&gt;&lt;/titles&gt;&lt;periodical&gt;&lt;full-title&gt;Virtual and Physical Prototyping&lt;/full-ti</w:instrText>
      </w:r>
      <w:r>
        <w:instrText>tle&gt;&l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instrText xml:space="preserve"> ADDIN EN.CITE &lt;EndNote&gt;&lt;Cite&gt;&lt;Author&gt;Bos&lt;/Author&gt;&lt;Year&gt;2016&lt;/Year&gt;&lt;RecNum&gt;658&lt;/RecNum&gt;&lt;DisplayText&gt;[3, 4]&lt;/DisplayText&gt;&lt;record&gt;&lt;rec-number&gt;658&lt;/rec-number&gt;&lt;foreign-keys&gt;&lt;key app="EN" db-id="dz5ewtwrqv2aeoeztw5x0tdivwta2rrztde5" timestamp="1603606063"&gt;658&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654&lt;/RecNum&gt;&lt;record&gt;&lt;rec-number&gt;654&lt;/rec-number&gt;&lt;foreign-keys&gt;&lt;key app="EN" db-id="dz5ewtwrqv2aeoeztw5x0tdivwta2rrztde5" timestamp="1603603951"&gt;65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abbr-1&gt;Mater. Struct.&lt;/abbr-1&gt;&lt;abbr-2&gt;Mater Struct&lt;/abbr-2&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instrText xml:space="preserve"> ADDIN EN.CITE &lt;EndNote&gt;&lt;Cite&gt;&lt;Author&gt;Pearce&lt;/Author&gt;&lt;Year&gt;2013&lt;/Year&gt;&lt;RecNum&gt;824&lt;/RecNum&gt;&lt;DisplayText&gt;[5]&lt;/DisplayText&gt;&lt;record&gt;&lt;rec-number&gt;824&lt;/rec-number&gt;&lt;foreign-keys&gt;&lt;key app="EN" db-id="dz5ewtwrqv2aeoeztw5x0tdivwta2rrztde5" timestamp="1644304473"&gt;824&lt;/key&gt;&lt;/foreign-keys&gt;&lt;ref-type name="Journal Article"&gt;17&lt;/ref-type&gt;&lt;contributors&gt;&lt;authors&gt;&lt;author&gt;Pearce, Joshua&lt;/author&gt;&lt;/authors&gt;&lt;/contributors&gt;&lt;titles&gt;&lt;title&gt;Applications of open source 3-D printing on small farms&lt;/title&gt;&lt;secondary-title&gt;Organic Farmin</w:instrText>
      </w:r>
      <w:r>
        <w:rPr>
          <w:rFonts w:hint="eastAsia"/>
        </w:rPr>
        <w:instrText>g&lt;/secondary-title&gt;&lt;short-title&gt;&lt;style face="normal" font="default" charset="129" size="100%"&gt;</w:instrText>
      </w:r>
      <w:r>
        <w:rPr>
          <w:rFonts w:hint="eastAsia"/>
        </w:rPr>
        <w:instrText>인용</w:instrText>
      </w:r>
      <w:r>
        <w:rPr>
          <w:rFonts w:hint="eastAsia"/>
        </w:rPr>
        <w:instrText>60</w:instrText>
      </w:r>
      <w:r>
        <w:rPr>
          <w:rFonts w:hint="eastAsia"/>
        </w:rPr>
        <w:instrText>회</w:instrText>
      </w:r>
      <w:r>
        <w:rPr>
          <w:rFonts w:hint="eastAsia"/>
        </w:rPr>
        <w:instrText>;</w:instrText>
      </w:r>
      <w:r>
        <w:rPr>
          <w:rFonts w:hint="eastAsia"/>
        </w:rPr>
        <w:instrText>농업응용</w:instrText>
      </w:r>
      <w:r>
        <w:rPr>
          <w:rFonts w:hint="eastAsia"/>
        </w:rPr>
        <w:instrText>;&lt;/style&gt;&lt;/short-title&gt;&lt;/titles&gt;&lt;periodical&gt;&lt;full-title&gt;Organic Farming&lt;/full-title&gt;&lt;/periodical&gt;&lt;pages&gt;19-35&lt;/pages&gt;&lt;volume&gt;1&lt;/volume&gt;&lt;number&gt;1&lt;/numbe</w:instrText>
      </w:r>
      <w:r>
        <w:instrText>r&gt;&lt;da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instrText xml:space="preserve"> ADDIN EN.CITE &lt;EndNote&gt;&lt;Cite&gt;&lt;Author&gt;Guo&lt;/Author&gt;&lt;Year&gt;2019&lt;/Year&gt;&lt;RecNum&gt;819&lt;/RecNum&gt;&lt;DisplayText&gt;[6]&lt;/DisplayText&gt;&lt;record&gt;&lt;rec-number&gt;819&lt;/rec-number&gt;&lt;foreign-keys&gt;&lt;key app="EN" db-id="dz5ewtwrqv2aeoeztw5x0tdivwta2rrztde5" timestamp="1644303087"&gt;819&lt;/key&gt;&lt;/foreign-keys&gt;&lt;ref-type name="Journal Article"&gt;17&lt;/ref-type&gt;&lt;contributors&gt;&lt;authors&gt;&lt;author&gt;Guo, Chaofan&lt;/author&gt;&lt;author&gt;Zhang, Min&lt;/author&gt;&lt;author&gt;Bhandari, Bhesh&lt;/author&gt;&lt;/authors&gt;&lt;/contributors&gt;&lt;titles&gt;&lt;title&gt;Model building and slicing in food 3D pr</w:instrText>
      </w:r>
      <w:r>
        <w:rPr>
          <w:rFonts w:hint="eastAsia"/>
        </w:rPr>
        <w:instrText>inting processes: a review&lt;/title&gt;&lt;secondary-title&gt;Comprehensive Reviews in Food Science and Food Safety&lt;/secondary-title&gt;&lt;short-title&gt;&lt;style face="normal" font="default" charset="129" size="100%"&gt;</w:instrText>
      </w:r>
      <w:r>
        <w:rPr>
          <w:rFonts w:hint="eastAsia"/>
        </w:rPr>
        <w:instrText>인용</w:instrText>
      </w:r>
      <w:r>
        <w:rPr>
          <w:rFonts w:hint="eastAsia"/>
        </w:rPr>
        <w:instrText>61</w:instrText>
      </w:r>
      <w:r>
        <w:rPr>
          <w:rFonts w:hint="eastAsia"/>
        </w:rPr>
        <w:instrText>회</w:instrText>
      </w:r>
      <w:r>
        <w:rPr>
          <w:rFonts w:hint="eastAsia"/>
        </w:rPr>
        <w:instrText>;</w:instrText>
      </w:r>
      <w:r>
        <w:rPr>
          <w:rFonts w:hint="eastAsia"/>
        </w:rPr>
        <w:instrText>식품</w:instrText>
      </w:r>
      <w:r>
        <w:rPr>
          <w:rFonts w:hint="eastAsia"/>
        </w:rPr>
        <w:instrText>3&lt;/style&gt;&lt;style face="normal" font="Arial" size="100%"&gt;D&lt;/style&gt;&lt;style face="normal" font="default" charset="129" size="100%"&gt;</w:instrText>
      </w:r>
      <w:r>
        <w:rPr>
          <w:rFonts w:hint="eastAsia"/>
        </w:rPr>
        <w:instrText>프린팅</w:instrText>
      </w:r>
      <w:r>
        <w:rPr>
          <w:rFonts w:hint="eastAsia"/>
        </w:rPr>
        <w:instrText>;&lt;/style&gt;&lt;/short-title&gt;&lt;/titles&gt;&lt;periodical&gt;&lt;full-title&gt;Comprehensive reviews in food science and food safety&lt;/full-title&gt;&lt;/periodical&gt;&lt;pages&gt;1052-1069&lt;/pages&gt;&lt;volume&gt;18&lt;/volum</w:instrText>
      </w:r>
      <w:r>
        <w:instrText>e&gt;&lt;num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instrText xml:space="preserve"> ADDIN EN.CITE &lt;EndNote&gt;&lt;Cite&gt;&lt;Author&gt;Badash&lt;/Author&gt;&lt;Year&gt;2016&lt;/Year&gt;&lt;RecNum&gt;747&lt;/RecNum&gt;&lt;DisplayText&gt;[7]&lt;/DisplayText&gt;&lt;record&gt;&lt;rec-number&gt;747&lt;/rec-number&gt;&lt;foreign-keys&gt;&lt;key app="EN" db-id="dz5ewtwrqv2aeoeztw5x0tdivwta2rrztde5" timestamp="1635138925"&gt;74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als of translational medicine&lt;/full-title&gt;&lt;abbr-1&gt;Ann. Transl. Med.&lt;/abbr-1&gt;&lt;/periodical&gt;&lt;alt-periodical&gt;&lt;full-title&gt;Annals of translational medicine&lt;/full-title&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 </w:instrTex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DATA </w:instrText>
      </w:r>
      <w:r>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fldChar w:fldCharType="begin"/>
      </w:r>
      <w:r w:rsidR="00577CA4">
        <w:instrText xml:space="preserve"> ADDIN EN.CITE &lt;EndNote&gt;&lt;Cite&gt;&lt;Author&gt;Ngo&lt;/Author&gt;&lt;Year&gt;2018&lt;/Year&gt;&lt;RecNum&gt;905&lt;/RecNum&gt;&lt;DisplayText&gt;[10]&lt;/DisplayText&gt;&lt;record&gt;&lt;rec-number&gt;905&lt;/rec-number&gt;&lt;foreign-keys&gt;&lt;key app="EN" db-id="dz5ewtwrqv2aeoeztw5x0tdivwta2rrztde5" timestamp="1718085757"&gt;905&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lastRenderedPageBreak/>
        <w:t>cas</w:t>
      </w:r>
      <w:r w:rsidR="00F94404">
        <w:t xml:space="preserve">ing </w:t>
      </w:r>
      <w:r w:rsidR="00EA5FF5">
        <w:t>effect</w:t>
      </w:r>
      <w:r w:rsidR="001A47C3">
        <w:t xml:space="preserve"> </w:t>
      </w:r>
      <w:r w:rsidR="00C72C3B">
        <w:fldChar w:fldCharType="begin"/>
      </w:r>
      <w:r w:rsidR="00E07F30">
        <w:instrText xml:space="preserve"> ADDIN EN.CITE &lt;EndNote&gt;&lt;Cite&gt;&lt;Author&gt;Delfs&lt;/Author&gt;&lt;Year&gt;2016&lt;/Year&gt;&lt;RecNum&gt;904&lt;/RecNum&gt;&lt;DisplayText&gt;[11]&lt;/DisplayText&gt;&lt;record&gt;&lt;rec-number&gt;904&lt;/rec-number&gt;&lt;foreign-keys&gt;&lt;key app="EN" db-id="dz5ewtwrqv2aeoeztw5x0tdivwta2rrztde5" timestamp="1718085517"&gt;904&lt;/key&gt;&lt;/foreign-keys&gt;&lt;ref-type name="Journal Article"&gt;17&lt;/ref-type&gt;&lt;contributors&gt;&lt;authors&gt;&lt;author&gt;Delfs, Patrick&lt;/author&gt;&lt;author&gt;Tows, Marcel&lt;/author&gt;&lt;author&gt;Schmid, H-J&lt;/author&gt;&lt;/authors&gt;&lt;/contributors&gt;&lt;titles&gt;&lt;title&gt;Optimized build orientation of additi</w:instrText>
      </w:r>
      <w:r w:rsidR="00E07F30">
        <w:rPr>
          <w:rFonts w:hint="eastAsia"/>
        </w:rPr>
        <w:instrText>ve manufactured parts for improved surface quality and build time&lt;/title&gt;&lt;secondary-title&gt;Additive Manufacturing&lt;/secondary-title&gt;&lt;short-title&gt;&lt;style face="normal" font="default" charset="129" size="100%"&gt;</w:instrText>
      </w:r>
      <w:r w:rsidR="00E07F30">
        <w:rPr>
          <w:rFonts w:hint="eastAsia"/>
        </w:rPr>
        <w:instrText>계단효과</w:instrText>
      </w:r>
      <w:r w:rsidR="00E07F30">
        <w:rPr>
          <w:rFonts w:hint="eastAsia"/>
        </w:rPr>
        <w:instrText>;&lt;/style&gt;&lt;/short-title&gt;&lt;/titles&gt;&lt;periodical&gt;&lt;f</w:instrText>
      </w:r>
      <w:r w:rsidR="00E07F30">
        <w:instrText>ull-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626E2ADA" w:rsidR="0038514F" w:rsidRDefault="00B342FF" w:rsidP="00F12156">
      <w:pPr>
        <w:ind w:firstLine="200"/>
      </w:pPr>
      <w:r w:rsidRPr="00B342FF">
        <w:t>Printer users can use several options to</w:t>
      </w:r>
      <w:r w:rsidR="00EA5FF5">
        <w:t xml:space="preserve"> minimize the total number of filaments and surface artifacts.</w:t>
      </w:r>
      <w:r w:rsidR="004E5B33">
        <w:t xml:space="preserve"> </w:t>
      </w:r>
      <w:r w:rsidR="00B86565">
        <w:t>Dai et al.</w:t>
      </w:r>
      <w:r w:rsidR="00194E77">
        <w:t xml:space="preserve"> </w:t>
      </w:r>
      <w:r w:rsidR="00B86565">
        <w:fldChar w:fldCharType="begin"/>
      </w:r>
      <w:r w:rsidR="00B86565">
        <w:instrText xml:space="preserve"> ADDIN EN.CITE &lt;EndNote&gt;&lt;Cite&gt;&lt;Author&gt;Dai&lt;/Author&gt;&lt;Year&gt;2018&lt;/Year&gt;&lt;RecNum&gt;826&lt;/RecNum&gt;&lt;DisplayText&gt;[12]&lt;/DisplayText&gt;&lt;record&gt;&lt;rec-number&gt;826&lt;/rec-number&gt;&lt;foreign-keys&gt;&lt;key app="EN" db-id="dz5ewtwrqv2aeoeztw5x0tdivwta2rrztde5" timestamp="1644305102"&gt;826&lt;/key&gt;&lt;/foreign-keys&gt;&lt;ref-type name="Journal Article"&gt;17&lt;/ref-type&gt;&lt;contributors&gt;&lt;authors&gt;&lt;author&gt;Dai, Chengkai&lt;/author&gt;&lt;author&gt;Wang, Charlie CL&lt;/author&gt;&lt;author&gt;Wu, Chenming&lt;/author&gt;&lt;author&gt;Lefebvre, Sylvain&lt;/author&gt;&lt;author&gt;Fang, Guoxin&lt;/author&gt;&lt;author&gt;Liu,</w:instrText>
      </w:r>
      <w:r w:rsidR="00B86565">
        <w:rPr>
          <w:rFonts w:hint="eastAsia"/>
        </w:rPr>
        <w:instrText xml:space="preserve"> Yong-Jin&lt;/author&gt;&lt;/authors&gt;&lt;/contributors&gt;&lt;titles&gt;&lt;title&gt;Support-free volume printing by multi-axis motion&lt;/title&gt;&lt;secondary-title&gt;ACM Transactions on Graphics&lt;/secondary-title&gt;&lt;short-title&gt;&lt;style face="normal" font="default" charset="129" size="100%"&gt;</w:instrText>
      </w:r>
      <w:r w:rsidR="00B86565">
        <w:rPr>
          <w:rFonts w:hint="eastAsia"/>
        </w:rPr>
        <w:instrText>인용</w:instrText>
      </w:r>
      <w:r w:rsidR="00B86565">
        <w:rPr>
          <w:rFonts w:hint="eastAsia"/>
        </w:rPr>
        <w:instrText>115</w:instrText>
      </w:r>
      <w:r w:rsidR="00B86565">
        <w:rPr>
          <w:rFonts w:hint="eastAsia"/>
        </w:rPr>
        <w:instrText>회</w:instrText>
      </w:r>
      <w:r w:rsidR="00B86565">
        <w:rPr>
          <w:rFonts w:hint="eastAsia"/>
        </w:rPr>
        <w:instrText>;</w:instrText>
      </w:r>
      <w:r w:rsidR="00B86565">
        <w:rPr>
          <w:rFonts w:hint="eastAsia"/>
        </w:rPr>
        <w:instrText>베드기울이기</w:instrText>
      </w:r>
      <w:r w:rsidR="00B86565">
        <w:rPr>
          <w:rFonts w:hint="eastAsia"/>
        </w:rPr>
        <w:instrText>;&lt;/style&gt;&lt;/short-title&gt;&lt;/titles&gt;&lt;periodical&gt;&lt;full-title&gt;ACM Transactions on Graphics&lt;/full-title&gt;&lt;abbr-1&gt;ACM Trans. Graph.&lt;/abbr-1&gt;&lt;abbr-2&gt;ACM Trans. Graph.&lt;/abbr-2&gt;&lt;abbr-3&gt;ACM Trans. Graph.&lt;/abbr-3&gt;&lt;/periodical&gt;&lt;pages&gt;1-14&lt;/pages&gt;&lt;volume&gt;37&lt;/v</w:instrText>
      </w:r>
      <w:r w:rsidR="00B86565">
        <w:instrText>olume&gt;&lt;number&gt;4&lt;/number&gt;&lt;dates&gt;&lt;year&gt;2018&lt;/year&gt;&lt;/dates&gt;&lt;isbn&gt;0730-0301&lt;/isbn&gt;&lt;urls&gt;&lt;/urls&gt;&lt;electronic-re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support structur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C00D251" w:rsidR="00B86565" w:rsidRDefault="00901503" w:rsidP="00F12156">
      <w:pPr>
        <w:ind w:firstLine="20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1C35E0">
        <w:instrText xml:space="preserve"> ADDIN EN.CITE &lt;EndNote&gt;&lt;Cite&gt;&lt;Author&gt;Wang&lt;/Author&gt;&lt;Year&gt;2010&lt;/Year&gt;&lt;RecNum&gt;720&lt;/RecNum&gt;&lt;DisplayText&gt;[13]&lt;/DisplayText&gt;&lt;record&gt;&lt;rec-number&gt;720&lt;/rec-number&gt;&lt;foreign-keys&gt;&lt;key app="EN" db-id="dz5ewtwrqv2aeoeztw5x0tdivwta2rrztde5" timestamp="1630898704"&gt;720&lt;/key&gt;&lt;/foreign-keys&gt;&lt;ref-type name="Journal Article"&gt;17&lt;/ref-type&gt;&lt;contributors&gt;&lt;authors&gt;&lt;author&gt;Wang, Charlie CL&lt;/author&gt;&lt;author&gt;Leung, Yuen-Shan&lt;/author&gt;&lt;author&gt;Chen, Yong&lt;/author&gt;&lt;/authors&gt;&lt;/contributors&gt;&lt;titles&gt;&lt;title&gt;Solid modeling of polyhedral obje</w:instrText>
      </w:r>
      <w:r w:rsidR="001C35E0">
        <w:rPr>
          <w:rFonts w:hint="eastAsia"/>
        </w:rPr>
        <w:instrText>cts by layered depth-normal images on the GPU&lt;/title&gt;&lt;secondary-title&gt;Computer-Aided Design&lt;/secondary-title&gt;&lt;short-title&gt;&lt;style face="normal" font="default" charset="129" size="100%"&gt;</w:instrText>
      </w:r>
      <w:r w:rsidR="001C35E0">
        <w:rPr>
          <w:rFonts w:hint="eastAsia"/>
        </w:rPr>
        <w:instrText>인용</w:instrText>
      </w:r>
      <w:r w:rsidR="001C35E0">
        <w:rPr>
          <w:rFonts w:hint="eastAsia"/>
        </w:rPr>
        <w:instrText>85</w:instrText>
      </w:r>
      <w:r w:rsidR="001C35E0">
        <w:rPr>
          <w:rFonts w:hint="eastAsia"/>
        </w:rPr>
        <w:instrText>회</w:instrText>
      </w:r>
      <w:r w:rsidR="001C35E0">
        <w:rPr>
          <w:rFonts w:hint="eastAsia"/>
        </w:rPr>
        <w:instrText>;&lt;/style&gt;&lt;/short-title&gt;&lt;/titles&gt;&lt;periodical&gt;&lt;full-title&gt;Computer-A</w:instrText>
      </w:r>
      <w:r w:rsidR="001C35E0">
        <w:instrText>ide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1C35E0">
        <w:instrText xml:space="preserve"> ADDIN EN.CITE &lt;EndNote&gt;&lt;Cite&gt;&lt;Author&gt;Das&lt;/Author&gt;&lt;Year&gt;2017&lt;/Year&gt;&lt;RecNum&gt;683&lt;/RecNum&gt;&lt;DisplayText&gt;[14]&lt;/DisplayText&gt;&lt;record&gt;&lt;rec-number&gt;683&lt;/rec-number&gt;&lt;foreign-keys&gt;&lt;key app="EN" db-id="dz5ewtwrqv2aeoeztw5x0tdivwta2rrztde5" timestamp="1612689567"&gt;683&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w:instrText>
      </w:r>
      <w:r w:rsidR="001C35E0">
        <w:rPr>
          <w:rFonts w:hint="eastAsia"/>
        </w:rPr>
        <w:instrText>font="default" charset="129" size="100%"&gt;</w:instrText>
      </w:r>
      <w:r w:rsidR="001C35E0">
        <w:rPr>
          <w:rFonts w:hint="eastAsia"/>
        </w:rPr>
        <w:instrText>인용</w:instrText>
      </w:r>
      <w:r w:rsidR="001C35E0">
        <w:rPr>
          <w:rFonts w:hint="eastAsia"/>
        </w:rPr>
        <w:instrText>40</w:instrText>
      </w:r>
      <w:r w:rsidR="001C35E0">
        <w:rPr>
          <w:rFonts w:hint="eastAsia"/>
        </w:rPr>
        <w:instrText>회</w:instrText>
      </w:r>
      <w:r w:rsidR="001C35E0">
        <w:rPr>
          <w:rFonts w:hint="eastAsia"/>
        </w:rPr>
        <w:instrText>;</w:instrText>
      </w:r>
      <w:r w:rsidR="001C35E0">
        <w:rPr>
          <w:rFonts w:hint="eastAsia"/>
        </w:rPr>
        <w:instrText>복셀이용</w:instrText>
      </w:r>
      <w:r w:rsidR="001C35E0">
        <w:rPr>
          <w:rFonts w:hint="eastAsia"/>
        </w:rPr>
        <w:instrText>;&lt;/style&gt;&lt;/short-title&gt;&lt;/titles&gt;&lt;periodical&gt;&lt;full-title&gt;Computer-Aided Design and Applications&lt;/full-title&gt;&lt;/periodical&gt;&lt;pages&gt;1-13&lt;/pages&gt;&lt;volume&gt;14&lt;/volume&gt;&lt;number&gt;sup1&lt;/number&gt;&lt;dates&gt;&lt;year&gt;2017&lt;/year&gt;&lt;</w:instrText>
      </w:r>
      <w:r w:rsidR="001C35E0">
        <w:instrText>/da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 xml:space="preserve">Their work showed successful g-code and </w:t>
      </w:r>
      <w:r w:rsidR="00C20E37">
        <w:t xml:space="preserve">SS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1C35E0">
        <w:instrText xml:space="preserve"> ADDIN EN.CITE &lt;EndNote&gt;&lt;Cite&gt;&lt;Author&gt;Xu&lt;/Author&gt;&lt;Year&gt;2014&lt;/Year&gt;&lt;RecNum&gt;857&lt;/RecNum&gt;&lt;DisplayText&gt;[15]&lt;/DisplayText&gt;&lt;record&gt;&lt;rec-number&gt;857&lt;/rec-number&gt;&lt;foreign-keys&gt;&lt;key app="EN" db-id="dz5ewtwrqv2aeoeztw5x0tdivwta2rrztde5" timestamp="1654079232"&gt;857&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w:t>
      </w:r>
      <w:proofErr w:type="spellStart"/>
      <w:r w:rsidR="008149F6">
        <w:t>Ezair</w:t>
      </w:r>
      <w:proofErr w:type="spellEnd"/>
      <w:r w:rsidR="008149F6">
        <w:t xml:space="preserve"> et al.</w:t>
      </w:r>
      <w:r w:rsidR="00692FAB">
        <w:t xml:space="preserve"> </w:t>
      </w:r>
      <w:r w:rsidR="008149F6">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F105EE">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designated this approach as a “shadow-casting analogy”</w:t>
      </w:r>
      <w:r w:rsidR="008A5C01">
        <w:t xml:space="preserve"> and developed it to a more general form so that any critical angle can be used</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 </w:instrTex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DATA </w:instrText>
      </w:r>
      <w:r w:rsidR="001A5535">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proofErr w:type="spellStart"/>
      <w:r w:rsidR="001A5535" w:rsidRPr="008A2EC2">
        <w:rPr>
          <w:b/>
          <w:i/>
        </w:rPr>
        <w:t>θ</w:t>
      </w:r>
      <w:r w:rsidR="001A5535">
        <w:rPr>
          <w:i/>
          <w:vertAlign w:val="subscript"/>
        </w:rPr>
        <w:t>yp</w:t>
      </w:r>
      <w:proofErr w:type="spellEnd"/>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and th</w:t>
      </w:r>
      <w:r w:rsidR="00D47468">
        <w:t xml:space="preserve">e CPU-based MSST </w:t>
      </w:r>
      <w:r w:rsidR="00816AB1">
        <w:t xml:space="preserve">will take </w:t>
      </w:r>
      <w:r w:rsidR="00D47468">
        <w:t>ten</w:t>
      </w:r>
      <w:r w:rsidR="00A10125">
        <w:t>s</w:t>
      </w:r>
      <w:r w:rsidR="00D47468">
        <w:t xml:space="preserve"> </w:t>
      </w:r>
      <w:r w:rsidR="00A10125">
        <w:t xml:space="preserve">of </w:t>
      </w:r>
      <w:r w:rsidR="002E49D6">
        <w:t>minutes for 65k Bunny</w:t>
      </w:r>
      <w:r w:rsidR="006E3F69">
        <w:t xml:space="preserve">. </w:t>
      </w:r>
    </w:p>
    <w:p w14:paraId="25948032" w14:textId="2D86E0BC" w:rsidR="00AF6BE0" w:rsidRDefault="00FE732D" w:rsidP="00F12156">
      <w:pPr>
        <w:ind w:firstLine="200"/>
      </w:pPr>
      <w:r>
        <w:t xml:space="preserve">By the way, </w:t>
      </w:r>
      <w:r w:rsidR="002F3FCB">
        <w:t xml:space="preserve">deep learning technologies such as </w:t>
      </w:r>
      <w:proofErr w:type="spellStart"/>
      <w:r w:rsidR="002F3FCB">
        <w:t>chatGPT</w:t>
      </w:r>
      <w:proofErr w:type="spellEnd"/>
      <w:r w:rsidR="002F3FCB">
        <w:t xml:space="preserve">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 xml:space="preserve">has been able to deal with the big data efficiently </w:t>
      </w:r>
      <w:r w:rsidR="00901B45">
        <w:fldChar w:fldCharType="begin"/>
      </w:r>
      <w:r w:rsidR="00F105EE">
        <w:instrText xml:space="preserve"> ADDIN EN.CITE &lt;EndNote&gt;&lt;Cite&gt;&lt;Author&gt;Wu&lt;/Author&gt;&lt;Year&gt;2023&lt;/Year&gt;&lt;RecNum&gt;893&lt;/RecNum&gt;&lt;DisplayText&gt;[19, 20]&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892&lt;/RecNum&gt;&lt;record&gt;&lt;rec-number&gt;892&lt;/rec-number&gt;&lt;foreign-keys&gt;&lt;key app="EN" db-id="dz5ewtwrqv2aeoeztw5x0tdivwta2rrztde5" timestamp="1687917810"&gt;892&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14063B">
        <w:instrText xml:space="preserve"> ADDIN EN.CITE &lt;EndNote&gt;&lt;Cite&gt;&lt;Author&gt;Nurvitadhi&lt;/Author&gt;&lt;Year&gt;2016&lt;/Year&gt;&lt;RecNum&gt;894&lt;/RecNum&gt;&lt;DisplayText&gt;[21]&lt;/DisplayText&gt;&lt;record&gt;&lt;rec-number&gt;894&lt;/rec-number&gt;&lt;foreign-keys&gt;&lt;key app="EN" db-id="dz5ewtwrqv2aeoeztw5x0tdivwta2rrztde5" timestamp="1687918638"&gt;894&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w:instrText>
      </w:r>
      <w:r w:rsidR="0014063B">
        <w:rPr>
          <w:rFonts w:hint="eastAsia"/>
        </w:rPr>
        <w:instrText>ary-title&gt;&lt;short-title&gt;&lt;style face="normal" font="default" charset="129" size="100%"&gt;</w:instrText>
      </w:r>
      <w:r w:rsidR="0014063B">
        <w:rPr>
          <w:rFonts w:hint="eastAsia"/>
        </w:rPr>
        <w:instrText>인용</w:instrText>
      </w:r>
      <w:r w:rsidR="0014063B">
        <w:rPr>
          <w:rFonts w:hint="eastAsia"/>
        </w:rPr>
        <w:instrText>340</w:instrText>
      </w:r>
      <w:r w:rsidR="0014063B">
        <w:rPr>
          <w:rFonts w:hint="eastAsia"/>
        </w:rPr>
        <w:instrText>회</w:instrText>
      </w:r>
      <w:r w:rsidR="0014063B">
        <w:rPr>
          <w:rFonts w:hint="eastAsia"/>
        </w:rPr>
        <w:instrText>;&lt;/style&gt;&lt;/short-title&gt;&lt;/titles&gt;&lt;pages&gt;77-84&lt;/pages&gt;&lt;dates&gt;&lt;year&gt;2016&lt;/year&gt;&lt;/dates&gt;&lt;publisher&gt;IEEE&lt;/publisher&gt;&lt;isbn&gt;1509056025&lt;/isbn&gt;&lt;urls&gt;&lt;/urls&gt;&lt;/record&gt;&lt;/Cite&gt;&lt;</w:instrText>
      </w:r>
      <w:r w:rsidR="0014063B">
        <w:instrText>/En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14063B">
        <w:instrText xml:space="preserve"> ADDIN EN.CITE &lt;EndNote&gt;&lt;Cite&gt;&lt;Author&gt;Wu&lt;/Author&gt;&lt;Year&gt;2023&lt;/Year&gt;&lt;RecNum&gt;893&lt;/RecNum&gt;&lt;DisplayText&gt;[19]&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00BBCE8E" w:rsidR="000945B9" w:rsidRDefault="00FB3392" w:rsidP="00F12156">
      <w:pPr>
        <w:ind w:firstLine="200"/>
      </w:pPr>
      <w:r w:rsidRPr="00FB3392">
        <w:t>Meanwhile, some scientists have started to use 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 xml:space="preserve">C-language-based software development toolkit (SDK) “CUDA” in 2007 </w:t>
      </w:r>
      <w:r w:rsidR="000945B9">
        <w:fldChar w:fldCharType="begin"/>
      </w:r>
      <w:r w:rsidR="000945B9">
        <w:instrText xml:space="preserve"> ADDIN EN.CITE &lt;EndNote&gt;&lt;Cite&gt;&lt;Author&gt;Buck&lt;/Author&gt;&lt;Year&gt;2007&lt;/Year&gt;&lt;RecNum&gt;895&lt;/RecNum&gt;&lt;DisplayText&gt;[22]&lt;/DisplayText&gt;&lt;record&gt;&lt;rec-number&gt;895&lt;/rec-number&gt;&lt;foreign-keys&gt;&lt;key app="EN" db-id="dz5ewtwrqv2aeoeztw5x0tdivwta2rrztde5" timestamp="1687919102"&gt;895&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079EF6A7" w:rsidR="003828F8" w:rsidRDefault="007A6D0D" w:rsidP="00F12156">
      <w:pPr>
        <w:ind w:firstLine="200"/>
      </w:pPr>
      <w:r>
        <w:rPr>
          <w:rFonts w:hint="eastAsia"/>
        </w:rPr>
        <w:t>T</w:t>
      </w:r>
      <w:r>
        <w:t xml:space="preserve">his paper converted our previous MSST algorithm </w:t>
      </w:r>
      <w:r>
        <w:fldChar w:fldCharType="begin"/>
      </w:r>
      <w:r>
        <w:instrText xml:space="preserve"> ADDIN EN.CITE &lt;EndNote&gt;&lt;Cite&gt;&lt;Author&gt;Jung&lt;/Author&gt;&lt;Year&gt;2023&lt;/Year&gt;&lt;RecNum&gt;870&lt;/RecNum&gt;&lt;DisplayText&gt;[23]&lt;/DisplayText&gt;&lt;record&gt;&lt;rec-number&gt;870&lt;/rec-number&gt;&lt;foreign-keys&gt;&lt;key app="EN" db-id="dz5ewtwrqv2aeoeztw5x0tdivwta2rrztde5" timestamp="1684122321"&gt;870&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volume&gt;accepted&lt;/volume&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w:t>
      </w:r>
      <w:r w:rsidR="00021619" w:rsidRPr="00021619">
        <w:lastRenderedPageBreak/>
        <w:t xml:space="preserve">3D mesh object </w:t>
      </w:r>
      <w:r w:rsidR="00DD3142">
        <w:t>quickly</w:t>
      </w:r>
      <w:r w:rsidR="00021619" w:rsidRPr="00021619">
        <w:t xml:space="preserve"> and in a reasonable time. Chapter 2 briefly reviews our previous MSST 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pPr>
    </w:p>
    <w:p w14:paraId="22671163" w14:textId="69349CAB" w:rsidR="009D0EE5" w:rsidRPr="00064863" w:rsidRDefault="002C697B" w:rsidP="00F12156">
      <w:pPr>
        <w:pStyle w:val="1"/>
      </w:pPr>
      <w:r>
        <w:rPr>
          <w:rFonts w:hint="eastAsia"/>
        </w:rPr>
        <w:t>M</w:t>
      </w:r>
      <w:r>
        <w:t>odeling</w:t>
      </w:r>
    </w:p>
    <w:p w14:paraId="79A8CEC5" w14:textId="7F7436AA"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r>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 </w:instrText>
      </w:r>
      <w:r w:rsidR="005371DA">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DATA </w:instrText>
      </w:r>
      <w:r w:rsidR="005371DA">
        <w:fldChar w:fldCharType="end"/>
      </w:r>
      <w:r>
        <w:fldChar w:fldCharType="separate"/>
      </w:r>
      <w:r w:rsidR="005371DA">
        <w:rPr>
          <w:noProof/>
        </w:rPr>
        <w:t>[17, 18, 24]</w:t>
      </w:r>
      <w:r>
        <w:fldChar w:fldCharType="end"/>
      </w:r>
    </w:p>
    <w:p w14:paraId="5035F563" w14:textId="32B3B3AA" w:rsidR="001D5656" w:rsidRDefault="00D72CC6" w:rsidP="00F12156">
      <w:pPr>
        <w:pStyle w:val="3"/>
      </w:pPr>
      <w:r>
        <w:t xml:space="preserve">Modified </w:t>
      </w:r>
      <w:r w:rsidR="008954E5">
        <w:rPr>
          <w:rFonts w:hint="eastAsia"/>
        </w:rPr>
        <w:t>Support Structure Tomography</w:t>
      </w:r>
    </w:p>
    <w:p w14:paraId="00EA704B" w14:textId="2906A000" w:rsidR="00D72CC6" w:rsidRDefault="006D7606" w:rsidP="00F12156">
      <w:pPr>
        <w:ind w:firstLine="20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t xml:space="preserve">Figure </w:t>
      </w:r>
      <w:r>
        <w:rPr>
          <w:noProof/>
        </w:rPr>
        <w:t>1</w:t>
      </w:r>
      <w:r>
        <w:fldChar w:fldCharType="end"/>
      </w:r>
      <w:r>
        <w:t xml:space="preserve"> illustrates </w:t>
      </w:r>
      <w:proofErr w:type="spellStart"/>
      <w:r>
        <w:t>Ezair</w:t>
      </w:r>
      <w:proofErr w:type="spellEnd"/>
      <w:r>
        <w:t xml:space="preserve"> et al.’s idea </w:t>
      </w:r>
      <w:r>
        <w:fldChar w:fldCharType="begin"/>
      </w:r>
      <w:r>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Pr>
          <w:rFonts w:hint="eastAsia"/>
        </w:rPr>
        <w:instrText>oward minimal support volume in 3D-printing&lt;/title&gt;&lt;secondary-title&gt;Comput. Graph.&lt;/secondary-title&gt;&lt;alt-title&gt;Computers &amp;amp; Graphics&lt;/alt-title&gt;&lt;short-title&gt;&lt;style face="normal" font="default" charset="129" size="100%"&gt;</w:instrText>
      </w:r>
      <w:r>
        <w:rPr>
          <w:rFonts w:hint="eastAsia"/>
        </w:rPr>
        <w:instrText>인용</w:instrText>
      </w:r>
      <w:r>
        <w:rPr>
          <w:rFonts w:hint="eastAsia"/>
        </w:rPr>
        <w:instrText>30</w:instrText>
      </w:r>
      <w:r>
        <w:rPr>
          <w:rFonts w:hint="eastAsia"/>
        </w:rPr>
        <w:instrText>회</w:instrText>
      </w:r>
      <w:r>
        <w:rPr>
          <w:rFonts w:hint="eastAsia"/>
        </w:rPr>
        <w:instrText>;&lt;/style&gt;&lt;/short-title&gt;&lt;/tit</w:instrText>
      </w:r>
      <w:r>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a).</w:t>
      </w:r>
      <w:r w:rsidR="00CC3CE7">
        <w:t xml:space="preserve"> </w:t>
      </w:r>
      <w:r w:rsidR="00CA3313">
        <w:t>Virtual sunlight is projected from the far +Z axis direction, and the objects' top-covering (TC)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3B58AE">
        <w:t xml:space="preserve">Figure </w:t>
      </w:r>
      <w:r w:rsidR="003B58AE">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DF55F6">
        <w:t xml:space="preserve">Figure </w:t>
      </w:r>
      <w:r w:rsidR="00DF55F6">
        <w:rPr>
          <w:noProof/>
        </w:rPr>
        <w:t>1</w:t>
      </w:r>
      <w:r w:rsidR="00DF55F6">
        <w:fldChar w:fldCharType="end"/>
      </w:r>
      <w:r w:rsidR="00DF55F6">
        <w:t>d) can be known by Eq. (1).</w:t>
      </w:r>
    </w:p>
    <w:p w14:paraId="7EE03B32" w14:textId="139F3976" w:rsidR="00F9699E" w:rsidRDefault="00F9699E" w:rsidP="00F12156">
      <w:pPr>
        <w:ind w:firstLine="200"/>
      </w:pPr>
    </w:p>
    <w:bookmarkStart w:id="0" w:name="_Ref168939473"/>
    <w:p w14:paraId="14BE078D" w14:textId="1897EB51" w:rsidR="00F9699E" w:rsidRPr="00583409" w:rsidRDefault="00532BB2"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F9699E" w:rsidRPr="00583409">
        <w:rPr>
          <w:rFonts w:hAnsi="바탕체" w:hint="eastAsia"/>
        </w:rPr>
        <w:t>(</w:t>
      </w:r>
      <w:bookmarkEnd w:id="0"/>
      <w:r w:rsidR="00B61130">
        <w:rPr>
          <w:rFonts w:hAnsi="바탕체"/>
        </w:rPr>
        <w:fldChar w:fldCharType="begin"/>
      </w:r>
      <w:r w:rsidR="00B61130">
        <w:rPr>
          <w:rFonts w:hAnsi="바탕체"/>
        </w:rPr>
        <w:instrText xml:space="preserve"> </w:instrText>
      </w:r>
      <w:r w:rsidR="00B61130">
        <w:rPr>
          <w:rFonts w:hAnsi="바탕체" w:hint="eastAsia"/>
        </w:rPr>
        <w:instrText>SEQ Equation \* ARABIC</w:instrText>
      </w:r>
      <w:r w:rsidR="00B61130">
        <w:rPr>
          <w:rFonts w:hAnsi="바탕체"/>
        </w:rPr>
        <w:instrText xml:space="preserve"> </w:instrText>
      </w:r>
      <w:r w:rsidR="00B61130">
        <w:rPr>
          <w:rFonts w:hAnsi="바탕체"/>
        </w:rPr>
        <w:fldChar w:fldCharType="separate"/>
      </w:r>
      <w:r w:rsidR="00415CAC">
        <w:rPr>
          <w:rFonts w:hAnsi="바탕체"/>
          <w:noProof/>
        </w:rPr>
        <w:t>1</w:t>
      </w:r>
      <w:r w:rsidR="00B61130">
        <w:rPr>
          <w:rFonts w:hAnsi="바탕체"/>
        </w:rPr>
        <w:fldChar w:fldCharType="end"/>
      </w:r>
      <w:r w:rsidR="00F9699E" w:rsidRPr="00583409">
        <w:rPr>
          <w:rFonts w:hAnsi="바탕체" w:hint="eastAsia"/>
        </w:rPr>
        <w:t>)</w:t>
      </w:r>
    </w:p>
    <w:p w14:paraId="5E6C19E4" w14:textId="1B65C991" w:rsidR="00F9699E" w:rsidRDefault="00F9699E" w:rsidP="00F12156">
      <w:pPr>
        <w:ind w:firstLine="200"/>
      </w:pPr>
    </w:p>
    <w:p w14:paraId="2AF27FE4" w14:textId="6D4E9936" w:rsidR="00F23E43" w:rsidRDefault="00F23E43" w:rsidP="00F12156">
      <w:pPr>
        <w:ind w:firstLine="200"/>
      </w:pPr>
      <w:r>
        <w:t xml:space="preserve">, where </w:t>
      </w:r>
      <w:r w:rsidR="00CA3313">
        <w:t>the graphic card’s depth test can easily give the top-covering volume (</w:t>
      </w:r>
      <w:proofErr w:type="spellStart"/>
      <w:r w:rsidR="0036457D" w:rsidRPr="00DF55F6">
        <w:rPr>
          <w:b/>
          <w:i/>
        </w:rPr>
        <w:t>V</w:t>
      </w:r>
      <w:r w:rsidR="0036457D">
        <w:rPr>
          <w:i/>
          <w:vertAlign w:val="subscript"/>
        </w:rPr>
        <w:t>tc</w:t>
      </w:r>
      <w:proofErr w:type="spellEnd"/>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2366"/>
      </w:tblGrid>
      <w:tr w:rsidR="009858BD" w14:paraId="348A2875" w14:textId="77777777" w:rsidTr="005E052D">
        <w:trPr>
          <w:jc w:val="center"/>
        </w:trPr>
        <w:tc>
          <w:tcPr>
            <w:tcW w:w="0" w:type="auto"/>
          </w:tcPr>
          <w:p w14:paraId="621CDBA3" w14:textId="77777777" w:rsidR="009858BD" w:rsidRDefault="009858BD" w:rsidP="00F12156">
            <w:pPr>
              <w:pStyle w:val="-center"/>
              <w:spacing w:line="480" w:lineRule="auto"/>
              <w:ind w:firstLine="200"/>
            </w:pPr>
            <w:r w:rsidRPr="00A450D5">
              <w:rPr>
                <w:noProof/>
              </w:rPr>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F12156">
            <w:pPr>
              <w:pStyle w:val="-center"/>
              <w:spacing w:line="480" w:lineRule="auto"/>
              <w:ind w:firstLine="200"/>
            </w:pPr>
            <w:r>
              <w:t xml:space="preserve">(a) </w:t>
            </w:r>
          </w:p>
        </w:tc>
        <w:tc>
          <w:tcPr>
            <w:tcW w:w="0" w:type="auto"/>
          </w:tcPr>
          <w:p w14:paraId="3B6689AA" w14:textId="77777777" w:rsidR="009858BD" w:rsidRDefault="009858BD" w:rsidP="00F12156">
            <w:pPr>
              <w:pStyle w:val="-center"/>
              <w:spacing w:line="480" w:lineRule="auto"/>
              <w:ind w:firstLine="200"/>
            </w:pPr>
            <w:r w:rsidRPr="00A450D5">
              <w:rPr>
                <w:noProof/>
              </w:rPr>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F12156">
            <w:pPr>
              <w:pStyle w:val="-center"/>
              <w:spacing w:line="480" w:lineRule="auto"/>
              <w:ind w:firstLine="200"/>
            </w:pPr>
            <w:r>
              <w:rPr>
                <w:rFonts w:hint="eastAsia"/>
              </w:rPr>
              <w:t>(b)</w:t>
            </w:r>
          </w:p>
        </w:tc>
      </w:tr>
      <w:tr w:rsidR="009858BD" w14:paraId="62E2EAA4" w14:textId="77777777" w:rsidTr="005E052D">
        <w:trPr>
          <w:jc w:val="center"/>
        </w:trPr>
        <w:tc>
          <w:tcPr>
            <w:tcW w:w="0" w:type="auto"/>
          </w:tcPr>
          <w:p w14:paraId="333ECE8C" w14:textId="77777777" w:rsidR="009858BD" w:rsidRDefault="009858BD" w:rsidP="00F12156">
            <w:pPr>
              <w:pStyle w:val="-center"/>
              <w:spacing w:line="480" w:lineRule="auto"/>
              <w:ind w:firstLine="200"/>
            </w:pPr>
            <w:r w:rsidRPr="00247BE0">
              <w:rPr>
                <w:noProof/>
              </w:rPr>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F12156">
            <w:pPr>
              <w:pStyle w:val="-center"/>
              <w:spacing w:line="480" w:lineRule="auto"/>
              <w:ind w:firstLine="200"/>
            </w:pPr>
            <w:r>
              <w:rPr>
                <w:rFonts w:hint="eastAsia"/>
              </w:rPr>
              <w:t>(</w:t>
            </w:r>
            <w:r>
              <w:t>c)</w:t>
            </w:r>
          </w:p>
        </w:tc>
        <w:tc>
          <w:tcPr>
            <w:tcW w:w="0" w:type="auto"/>
          </w:tcPr>
          <w:p w14:paraId="44DA0E88" w14:textId="77777777" w:rsidR="009858BD" w:rsidRDefault="009858BD" w:rsidP="00F12156">
            <w:pPr>
              <w:pStyle w:val="-center"/>
              <w:spacing w:line="480" w:lineRule="auto"/>
              <w:ind w:firstLine="200"/>
            </w:pPr>
            <w:r w:rsidRPr="004167FB">
              <w:rPr>
                <w:noProof/>
              </w:rPr>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F12156">
            <w:pPr>
              <w:pStyle w:val="-center"/>
              <w:spacing w:line="480" w:lineRule="auto"/>
              <w:ind w:firstLine="200"/>
            </w:pPr>
            <w:r>
              <w:rPr>
                <w:rFonts w:hint="eastAsia"/>
              </w:rPr>
              <w:t>(</w:t>
            </w:r>
            <w:r>
              <w:t>d)</w:t>
            </w:r>
          </w:p>
        </w:tc>
      </w:tr>
    </w:tbl>
    <w:p w14:paraId="3650922F" w14:textId="3A8B46B4" w:rsidR="009858BD" w:rsidRDefault="009011FC" w:rsidP="00F12156">
      <w:pPr>
        <w:pStyle w:val="Figure"/>
        <w:spacing w:line="480" w:lineRule="auto"/>
        <w:ind w:firstLine="200"/>
      </w:pPr>
      <w:bookmarkStart w:id="1" w:name="_Ref168939175"/>
      <w:r>
        <w:t xml:space="preserve">Figure </w:t>
      </w:r>
      <w:r w:rsidR="00532BB2">
        <w:fldChar w:fldCharType="begin"/>
      </w:r>
      <w:r w:rsidR="00532BB2">
        <w:instrText xml:space="preserve"> SEQ Figure \* ARABIC </w:instrText>
      </w:r>
      <w:r w:rsidR="00532BB2">
        <w:fldChar w:fldCharType="separate"/>
      </w:r>
      <w:r w:rsidR="003C4F56">
        <w:rPr>
          <w:noProof/>
        </w:rPr>
        <w:t>1</w:t>
      </w:r>
      <w:r w:rsidR="00532BB2">
        <w:rPr>
          <w:noProof/>
        </w:rPr>
        <w:fldChar w:fldCharType="end"/>
      </w:r>
      <w:bookmarkEnd w:id="1"/>
      <w:r w:rsidR="009858BD" w:rsidRPr="00D054AE">
        <w:rPr>
          <w:b/>
        </w:rPr>
        <w:t>.</w:t>
      </w:r>
      <w:r w:rsidR="009858BD">
        <w:t xml:space="preserve"> </w:t>
      </w:r>
      <w:proofErr w:type="spellStart"/>
      <w:r w:rsidR="009858BD">
        <w:t>Ezair</w:t>
      </w:r>
      <w:proofErr w:type="spellEnd"/>
      <w:r w:rsidR="009858BD">
        <w:t xml:space="preserve"> et al. </w:t>
      </w:r>
      <w:r w:rsidR="009858BD">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rPr>
          <w:noProof/>
        </w:rPr>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proofErr w:type="spellStart"/>
      <w:r w:rsidR="009858BD" w:rsidRPr="00617B39">
        <w:rPr>
          <w:rFonts w:hint="eastAsia"/>
          <w:i/>
        </w:rPr>
        <w:t>V</w:t>
      </w:r>
      <w:r w:rsidR="009858BD" w:rsidRPr="00617B39">
        <w:rPr>
          <w:rFonts w:hint="eastAsia"/>
          <w:i/>
          <w:vertAlign w:val="subscript"/>
        </w:rPr>
        <w:t>tc</w:t>
      </w:r>
      <w:proofErr w:type="spellEnd"/>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5371DA">
        <w:instrText xml:space="preserve"> ADDIN EN.CITE &lt;EndNote&gt;&lt;Cite&gt;&lt;Author&gt;Jung&lt;/Author&gt;&lt;Year&gt;2022&lt;/Year&gt;&lt;RecNum&gt;858&lt;/RecNum&gt;&lt;DisplayText&gt;[25]&lt;/DisplayText&gt;&lt;record&gt;&lt;rec-number&gt;858&lt;/rec-number&gt;&lt;foreign-keys&gt;&lt;key app="EN" db-id="dz5ewtwrqv2aeoeztw5x0tdivwta2rrztde5" timestamp="1654081810"&gt;858&lt;/key&gt;&lt;/foreign-keys&gt;&lt;ref-type name="Journal Article"&gt;17&lt;/ref-type&gt;&lt;contributors&gt;&lt;authors&gt;&lt;author&gt;Jung, Jin Young&lt;/author&gt;&lt;author&gt;Sul, In Hwan&lt;/author&gt;&lt;/authors&gt;&lt;/contributors&gt;&lt;titles&gt;&lt;title&gt;Prediction of Filament Usage in Human Manikin 3D Printing Using V</w:instrText>
      </w:r>
      <w:r w:rsidR="005371DA">
        <w:rPr>
          <w:rFonts w:hint="eastAsia"/>
        </w:rPr>
        <w:instrText>oxel Approximation-based Shadow Projection&lt;/title&gt;&lt;secondary-title&gt;Textile Science and Engineering&lt;/secondary-title&gt;&lt;short-title&gt;</w:instrText>
      </w:r>
      <w:r w:rsidR="005371DA">
        <w:rPr>
          <w:rFonts w:hint="eastAsia"/>
        </w:rPr>
        <w:instrText>복셀</w:instrText>
      </w:r>
      <w:r w:rsidR="005371DA">
        <w:rPr>
          <w:rFonts w:hint="eastAsia"/>
        </w:rPr>
        <w:instrText xml:space="preserve"> </w:instrText>
      </w:r>
      <w:r w:rsidR="005371DA">
        <w:rPr>
          <w:rFonts w:hint="eastAsia"/>
        </w:rPr>
        <w:instrText>근사화</w:instrText>
      </w:r>
      <w:r w:rsidR="005371DA">
        <w:rPr>
          <w:rFonts w:hint="eastAsia"/>
        </w:rPr>
        <w:instrText xml:space="preserve"> </w:instrText>
      </w:r>
      <w:r w:rsidR="005371DA">
        <w:rPr>
          <w:rFonts w:hint="eastAsia"/>
        </w:rPr>
        <w:instrText>기반</w:instrText>
      </w:r>
      <w:r w:rsidR="005371DA">
        <w:rPr>
          <w:rFonts w:hint="eastAsia"/>
        </w:rPr>
        <w:instrText xml:space="preserve"> </w:instrText>
      </w:r>
      <w:r w:rsidR="005371DA">
        <w:rPr>
          <w:rFonts w:hint="eastAsia"/>
        </w:rPr>
        <w:instrText>그림자</w:instrText>
      </w:r>
      <w:r w:rsidR="005371DA">
        <w:rPr>
          <w:rFonts w:hint="eastAsia"/>
        </w:rPr>
        <w:instrText xml:space="preserve"> </w:instrText>
      </w:r>
      <w:r w:rsidR="005371DA">
        <w:rPr>
          <w:rFonts w:hint="eastAsia"/>
        </w:rPr>
        <w:instrText>투영법을</w:instrText>
      </w:r>
      <w:r w:rsidR="005371DA">
        <w:rPr>
          <w:rFonts w:hint="eastAsia"/>
        </w:rPr>
        <w:instrText xml:space="preserve"> </w:instrText>
      </w:r>
      <w:r w:rsidR="005371DA">
        <w:rPr>
          <w:rFonts w:hint="eastAsia"/>
        </w:rPr>
        <w:instrText>이용한</w:instrText>
      </w:r>
      <w:r w:rsidR="005371DA">
        <w:rPr>
          <w:rFonts w:hint="eastAsia"/>
        </w:rPr>
        <w:instrText xml:space="preserve"> </w:instrText>
      </w:r>
      <w:r w:rsidR="005371DA">
        <w:rPr>
          <w:rFonts w:hint="eastAsia"/>
        </w:rPr>
        <w:instrText>인체</w:instrText>
      </w:r>
      <w:r w:rsidR="005371DA">
        <w:rPr>
          <w:rFonts w:hint="eastAsia"/>
        </w:rPr>
        <w:instrText xml:space="preserve"> </w:instrText>
      </w:r>
      <w:r w:rsidR="005371DA">
        <w:rPr>
          <w:rFonts w:hint="eastAsia"/>
        </w:rPr>
        <w:instrText>마네킨의</w:instrText>
      </w:r>
      <w:r w:rsidR="005371DA">
        <w:rPr>
          <w:rFonts w:hint="eastAsia"/>
        </w:rPr>
        <w:instrText xml:space="preserve"> 3D </w:instrText>
      </w:r>
      <w:r w:rsidR="005371DA">
        <w:rPr>
          <w:rFonts w:hint="eastAsia"/>
        </w:rPr>
        <w:instrText>프린팅</w:instrText>
      </w:r>
      <w:r w:rsidR="005371DA">
        <w:rPr>
          <w:rFonts w:hint="eastAsia"/>
        </w:rPr>
        <w:instrText xml:space="preserve"> </w:instrText>
      </w:r>
      <w:r w:rsidR="005371DA">
        <w:rPr>
          <w:rFonts w:hint="eastAsia"/>
        </w:rPr>
        <w:instrText>필라멘트</w:instrText>
      </w:r>
      <w:r w:rsidR="005371DA">
        <w:rPr>
          <w:rFonts w:hint="eastAsia"/>
        </w:rPr>
        <w:instrText xml:space="preserve"> </w:instrText>
      </w:r>
      <w:r w:rsidR="005371DA">
        <w:rPr>
          <w:rFonts w:hint="eastAsia"/>
        </w:rPr>
        <w:instrText>소모량</w:instrText>
      </w:r>
      <w:r w:rsidR="005371DA">
        <w:rPr>
          <w:rFonts w:hint="eastAsia"/>
        </w:rPr>
        <w:instrText xml:space="preserve"> </w:instrText>
      </w:r>
      <w:r w:rsidR="005371DA">
        <w:rPr>
          <w:rFonts w:hint="eastAsia"/>
        </w:rPr>
        <w:instrText>예측</w:instrText>
      </w:r>
      <w:r w:rsidR="005371DA">
        <w:rPr>
          <w:rFonts w:hint="eastAsia"/>
        </w:rPr>
        <w:instrText>&lt;/short-title&gt;&lt;/titles&gt;&lt;periodical&gt;&lt;full-title&gt;Textile Science and Engineerin</w:instrText>
      </w:r>
      <w:r w:rsidR="005371DA">
        <w:instrText>g&lt;/full-title&gt;&lt;abbr-1&gt;Text. Sci. Eng.&lt;/abbr-1&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5371DA">
        <w:rPr>
          <w:noProof/>
        </w:rPr>
        <w:t>[25]</w:t>
      </w:r>
      <w:r w:rsidR="009858BD">
        <w:fldChar w:fldCharType="end"/>
      </w:r>
    </w:p>
    <w:p w14:paraId="6F76F73A" w14:textId="77DADD1D" w:rsidR="009858BD" w:rsidRPr="009858BD" w:rsidRDefault="009858BD" w:rsidP="00F12156">
      <w:pPr>
        <w:ind w:firstLine="200"/>
      </w:pPr>
    </w:p>
    <w:p w14:paraId="2829AAFE" w14:textId="2ECE0E1F" w:rsidR="005F6B1E" w:rsidRDefault="002D6D78" w:rsidP="00F12156">
      <w:pPr>
        <w:ind w:firstLine="200"/>
      </w:pPr>
      <w:r>
        <w:t xml:space="preserve">By the way, </w:t>
      </w:r>
      <w:r w:rsidR="005F6B1E">
        <w:t>Eq. (1) is applicable only when the filament critical angle (</w:t>
      </w:r>
      <w:proofErr w:type="spellStart"/>
      <w:r w:rsidR="00175DF0" w:rsidRPr="008A2EC2">
        <w:rPr>
          <w:b/>
          <w:i/>
        </w:rPr>
        <w:t>θ</w:t>
      </w:r>
      <w:r w:rsidR="00175DF0">
        <w:rPr>
          <w:i/>
          <w:vertAlign w:val="subscript"/>
        </w:rPr>
        <w:t>c</w:t>
      </w:r>
      <w:proofErr w:type="spellEnd"/>
      <w:r w:rsidR="005F6B1E">
        <w:t xml:space="preserve">) is zero, which means that every overhang needs </w:t>
      </w:r>
      <w:r w:rsidR="0042343F">
        <w:t xml:space="preserve">a </w:t>
      </w:r>
      <w:r w:rsidR="0042343F">
        <w:lastRenderedPageBreak/>
        <w:t>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5F6B1E">
        <w:t xml:space="preserve">Figure </w:t>
      </w:r>
      <w:r w:rsidR="005F6B1E">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proofErr w:type="spellStart"/>
      <w:r w:rsidR="00BA375D" w:rsidRPr="008A2EC2">
        <w:rPr>
          <w:b/>
          <w:i/>
        </w:rPr>
        <w:t>θ</w:t>
      </w:r>
      <w:r w:rsidR="00BA375D">
        <w:rPr>
          <w:i/>
          <w:vertAlign w:val="subscript"/>
        </w:rPr>
        <w:t>c</w:t>
      </w:r>
      <w:proofErr w:type="spellEnd"/>
      <w:r w:rsidR="00BA375D">
        <w:rPr>
          <w:i/>
          <w:vertAlign w:val="subscript"/>
        </w:rPr>
        <w:t xml:space="preserve"> </w:t>
      </w:r>
      <w:r w:rsidR="00BA375D">
        <w:t>value between 45°~60°</w:t>
      </w:r>
      <w:r w:rsidR="004A6F59">
        <w:t xml:space="preserve">, which means 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00"/>
      </w:pPr>
    </w:p>
    <w:p w14:paraId="10476ABC" w14:textId="01F5531C" w:rsidR="004919A2" w:rsidRDefault="00532BB2"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tab/>
      </w:r>
      <w:r w:rsidR="004919A2" w:rsidRPr="006B2CB9">
        <w:t>(</w:t>
      </w:r>
      <w:r>
        <w:fldChar w:fldCharType="begin"/>
      </w:r>
      <w:r>
        <w:instrText xml:space="preserve"> SEQ Equation \* ARABIC </w:instrText>
      </w:r>
      <w:r>
        <w:fldChar w:fldCharType="separate"/>
      </w:r>
      <w:r w:rsidR="00415CAC">
        <w:rPr>
          <w:noProof/>
        </w:rPr>
        <w:t>2</w:t>
      </w:r>
      <w:r>
        <w:rPr>
          <w:noProof/>
        </w:rPr>
        <w:fldChar w:fldCharType="end"/>
      </w:r>
      <w:r w:rsidR="004919A2">
        <w:t>)</w:t>
      </w:r>
    </w:p>
    <w:p w14:paraId="7E375ACF" w14:textId="735EAEAD" w:rsidR="004919A2" w:rsidRDefault="004919A2" w:rsidP="00F12156">
      <w:pPr>
        <w:ind w:firstLine="200"/>
      </w:pPr>
    </w:p>
    <w:p w14:paraId="1260223B" w14:textId="41413DF7" w:rsidR="004A6F59" w:rsidRDefault="004A6F59" w:rsidP="00F12156">
      <w:pPr>
        <w:ind w:firstLine="200"/>
      </w:pPr>
      <w:r>
        <w:t xml:space="preserve">, where </w:t>
      </w:r>
      <w:proofErr w:type="spellStart"/>
      <w:r w:rsidRPr="00EB19FA">
        <w:rPr>
          <w:b/>
          <w:i/>
        </w:rPr>
        <w:t>V</w:t>
      </w:r>
      <w:r>
        <w:rPr>
          <w:i/>
          <w:vertAlign w:val="subscript"/>
        </w:rPr>
        <w:t>nv</w:t>
      </w:r>
      <w:proofErr w:type="spellEnd"/>
      <w:r>
        <w:t xml:space="preserve"> represents the non-overhang volume. </w:t>
      </w:r>
    </w:p>
    <w:p w14:paraId="10C29A15" w14:textId="77777777" w:rsidR="004A6F59" w:rsidRDefault="004A6F59" w:rsidP="00F12156">
      <w:pPr>
        <w:ind w:firstLine="200"/>
      </w:pPr>
    </w:p>
    <w:p w14:paraId="526342B0" w14:textId="789750AF" w:rsidR="00064863" w:rsidRDefault="00F34AB7" w:rsidP="00F12156">
      <w:pPr>
        <w:pStyle w:val="3"/>
      </w:pPr>
      <w:bookmarkStart w:id="2" w:name="_Ref169259916"/>
      <w:r>
        <w:rPr>
          <w:rFonts w:hint="eastAsia"/>
        </w:rPr>
        <w:t>P</w:t>
      </w:r>
      <w:r>
        <w:t>ixel</w:t>
      </w:r>
      <w:r w:rsidR="004E3AC4">
        <w:t>-</w:t>
      </w:r>
      <w:r w:rsidR="00E3393D">
        <w:t>slot</w:t>
      </w:r>
      <w:r>
        <w:t>-based volume integration</w:t>
      </w:r>
      <w:bookmarkEnd w:id="2"/>
    </w:p>
    <w:p w14:paraId="123348B8" w14:textId="7367FAB8" w:rsidR="00EB312F" w:rsidRDefault="000A0556" w:rsidP="00F12156">
      <w:pPr>
        <w:ind w:firstLine="200"/>
      </w:pPr>
      <w:r>
        <w:t xml:space="preserve">Calculating </w:t>
      </w:r>
      <w:proofErr w:type="spellStart"/>
      <w:r w:rsidRPr="00EB19FA">
        <w:rPr>
          <w:b/>
          <w:i/>
        </w:rPr>
        <w:t>V</w:t>
      </w:r>
      <w:r>
        <w:rPr>
          <w:i/>
          <w:vertAlign w:val="subscript"/>
        </w:rPr>
        <w:t>nv</w:t>
      </w:r>
      <w:proofErr w:type="spellEnd"/>
      <w:r>
        <w:t xml:space="preserve"> is </w:t>
      </w:r>
      <w:r w:rsidR="00386BBB">
        <w:t xml:space="preserve">the </w:t>
      </w:r>
      <w:r w:rsidR="001E6876">
        <w:t xml:space="preserve">tricky part </w:t>
      </w:r>
      <w:r w:rsidR="0042343F">
        <w:t>of</w:t>
      </w:r>
      <w:r w:rsidR="00386BBB">
        <w:t xml:space="preserve"> this algorithm</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C90343">
        <w:t xml:space="preserve">Figure </w:t>
      </w:r>
      <w:r w:rsidR="00C90343">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z-coordinates and designate them </w:t>
      </w:r>
      <w:r w:rsidR="00F4258B">
        <w:t>as “pixel slots</w:t>
      </w:r>
      <w:r w:rsidR="00E25A43">
        <w:t>.”</w:t>
      </w:r>
      <w:r w:rsidR="004A6DC7">
        <w:t xml:space="preserve"> </w:t>
      </w:r>
      <w:r w:rsidR="00F4258B">
        <w:t>Then, the pixels facing the virtual sun direction (+Z)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z-components of those pixels can give object volume like Eq. (3)</w:t>
      </w:r>
      <w:r w:rsidR="00FA5E0B">
        <w:t xml:space="preserve"> </w:t>
      </w:r>
      <w:r w:rsidR="00FA5E0B">
        <w:fldChar w:fldCharType="begin"/>
      </w:r>
      <w:r w:rsidR="00FA5E0B">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00"/>
      </w:pPr>
    </w:p>
    <w:bookmarkStart w:id="3" w:name="_Toc88664265"/>
    <w:p w14:paraId="63AC746C" w14:textId="076E16F5" w:rsidR="00084D29" w:rsidRDefault="00532BB2"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3"/>
      <w:r w:rsidR="00084D29" w:rsidRPr="006B2CB9">
        <w:tab/>
      </w:r>
      <w:r w:rsidR="00084D29" w:rsidRPr="006B2CB9">
        <w:tab/>
      </w:r>
      <w:r w:rsidR="00084D29" w:rsidRPr="006B2CB9">
        <w:tab/>
      </w:r>
      <w:r w:rsidR="00084D29" w:rsidRPr="006B2CB9">
        <w:tab/>
      </w:r>
      <w:r w:rsidR="00084D29" w:rsidRPr="006B2CB9">
        <w:tab/>
      </w:r>
      <w:r w:rsidR="00084D29" w:rsidRPr="006B2CB9">
        <w:tab/>
        <w:t>(</w:t>
      </w:r>
      <w:r>
        <w:fldChar w:fldCharType="begin"/>
      </w:r>
      <w:r>
        <w:instrText xml:space="preserve"> SEQ Equation \* ARABIC </w:instrText>
      </w:r>
      <w:r>
        <w:fldChar w:fldCharType="separate"/>
      </w:r>
      <w:r w:rsidR="00415CAC">
        <w:rPr>
          <w:noProof/>
        </w:rPr>
        <w:t>3</w:t>
      </w:r>
      <w:r>
        <w:rPr>
          <w:noProof/>
        </w:rPr>
        <w:fldChar w:fldCharType="end"/>
      </w:r>
      <w:r w:rsidR="00084D29">
        <w:t>)</w:t>
      </w:r>
    </w:p>
    <w:p w14:paraId="4E399367" w14:textId="015D1E1C" w:rsidR="00084D29" w:rsidRDefault="00084D29" w:rsidP="00F12156">
      <w:pPr>
        <w:ind w:firstLine="200"/>
      </w:pPr>
    </w:p>
    <w:p w14:paraId="5234C9CA" w14:textId="497BF6C9" w:rsidR="00B80CB9" w:rsidRDefault="00B80CB9" w:rsidP="00F12156">
      <w:pPr>
        <w:ind w:firstLine="200"/>
      </w:pPr>
      <w:r>
        <w:t xml:space="preserve">And then inserting </w:t>
      </w:r>
      <w:proofErr w:type="gramStart"/>
      <w:r>
        <w:t>Eq.(</w:t>
      </w:r>
      <w:proofErr w:type="gramEnd"/>
      <w:r>
        <w:t>3) to Eq.(2) gives the Eq. (4)</w:t>
      </w:r>
    </w:p>
    <w:p w14:paraId="4E2E1EAD" w14:textId="77777777" w:rsidR="00B80CB9" w:rsidRPr="00C26211" w:rsidRDefault="00B80CB9" w:rsidP="00F12156">
      <w:pPr>
        <w:pStyle w:val="aa"/>
        <w:ind w:firstLine="220"/>
      </w:pPr>
    </w:p>
    <w:p w14:paraId="5A5BB9F3" w14:textId="57A1C8FD" w:rsidR="00B80CB9" w:rsidRDefault="00532BB2"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6B2CB9">
        <w:tab/>
        <w:t>(</w:t>
      </w:r>
      <w:r>
        <w:fldChar w:fldCharType="begin"/>
      </w:r>
      <w:r>
        <w:instrText xml:space="preserve"> SEQ Equation \* ARABIC </w:instrText>
      </w:r>
      <w:r>
        <w:fldChar w:fldCharType="separate"/>
      </w:r>
      <w:r w:rsidR="00415CAC">
        <w:rPr>
          <w:noProof/>
        </w:rPr>
        <w:t>4</w:t>
      </w:r>
      <w:r>
        <w:rPr>
          <w:noProof/>
        </w:rPr>
        <w:fldChar w:fldCharType="end"/>
      </w:r>
      <w:r w:rsidR="00B80CB9">
        <w:t>)</w:t>
      </w:r>
    </w:p>
    <w:p w14:paraId="6C58D34A" w14:textId="77777777" w:rsidR="00B80CB9" w:rsidRDefault="00B80CB9" w:rsidP="00F12156">
      <w:pPr>
        <w:ind w:firstLine="200"/>
      </w:pPr>
    </w:p>
    <w:p w14:paraId="24EBC423" w14:textId="770A6126" w:rsidR="004A6DC7" w:rsidRDefault="004A6DC7" w:rsidP="00F12156">
      <w:pPr>
        <w:ind w:firstLine="20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4B5239">
        <w:t xml:space="preserve">Figure </w:t>
      </w:r>
      <w:r w:rsidR="004B5239">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SS or NV. </w:t>
      </w:r>
      <w:r w:rsidR="00CC48E0">
        <w:t xml:space="preserve">For example, all the intervals will be </w:t>
      </w:r>
      <w:r w:rsidR="00CC48E0" w:rsidRPr="0066246F">
        <w:rPr>
          <w:i/>
        </w:rPr>
        <w:t>SS</w:t>
      </w:r>
      <w:r w:rsidR="00CC48E0">
        <w:t xml:space="preserve"> if </w:t>
      </w:r>
      <w:proofErr w:type="spellStart"/>
      <w:r w:rsidR="00CC48E0" w:rsidRPr="008A2EC2">
        <w:rPr>
          <w:b/>
          <w:i/>
        </w:rPr>
        <w:t>θ</w:t>
      </w:r>
      <w:r w:rsidR="00CC48E0">
        <w:rPr>
          <w:i/>
          <w:vertAlign w:val="subscript"/>
        </w:rPr>
        <w:t>c</w:t>
      </w:r>
      <w:proofErr w:type="spellEnd"/>
      <w:r w:rsidR="00CC48E0">
        <w:rPr>
          <w:i/>
          <w:vertAlign w:val="subscript"/>
        </w:rPr>
        <w:t xml:space="preserve">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CC48E0">
        <w:t xml:space="preserve">Figure </w:t>
      </w:r>
      <w:r w:rsidR="00CC48E0">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5E482D">
        <w:rPr>
          <w:i/>
        </w:rPr>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834817">
        <w:t xml:space="preserve">Figure </w:t>
      </w:r>
      <w:r w:rsidR="00834817">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2544"/>
        <w:gridCol w:w="2362"/>
      </w:tblGrid>
      <w:tr w:rsidR="009B05AC" w14:paraId="2745D8EE" w14:textId="77777777" w:rsidTr="005E052D">
        <w:trPr>
          <w:jc w:val="center"/>
        </w:trPr>
        <w:tc>
          <w:tcPr>
            <w:tcW w:w="0" w:type="auto"/>
          </w:tcPr>
          <w:p w14:paraId="73A48C63" w14:textId="77777777" w:rsidR="009B05AC" w:rsidRDefault="009B05AC" w:rsidP="00F12156">
            <w:pPr>
              <w:pStyle w:val="-center"/>
              <w:spacing w:line="480" w:lineRule="auto"/>
              <w:ind w:firstLine="200"/>
            </w:pPr>
            <w:r w:rsidRPr="001C7C3C">
              <w:rPr>
                <w:noProof/>
              </w:rPr>
              <w:lastRenderedPageBreak/>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Default="009B05AC" w:rsidP="00F12156">
            <w:pPr>
              <w:pStyle w:val="-center"/>
              <w:spacing w:line="480" w:lineRule="auto"/>
              <w:ind w:firstLine="200"/>
            </w:pPr>
            <w:r>
              <w:t xml:space="preserve">(a) after </w:t>
            </w:r>
            <w:r>
              <w:br/>
            </w:r>
            <w:r w:rsidR="00FE5EDE">
              <w:t>pixelization</w:t>
            </w:r>
          </w:p>
        </w:tc>
        <w:tc>
          <w:tcPr>
            <w:tcW w:w="0" w:type="auto"/>
          </w:tcPr>
          <w:p w14:paraId="4D93DAA2" w14:textId="77777777" w:rsidR="009B05AC" w:rsidRDefault="009B05AC" w:rsidP="00F12156">
            <w:pPr>
              <w:pStyle w:val="-center"/>
              <w:spacing w:line="480" w:lineRule="auto"/>
              <w:ind w:firstLine="200"/>
            </w:pPr>
            <w:r w:rsidRPr="00BC485F">
              <w:rPr>
                <w:noProof/>
              </w:rPr>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Default="009B05AC" w:rsidP="00F12156">
            <w:pPr>
              <w:pStyle w:val="-center"/>
              <w:spacing w:line="480" w:lineRule="auto"/>
              <w:ind w:firstLine="200"/>
            </w:pPr>
            <w:r>
              <w:rPr>
                <w:rFonts w:hint="eastAsia"/>
              </w:rPr>
              <w:t>(</w:t>
            </w:r>
            <w:r>
              <w:t xml:space="preserve">b) </w:t>
            </w:r>
            <w:r>
              <w:rPr>
                <w:rFonts w:eastAsiaTheme="minorEastAsia"/>
                <w:i/>
                <w:iCs/>
                <w:color w:val="000000" w:themeColor="text1"/>
                <w:kern w:val="24"/>
                <w:szCs w:val="20"/>
                <w:lang w:val="el-GR"/>
              </w:rPr>
              <w:t>θ</w:t>
            </w:r>
            <w:r>
              <w:rPr>
                <w:rFonts w:eastAsiaTheme="minorEastAsia"/>
                <w:color w:val="000000" w:themeColor="text1"/>
                <w:kern w:val="24"/>
                <w:position w:val="-5"/>
                <w:szCs w:val="20"/>
                <w:vertAlign w:val="subscript"/>
              </w:rPr>
              <w:t>c</w:t>
            </w:r>
            <w:r>
              <w:rPr>
                <w:rFonts w:eastAsiaTheme="minorEastAsia"/>
                <w:color w:val="000000" w:themeColor="text1"/>
                <w:kern w:val="24"/>
                <w:szCs w:val="20"/>
              </w:rPr>
              <w:t>=0°</w:t>
            </w:r>
          </w:p>
        </w:tc>
        <w:tc>
          <w:tcPr>
            <w:tcW w:w="0" w:type="auto"/>
          </w:tcPr>
          <w:p w14:paraId="3016115D" w14:textId="77777777" w:rsidR="009B05AC" w:rsidRDefault="009B05AC" w:rsidP="00F12156">
            <w:pPr>
              <w:pStyle w:val="-center"/>
              <w:spacing w:line="480" w:lineRule="auto"/>
              <w:ind w:firstLine="200"/>
            </w:pPr>
            <w:r w:rsidRPr="00BC485F">
              <w:rPr>
                <w:noProof/>
              </w:rPr>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Default="009B05AC" w:rsidP="00F12156">
            <w:pPr>
              <w:pStyle w:val="-center"/>
              <w:spacing w:line="480" w:lineRule="auto"/>
              <w:ind w:firstLine="200"/>
            </w:pPr>
            <w:r>
              <w:t xml:space="preserve">(c) </w:t>
            </w:r>
            <w:r>
              <w:rPr>
                <w:i/>
                <w:iCs/>
                <w:lang w:val="el-GR"/>
              </w:rPr>
              <w:t>θ</w:t>
            </w:r>
            <w:r>
              <w:rPr>
                <w:position w:val="-5"/>
                <w:vertAlign w:val="subscript"/>
              </w:rPr>
              <w:t>c</w:t>
            </w:r>
            <w:r>
              <w:t>=60</w:t>
            </w:r>
            <w:r>
              <w:rPr>
                <w:rFonts w:hAnsi="맑은 고딕"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F12156">
            <w:pPr>
              <w:pStyle w:val="-center"/>
              <w:spacing w:line="480" w:lineRule="auto"/>
              <w:ind w:firstLine="200"/>
              <w:rPr>
                <w:noProof/>
              </w:rPr>
            </w:pPr>
            <w:r w:rsidRPr="007B4F7B">
              <w:rPr>
                <w:noProof/>
              </w:rPr>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6F96F3B6" w:rsidR="009B05AC" w:rsidRPr="00DD72DE" w:rsidRDefault="003C4F56" w:rsidP="00F12156">
      <w:pPr>
        <w:pStyle w:val="Figure"/>
        <w:spacing w:line="480" w:lineRule="auto"/>
        <w:ind w:firstLine="200"/>
      </w:pPr>
      <w:bookmarkStart w:id="4" w:name="_Ref169020466"/>
      <w:r>
        <w:t xml:space="preserve">Figure </w:t>
      </w:r>
      <w:r w:rsidR="00532BB2">
        <w:fldChar w:fldCharType="begin"/>
      </w:r>
      <w:r w:rsidR="00532BB2">
        <w:instrText xml:space="preserve"> SEQ Figure \* ARABIC </w:instrText>
      </w:r>
      <w:r w:rsidR="00532BB2">
        <w:fldChar w:fldCharType="separate"/>
      </w:r>
      <w:r>
        <w:rPr>
          <w:noProof/>
        </w:rPr>
        <w:t>2</w:t>
      </w:r>
      <w:r w:rsidR="00532BB2">
        <w:rPr>
          <w:noProof/>
        </w:rPr>
        <w:fldChar w:fldCharType="end"/>
      </w:r>
      <w:bookmarkEnd w:id="4"/>
      <w:r w:rsidR="009B05AC" w:rsidRPr="00562B4B">
        <w:t>.</w:t>
      </w:r>
      <w:r w:rsidR="009B05AC" w:rsidRPr="00DD72DE">
        <w:t xml:space="preserve"> Classification of pixel </w:t>
      </w:r>
      <w:r w:rsidR="00E3393D">
        <w:t>type</w:t>
      </w:r>
      <w:r w:rsidR="009B05AC" w:rsidRPr="00DD72DE">
        <w:t xml:space="preserve"> in a pixel slot (</w:t>
      </w:r>
      <w:proofErr w:type="spellStart"/>
      <w:r w:rsidR="00E51FA6">
        <w:t>x</w:t>
      </w:r>
      <w:r w:rsidR="009B05AC" w:rsidRPr="00DD72DE">
        <w:t>,</w:t>
      </w:r>
      <w:r w:rsidR="00E51FA6">
        <w:t>y</w:t>
      </w:r>
      <w:proofErr w:type="spellEnd"/>
      <w:r w:rsidR="009B05AC" w:rsidRPr="00DD72DE">
        <w:t>).</w:t>
      </w:r>
      <w:r w:rsidR="009B05AC">
        <w:t xml:space="preserve">  </w:t>
      </w:r>
      <w:r w:rsidR="009B05AC">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rPr>
          <w:noProof/>
        </w:rPr>
        <w:t>[18]</w:t>
      </w:r>
      <w:r w:rsidR="009B05AC">
        <w:fldChar w:fldCharType="end"/>
      </w:r>
    </w:p>
    <w:p w14:paraId="402296A4" w14:textId="29226BE5" w:rsidR="009B05AC" w:rsidRDefault="009B05AC" w:rsidP="00F12156">
      <w:pPr>
        <w:ind w:firstLine="200"/>
      </w:pPr>
    </w:p>
    <w:p w14:paraId="15D6B2C1" w14:textId="49450E73" w:rsidR="00E36C9B" w:rsidRPr="00E51FA6" w:rsidRDefault="00E51FA6" w:rsidP="00F12156">
      <w:pPr>
        <w:pStyle w:val="aa"/>
        <w:ind w:firstLine="220"/>
        <w:rPr>
          <w:rFonts w:eastAsiaTheme="minorEastAsia"/>
        </w:rPr>
      </w:pPr>
      <w:r>
        <w:rPr>
          <w:rFonts w:eastAsiaTheme="minorEastAsia" w:hint="eastAsia"/>
        </w:rPr>
        <w:t>R</w:t>
      </w:r>
      <w:r>
        <w:rPr>
          <w:rFonts w:eastAsiaTheme="minorEastAsia"/>
        </w:rPr>
        <w:t xml:space="preserve">epeating the procedure of </w:t>
      </w:r>
      <w:r>
        <w:fldChar w:fldCharType="begin"/>
      </w:r>
      <w:r>
        <w:instrText xml:space="preserve"> </w:instrText>
      </w:r>
      <w:r>
        <w:rPr>
          <w:rFonts w:hint="eastAsia"/>
        </w:rPr>
        <w:instrText>REF _Ref169020466 \h</w:instrText>
      </w:r>
      <w:r>
        <w:instrText xml:space="preserve"> </w:instrText>
      </w:r>
      <w:r w:rsidR="00F12156">
        <w:instrText xml:space="preserve"> \* MERGEFORMAT </w:instrText>
      </w:r>
      <w:r>
        <w:fldChar w:fldCharType="separate"/>
      </w:r>
      <w:r>
        <w:t xml:space="preserve">Figure </w:t>
      </w:r>
      <w:r>
        <w:rPr>
          <w:noProof/>
        </w:rPr>
        <w:t>2</w:t>
      </w:r>
      <w:r>
        <w:fldChar w:fldCharType="end"/>
      </w:r>
      <w:r>
        <w:t xml:space="preserve">c for every area of the target object can give the </w:t>
      </w:r>
      <w:r w:rsidR="00AD58DA">
        <w:t xml:space="preserve">filament </w:t>
      </w:r>
      <w:r>
        <w:t xml:space="preserve">volume information such as </w:t>
      </w:r>
      <w:r w:rsidRPr="00EB19FA">
        <w:rPr>
          <w:b/>
          <w:i/>
        </w:rPr>
        <w:t>V</w:t>
      </w:r>
      <w:r w:rsidR="00FB589F" w:rsidRPr="00FB589F">
        <w:rPr>
          <w:i/>
          <w:vertAlign w:val="subscript"/>
        </w:rPr>
        <w:t>α</w:t>
      </w:r>
      <w:r>
        <w:t xml:space="preserve">, </w:t>
      </w:r>
      <w:r w:rsidRPr="00EB19FA">
        <w:rPr>
          <w:b/>
          <w:i/>
        </w:rPr>
        <w:t>V</w:t>
      </w:r>
      <w:r w:rsidR="00FB589F" w:rsidRPr="00FB589F">
        <w:rPr>
          <w:i/>
          <w:vertAlign w:val="subscript"/>
        </w:rPr>
        <w:t>β</w:t>
      </w:r>
      <w:r>
        <w:t xml:space="preserve">, </w:t>
      </w:r>
      <w:proofErr w:type="spellStart"/>
      <w:r w:rsidR="00FB589F" w:rsidRPr="00EB19FA">
        <w:rPr>
          <w:b/>
          <w:i/>
        </w:rPr>
        <w:t>V</w:t>
      </w:r>
      <w:r w:rsidR="00FB589F">
        <w:rPr>
          <w:i/>
          <w:vertAlign w:val="subscript"/>
        </w:rPr>
        <w:t>tc</w:t>
      </w:r>
      <w:proofErr w:type="spellEnd"/>
      <w:r w:rsidR="00FB589F">
        <w:t>,</w:t>
      </w:r>
      <w:r w:rsidR="00FE5EDE">
        <w:t xml:space="preserve"> </w:t>
      </w:r>
      <w:r w:rsidRPr="00EB19FA">
        <w:rPr>
          <w:b/>
          <w:i/>
        </w:rPr>
        <w:t>V</w:t>
      </w:r>
      <w:r w:rsidR="00FB589F">
        <w:rPr>
          <w:i/>
          <w:vertAlign w:val="subscript"/>
        </w:rPr>
        <w:t>o</w:t>
      </w:r>
      <w:r>
        <w:t xml:space="preserve">, and </w:t>
      </w:r>
      <w:r w:rsidRPr="00EB19FA">
        <w:rPr>
          <w:b/>
          <w:i/>
        </w:rPr>
        <w:t>V</w:t>
      </w:r>
      <w:r w:rsidR="00FB589F">
        <w:rPr>
          <w:i/>
          <w:vertAlign w:val="subscript"/>
        </w:rPr>
        <w:t>ss</w:t>
      </w:r>
      <w:r w:rsidR="00AD58DA">
        <w:rPr>
          <w:i/>
          <w:vertAlign w:val="subscript"/>
        </w:rPr>
        <w:t xml:space="preserve"> </w:t>
      </w:r>
      <w:r w:rsidR="00AD58DA">
        <w:t xml:space="preserve">for a specific orientation. </w:t>
      </w:r>
      <w:r w:rsidR="006E75B0">
        <w:fldChar w:fldCharType="begin"/>
      </w:r>
      <w:r w:rsidR="006E75B0">
        <w:instrText xml:space="preserve"> REF _Ref168939776 </w:instrText>
      </w:r>
      <w:r w:rsidR="00F12156">
        <w:instrText xml:space="preserve"> \* MERGEFORMAT </w:instrText>
      </w:r>
      <w:r w:rsidR="006E75B0">
        <w:fldChar w:fldCharType="separate"/>
      </w:r>
      <w:r w:rsidR="00AD58DA">
        <w:t xml:space="preserve">Figure </w:t>
      </w:r>
      <w:r w:rsidR="00AD58DA">
        <w:rPr>
          <w:noProof/>
        </w:rPr>
        <w:t>3</w:t>
      </w:r>
      <w:r w:rsidR="006E75B0">
        <w:rPr>
          <w:noProof/>
        </w:rPr>
        <w:fldChar w:fldCharType="end"/>
      </w:r>
      <w:r w:rsidR="00AD58DA">
        <w:rPr>
          <w:noProof/>
        </w:rPr>
        <w:t xml:space="preserve"> is the schematic overview of the </w:t>
      </w:r>
      <w:r w:rsidR="00AD58DA" w:rsidRPr="00AD58DA">
        <w:rPr>
          <w:i/>
          <w:noProof/>
        </w:rPr>
        <w:t>MSST</w:t>
      </w:r>
      <w:r w:rsidR="00AD58DA">
        <w:rPr>
          <w:noProof/>
        </w:rPr>
        <w:t xml:space="preserve"> algorithm</w:t>
      </w:r>
      <w:r w:rsidR="00E468F8">
        <w:rPr>
          <w:noProof/>
        </w:rPr>
        <w:t xml:space="preserve"> for a simple boat-like shape</w:t>
      </w:r>
      <w:r w:rsidR="00AD58DA">
        <w:rPr>
          <w:noProof/>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25542D9E" w:rsidR="00647E94" w:rsidRDefault="00D964D2" w:rsidP="00F12156">
      <w:pPr>
        <w:pStyle w:val="Figure"/>
        <w:spacing w:line="480" w:lineRule="auto"/>
        <w:ind w:firstLine="200"/>
      </w:pPr>
      <w:bookmarkStart w:id="5" w:name="_Ref168939776"/>
      <w:r>
        <w:lastRenderedPageBreak/>
        <w:t xml:space="preserve">Figure </w:t>
      </w:r>
      <w:r w:rsidR="00532BB2">
        <w:fldChar w:fldCharType="begin"/>
      </w:r>
      <w:r w:rsidR="00532BB2">
        <w:instrText xml:space="preserve"> SEQ Figure \* ARABIC </w:instrText>
      </w:r>
      <w:r w:rsidR="00532BB2">
        <w:fldChar w:fldCharType="separate"/>
      </w:r>
      <w:r w:rsidR="003C4F56">
        <w:rPr>
          <w:noProof/>
        </w:rPr>
        <w:t>3</w:t>
      </w:r>
      <w:r w:rsidR="00532BB2">
        <w:rPr>
          <w:noProof/>
        </w:rPr>
        <w:fldChar w:fldCharType="end"/>
      </w:r>
      <w:bookmarkEnd w:id="5"/>
      <w:r w:rsidR="00647E94">
        <w:rPr>
          <w:b/>
        </w:rPr>
        <w:t xml:space="preserve">. </w:t>
      </w:r>
      <w:r w:rsidR="00647E94">
        <w:t xml:space="preserve">Schematic overview of </w:t>
      </w:r>
      <w:r w:rsidR="00647E94">
        <w:rPr>
          <w:rFonts w:asciiTheme="minorEastAsia" w:eastAsiaTheme="minorEastAsia" w:hAnsiTheme="minorEastAsia" w:hint="eastAsia"/>
        </w:rPr>
        <w:t>our</w:t>
      </w:r>
      <w:r w:rsidR="00647E94">
        <w:t xml:space="preserve"> modified support structure tomography method for a simple boat-like shape </w:t>
      </w:r>
      <w:r w:rsidR="00647E94">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rPr>
          <w:noProof/>
        </w:rPr>
        <w:t>[18]</w:t>
      </w:r>
      <w:r w:rsidR="00647E94">
        <w:fldChar w:fldCharType="end"/>
      </w:r>
    </w:p>
    <w:p w14:paraId="09C621B1" w14:textId="38A385F0" w:rsidR="005B7C9E" w:rsidRDefault="005B7C9E" w:rsidP="00F12156">
      <w:pPr>
        <w:ind w:firstLine="200"/>
      </w:pPr>
    </w:p>
    <w:p w14:paraId="74560EFE" w14:textId="6335713C" w:rsidR="005927A2" w:rsidRDefault="005927A2" w:rsidP="00F12156">
      <w:pPr>
        <w:pStyle w:val="3"/>
      </w:pPr>
      <w:r>
        <w:t>Volume-to-mass conversion</w:t>
      </w:r>
      <w:r w:rsidR="005371DA">
        <w:t xml:space="preserve"> </w:t>
      </w:r>
    </w:p>
    <w:p w14:paraId="06206596" w14:textId="73BF34DE" w:rsidR="005927A2" w:rsidRDefault="005371DA" w:rsidP="00F12156">
      <w:pPr>
        <w:ind w:firstLine="20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clad”) and internal (“core”)</w:t>
      </w:r>
      <w:r w:rsidR="00FE5EDE">
        <w:t>,</w:t>
      </w:r>
      <w:r w:rsidR="00E945F7">
        <w:t xml:space="preserve"> like Eq. (5) and </w:t>
      </w:r>
      <w:r w:rsidR="00E06D07">
        <w:t>Eq.</w:t>
      </w:r>
      <w:r w:rsidR="00E945F7">
        <w:t>(6)</w:t>
      </w:r>
      <w:r w:rsidR="000602DA">
        <w:t xml:space="preserve"> </w:t>
      </w:r>
      <w:r w:rsidR="00F03A33">
        <w:fldChar w:fldCharType="begin"/>
      </w:r>
      <w:r w:rsidR="00F03A33">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F03A33">
        <w:fldChar w:fldCharType="separate"/>
      </w:r>
      <w:r w:rsidR="00F03A33">
        <w:rPr>
          <w:noProof/>
        </w:rPr>
        <w:t>[24]</w:t>
      </w:r>
      <w:r w:rsidR="00F03A33">
        <w:fldChar w:fldCharType="end"/>
      </w:r>
      <w:r w:rsidR="00E945F7">
        <w:t>.</w:t>
      </w:r>
    </w:p>
    <w:p w14:paraId="49217C26" w14:textId="77777777" w:rsidR="008A57FD" w:rsidRDefault="008A57FD" w:rsidP="00F12156">
      <w:pPr>
        <w:ind w:firstLine="200"/>
      </w:pPr>
    </w:p>
    <w:p w14:paraId="24A6A57F" w14:textId="33735667" w:rsidR="000A1C63" w:rsidRDefault="00532BB2"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6B2CB9">
        <w:t>(</w:t>
      </w:r>
      <w:r>
        <w:fldChar w:fldCharType="begin"/>
      </w:r>
      <w:r>
        <w:instrText xml:space="preserve"> SEQ Equation \* ARABIC </w:instrText>
      </w:r>
      <w:r>
        <w:fldChar w:fldCharType="separate"/>
      </w:r>
      <w:r w:rsidR="00415CAC">
        <w:rPr>
          <w:noProof/>
        </w:rPr>
        <w:t>5</w:t>
      </w:r>
      <w:r>
        <w:rPr>
          <w:noProof/>
        </w:rPr>
        <w:fldChar w:fldCharType="end"/>
      </w:r>
      <w:r w:rsidR="000A1C63" w:rsidRPr="006B2CB9">
        <w:t>)</w:t>
      </w:r>
    </w:p>
    <w:p w14:paraId="2827BF7F" w14:textId="69D21292" w:rsidR="000A1C63" w:rsidRDefault="00532BB2" w:rsidP="00F12156">
      <w:pPr>
        <w:pStyle w:val="ab"/>
        <w:ind w:firstLine="20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t>(</w:t>
      </w:r>
      <w:r w:rsidR="00415CAC">
        <w:rPr>
          <w:rFonts w:eastAsiaTheme="minorEastAsia"/>
        </w:rPr>
        <w:fldChar w:fldCharType="begin"/>
      </w:r>
      <w:r w:rsidR="00415CAC">
        <w:rPr>
          <w:rFonts w:eastAsiaTheme="minorEastAsia"/>
        </w:rPr>
        <w:instrText xml:space="preserve"> SEQ Equation \* ARABIC </w:instrText>
      </w:r>
      <w:r w:rsidR="00415CAC">
        <w:rPr>
          <w:rFonts w:eastAsiaTheme="minorEastAsia"/>
        </w:rPr>
        <w:fldChar w:fldCharType="separate"/>
      </w:r>
      <w:r w:rsidR="00415CAC">
        <w:rPr>
          <w:rFonts w:eastAsiaTheme="minorEastAsia"/>
          <w:noProof/>
        </w:rPr>
        <w:t>6</w:t>
      </w:r>
      <w:r w:rsidR="00415CAC">
        <w:rPr>
          <w:rFonts w:eastAsiaTheme="minorEastAsia"/>
        </w:rPr>
        <w:fldChar w:fldCharType="end"/>
      </w:r>
      <w:r w:rsidR="000A1C63">
        <w:rPr>
          <w:rFonts w:eastAsiaTheme="minorEastAsia"/>
        </w:rPr>
        <w:t>)</w:t>
      </w:r>
    </w:p>
    <w:p w14:paraId="16477390" w14:textId="17A52F69" w:rsidR="000A1C63" w:rsidRDefault="000A1C63" w:rsidP="00F12156">
      <w:pPr>
        <w:ind w:firstLine="200"/>
      </w:pPr>
    </w:p>
    <w:p w14:paraId="371880C0" w14:textId="4DBC53FA" w:rsidR="00F03A33" w:rsidRDefault="00602DED" w:rsidP="00F12156">
      <w:pPr>
        <w:ind w:firstLine="200"/>
      </w:pPr>
      <w:r>
        <w:t xml:space="preserve">With I and J representing the number of α and β pixels and </w:t>
      </w:r>
      <w:proofErr w:type="spellStart"/>
      <w:r>
        <w:t>Tclad</w:t>
      </w:r>
      <w:proofErr w:type="spellEnd"/>
      <w:r>
        <w:t xml:space="preserve"> denoting the thickness of the clad, the value of which is derived from the g-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00"/>
      </w:pPr>
    </w:p>
    <w:p w14:paraId="441E3B55" w14:textId="0CD418C6" w:rsidR="00C45AA1" w:rsidRPr="00817892" w:rsidRDefault="00532BB2"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t>(</w:t>
      </w:r>
      <w:r>
        <w:fldChar w:fldCharType="begin"/>
      </w:r>
      <w:r>
        <w:instrText xml:space="preserve"> SEQ Equation \* ARABIC </w:instrText>
      </w:r>
      <w:r>
        <w:fldChar w:fldCharType="separate"/>
      </w:r>
      <w:r w:rsidR="00415CAC">
        <w:rPr>
          <w:noProof/>
        </w:rPr>
        <w:t>7</w:t>
      </w:r>
      <w:r>
        <w:rPr>
          <w:noProof/>
        </w:rPr>
        <w:fldChar w:fldCharType="end"/>
      </w:r>
      <w:r w:rsidR="00C45AA1" w:rsidRPr="00817892">
        <w:t>)</w:t>
      </w:r>
    </w:p>
    <w:p w14:paraId="56D7032B" w14:textId="4C1DD105" w:rsidR="00C45AA1" w:rsidRDefault="00532BB2"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C45AA1" w:rsidRPr="00817892">
        <w:t>(</w:t>
      </w:r>
      <w:r>
        <w:fldChar w:fldCharType="begin"/>
      </w:r>
      <w:r>
        <w:instrText xml:space="preserve"> SEQ Equation \* ARABIC </w:instrText>
      </w:r>
      <w:r>
        <w:fldChar w:fldCharType="separate"/>
      </w:r>
      <w:r w:rsidR="00415CAC">
        <w:rPr>
          <w:noProof/>
        </w:rPr>
        <w:t>8</w:t>
      </w:r>
      <w:r>
        <w:rPr>
          <w:noProof/>
        </w:rPr>
        <w:fldChar w:fldCharType="end"/>
      </w:r>
      <w:r w:rsidR="00C45AA1" w:rsidRPr="00817892">
        <w:t>)</w:t>
      </w:r>
    </w:p>
    <w:p w14:paraId="11A179EA" w14:textId="4DC72DDC" w:rsidR="00C45AA1" w:rsidRPr="00817892" w:rsidRDefault="00532BB2"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817892">
        <w:t>(</w:t>
      </w:r>
      <w:r>
        <w:fldChar w:fldCharType="begin"/>
      </w:r>
      <w:r>
        <w:instrText xml:space="preserve"> SEQ Equation \* ARABIC </w:instrText>
      </w:r>
      <w:r>
        <w:fldChar w:fldCharType="separate"/>
      </w:r>
      <w:r w:rsidR="00415CAC">
        <w:rPr>
          <w:noProof/>
        </w:rPr>
        <w:t>9</w:t>
      </w:r>
      <w:r>
        <w:rPr>
          <w:noProof/>
        </w:rPr>
        <w:fldChar w:fldCharType="end"/>
      </w:r>
      <w:r w:rsidR="00C45AA1" w:rsidRPr="00817892">
        <w:t>)</w:t>
      </w:r>
    </w:p>
    <w:p w14:paraId="7ACED20F" w14:textId="543597E6" w:rsidR="00C45AA1" w:rsidRPr="00817892" w:rsidRDefault="00532BB2"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r>
        <w:fldChar w:fldCharType="begin"/>
      </w:r>
      <w:r>
        <w:instrText xml:space="preserve"> SEQ Equation \* ARABIC </w:instrText>
      </w:r>
      <w:r>
        <w:fldChar w:fldCharType="separate"/>
      </w:r>
      <w:r w:rsidR="00415CAC">
        <w:rPr>
          <w:noProof/>
        </w:rPr>
        <w:t>10</w:t>
      </w:r>
      <w:r>
        <w:rPr>
          <w:noProof/>
        </w:rPr>
        <w:fldChar w:fldCharType="end"/>
      </w:r>
      <w:r w:rsidR="00C45AA1" w:rsidRPr="00817892">
        <w:t>)</w:t>
      </w:r>
    </w:p>
    <w:p w14:paraId="6B5D714C" w14:textId="6361D291" w:rsidR="00C45AA1" w:rsidRDefault="00532BB2"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r>
        <w:fldChar w:fldCharType="begin"/>
      </w:r>
      <w:r>
        <w:instrText xml:space="preserve"> SEQ Equation \* ARABIC </w:instrText>
      </w:r>
      <w:r>
        <w:fldChar w:fldCharType="separate"/>
      </w:r>
      <w:r w:rsidR="00415CAC">
        <w:rPr>
          <w:noProof/>
        </w:rPr>
        <w:t>11</w:t>
      </w:r>
      <w:r>
        <w:rPr>
          <w:noProof/>
        </w:rPr>
        <w:fldChar w:fldCharType="end"/>
      </w:r>
      <w:r w:rsidR="00C45AA1" w:rsidRPr="00817892">
        <w:t>)</w:t>
      </w:r>
    </w:p>
    <w:p w14:paraId="7AD06784" w14:textId="6DB7FE46" w:rsidR="00C45AA1" w:rsidRPr="00817892" w:rsidRDefault="00532BB2"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C0A78EE" w:rsidR="00C45AA1" w:rsidRPr="00817892" w:rsidRDefault="00C45AA1" w:rsidP="00F12156">
      <w:pPr>
        <w:pStyle w:val="ab"/>
        <w:ind w:firstLine="20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Pr="00817892">
        <w:t>(</w:t>
      </w:r>
      <w:r w:rsidR="00532BB2">
        <w:fldChar w:fldCharType="begin"/>
      </w:r>
      <w:r w:rsidR="00532BB2">
        <w:instrText xml:space="preserve"> SEQ Equation \* ARABIC </w:instrText>
      </w:r>
      <w:r w:rsidR="00532BB2">
        <w:fldChar w:fldCharType="separate"/>
      </w:r>
      <w:r w:rsidR="00415CAC">
        <w:rPr>
          <w:noProof/>
        </w:rPr>
        <w:t>12</w:t>
      </w:r>
      <w:r w:rsidR="00532BB2">
        <w:rPr>
          <w:noProof/>
        </w:rPr>
        <w:fldChar w:fldCharType="end"/>
      </w:r>
      <w:r w:rsidRPr="00817892">
        <w:t>)</w:t>
      </w:r>
    </w:p>
    <w:p w14:paraId="22ED3795" w14:textId="327A9B31" w:rsidR="005927A2" w:rsidRPr="00C45AA1" w:rsidRDefault="005927A2" w:rsidP="00F12156">
      <w:pPr>
        <w:ind w:firstLine="200"/>
      </w:pPr>
    </w:p>
    <w:p w14:paraId="24A064C5" w14:textId="22A8AB11" w:rsidR="005927A2" w:rsidRDefault="00FF22C1" w:rsidP="00F12156">
      <w:pPr>
        <w:ind w:firstLine="200"/>
      </w:pPr>
      <w:r>
        <w:rPr>
          <w:rFonts w:hint="eastAsia"/>
        </w:rPr>
        <w:t>,</w:t>
      </w:r>
      <w:r>
        <w:t xml:space="preserve"> where </w:t>
      </w:r>
      <w:proofErr w:type="spellStart"/>
      <w:r w:rsidR="00F62878">
        <w:rPr>
          <w:b/>
          <w:i/>
        </w:rPr>
        <w:t>F</w:t>
      </w:r>
      <w:r w:rsidR="00F62878" w:rsidRPr="00166ABD">
        <w:rPr>
          <w:b/>
          <w:i/>
          <w:vertAlign w:val="subscript"/>
        </w:rPr>
        <w:t>clad</w:t>
      </w:r>
      <w:proofErr w:type="spellEnd"/>
      <w:r w:rsidR="00FF4B27">
        <w:t>,</w:t>
      </w:r>
      <w:r w:rsidR="00F62878">
        <w:t xml:space="preserve"> </w:t>
      </w:r>
      <w:proofErr w:type="spellStart"/>
      <w:r w:rsidR="00F62878">
        <w:rPr>
          <w:b/>
          <w:i/>
        </w:rPr>
        <w:t>F</w:t>
      </w:r>
      <w:r w:rsidR="00F62878" w:rsidRPr="00166ABD">
        <w:rPr>
          <w:b/>
          <w:i/>
          <w:vertAlign w:val="subscript"/>
        </w:rPr>
        <w:t>core</w:t>
      </w:r>
      <w:proofErr w:type="spellEnd"/>
      <w:r w:rsidR="00F62878">
        <w:t xml:space="preserve">, </w:t>
      </w:r>
      <w:r w:rsidR="00FF4B27">
        <w:t xml:space="preserve">and </w:t>
      </w:r>
      <w:proofErr w:type="spellStart"/>
      <w:r w:rsidR="00FF4B27" w:rsidRPr="000138A0">
        <w:rPr>
          <w:b/>
          <w:i/>
          <w:sz w:val="22"/>
        </w:rPr>
        <w:t>ρ</w:t>
      </w:r>
      <w:r w:rsidR="00FF4B27" w:rsidRPr="00166ABD">
        <w:rPr>
          <w:b/>
          <w:i/>
          <w:vertAlign w:val="subscript"/>
        </w:rPr>
        <w:t>PLA</w:t>
      </w:r>
      <w:proofErr w:type="spellEnd"/>
      <w:r w:rsidR="00FF4B27">
        <w:rPr>
          <w:i/>
          <w:vertAlign w:val="subscript"/>
        </w:rPr>
        <w:t xml:space="preserve"> </w:t>
      </w:r>
      <w:r w:rsidR="00FF60D3">
        <w:t>represent the clad fill ratio, core fill ratio, and filament density</w:t>
      </w:r>
      <w:r w:rsidR="00A84C30">
        <w:t xml:space="preserve"> </w:t>
      </w:r>
      <w:r w:rsidR="00A84C30">
        <w:fldChar w:fldCharType="begin"/>
      </w:r>
      <w:r w:rsidR="00A84C30">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A84C30">
        <w:fldChar w:fldCharType="separate"/>
      </w:r>
      <w:r w:rsidR="00A84C30">
        <w:rPr>
          <w:noProof/>
        </w:rPr>
        <w:t>[24]</w:t>
      </w:r>
      <w:r w:rsidR="00A84C30">
        <w:fldChar w:fldCharType="end"/>
      </w:r>
      <w:r w:rsidR="00FF4B27">
        <w:t>.</w:t>
      </w:r>
    </w:p>
    <w:p w14:paraId="5CAE2A5F" w14:textId="3DC0A7D2" w:rsidR="00FF22C1" w:rsidRDefault="00FF22C1" w:rsidP="00F12156">
      <w:pPr>
        <w:ind w:firstLine="200"/>
      </w:pPr>
    </w:p>
    <w:p w14:paraId="1C6F3F3B" w14:textId="489DF809" w:rsidR="00616655" w:rsidRDefault="00616655" w:rsidP="00F12156">
      <w:pPr>
        <w:pStyle w:val="3"/>
      </w:pPr>
      <w:r>
        <w:t xml:space="preserve">Orientation </w:t>
      </w:r>
      <w:r w:rsidR="003B183D">
        <w:t xml:space="preserve">contour </w:t>
      </w:r>
      <w:r>
        <w:t>graph</w:t>
      </w:r>
    </w:p>
    <w:p w14:paraId="1B8547DE" w14:textId="5093D66C" w:rsidR="00616655" w:rsidRDefault="00254F96" w:rsidP="00F12156">
      <w:pPr>
        <w:ind w:left="200" w:firstLine="20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372284">
        <w:t xml:space="preserve">Figure </w:t>
      </w:r>
      <w:r w:rsidR="00372284">
        <w:rPr>
          <w:noProof/>
        </w:rPr>
        <w:t>4</w:t>
      </w:r>
      <w:r w:rsidR="00C26464">
        <w:fldChar w:fldCharType="end"/>
      </w:r>
      <w:r w:rsidR="007B0CCF">
        <w:t xml:space="preserve">. </w:t>
      </w:r>
      <w:r>
        <w:t xml:space="preserve"> </w:t>
      </w:r>
      <w:r w:rsidR="005A5D6D">
        <w:t xml:space="preserve">The right-hand-side </w:t>
      </w:r>
      <w:r w:rsidR="00B63DF7">
        <w:rPr>
          <w:rFonts w:hint="eastAsia"/>
        </w:rPr>
        <w:t xml:space="preserve">contour </w:t>
      </w:r>
      <w:r w:rsidR="005A5D6D">
        <w:t>graph is the total filament mass (</w:t>
      </w:r>
      <w:proofErr w:type="spellStart"/>
      <w:r w:rsidR="005A5D6D" w:rsidRPr="005A5D6D">
        <w:rPr>
          <w:b/>
          <w:i/>
        </w:rPr>
        <w:t>M</w:t>
      </w:r>
      <w:r w:rsidR="005A5D6D" w:rsidRPr="005A5D6D">
        <w:rPr>
          <w:i/>
          <w:vertAlign w:val="subscript"/>
        </w:rPr>
        <w:t>total</w:t>
      </w:r>
      <w:proofErr w:type="spellEnd"/>
      <w:r w:rsidR="005A5D6D">
        <w:t>) for (yaw, pitch).</w:t>
      </w:r>
      <w:r w:rsidR="00E30DEB">
        <w:t xml:space="preserve"> </w:t>
      </w:r>
      <w:r w:rsidR="00FF60D3">
        <w:t>The search</w:t>
      </w:r>
      <w:r w:rsidR="00C22DB9">
        <w:t xml:space="preserve"> </w:t>
      </w:r>
      <w:r w:rsidR="00E30DEB">
        <w:t xml:space="preserve">step </w:t>
      </w:r>
      <w:r w:rsidR="00C22DB9">
        <w:t>(</w:t>
      </w:r>
      <w:proofErr w:type="spellStart"/>
      <w:r w:rsidR="00C22DB9" w:rsidRPr="008A2EC2">
        <w:rPr>
          <w:b/>
          <w:i/>
        </w:rPr>
        <w:t>θ</w:t>
      </w:r>
      <w:r w:rsidR="00C22DB9">
        <w:rPr>
          <w:i/>
          <w:vertAlign w:val="subscript"/>
        </w:rPr>
        <w:t>yp</w:t>
      </w:r>
      <w:proofErr w:type="spellEnd"/>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lastRenderedPageBreak/>
        <w:t>in ordinary shapes</w:t>
      </w:r>
      <w:r w:rsidR="006962BF">
        <w:t xml:space="preserve"> in our previous works</w:t>
      </w:r>
      <w:r w:rsidR="007B37C3">
        <w:t>, but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proofErr w:type="spellStart"/>
      <w:r w:rsidR="00D06679" w:rsidRPr="00D06679">
        <w:rPr>
          <w:vertAlign w:val="superscript"/>
        </w:rPr>
        <w:t>st</w:t>
      </w:r>
      <w:proofErr w:type="spellEnd"/>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00"/>
      </w:pPr>
    </w:p>
    <w:p w14:paraId="4C5BBDFB" w14:textId="77777777" w:rsidR="00616655" w:rsidRDefault="00616655" w:rsidP="00F12156">
      <w:pPr>
        <w:pStyle w:val="-center"/>
        <w:spacing w:line="480" w:lineRule="auto"/>
        <w:ind w:firstLine="200"/>
      </w:pPr>
      <w:r w:rsidRPr="00C837D0">
        <w:rPr>
          <w:noProof/>
        </w:rPr>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67EC685E" w:rsidR="00616655" w:rsidRDefault="00616655" w:rsidP="00F12156">
      <w:pPr>
        <w:pStyle w:val="Figure"/>
        <w:spacing w:line="480" w:lineRule="auto"/>
        <w:ind w:firstLine="200"/>
      </w:pPr>
      <w:bookmarkStart w:id="6" w:name="_Ref169259975"/>
      <w:bookmarkStart w:id="7" w:name="_Ref168939951"/>
      <w:r>
        <w:t xml:space="preserve">Figure </w:t>
      </w:r>
      <w:r w:rsidR="00532BB2">
        <w:fldChar w:fldCharType="begin"/>
      </w:r>
      <w:r w:rsidR="00532BB2">
        <w:instrText xml:space="preserve"> SEQ Figure \* ARABIC </w:instrText>
      </w:r>
      <w:r w:rsidR="00532BB2">
        <w:fldChar w:fldCharType="separate"/>
      </w:r>
      <w:r w:rsidR="00C26464">
        <w:rPr>
          <w:noProof/>
        </w:rPr>
        <w:t>4</w:t>
      </w:r>
      <w:r w:rsidR="00532BB2">
        <w:rPr>
          <w:noProof/>
        </w:rPr>
        <w:fldChar w:fldCharType="end"/>
      </w:r>
      <w:bookmarkEnd w:id="6"/>
      <w:r>
        <w:rPr>
          <w:b/>
        </w:rPr>
        <w:t xml:space="preserve">. </w:t>
      </w:r>
      <w:r>
        <w:t xml:space="preserve">Flowchart of optimal orientation search using </w:t>
      </w:r>
      <w:r>
        <w:rPr>
          <w:rFonts w:hint="eastAsia"/>
        </w:rPr>
        <w:t xml:space="preserve">modified </w:t>
      </w:r>
      <w:r>
        <w:t>support structure tomography</w:t>
      </w:r>
      <w:bookmarkEnd w:id="7"/>
    </w:p>
    <w:p w14:paraId="22F2FBA2" w14:textId="5822F34C" w:rsidR="00616655" w:rsidRPr="00616655" w:rsidRDefault="00616655" w:rsidP="00F12156">
      <w:pPr>
        <w:ind w:firstLine="200"/>
      </w:pPr>
    </w:p>
    <w:p w14:paraId="4FDC95E8" w14:textId="77777777" w:rsidR="00616655" w:rsidRPr="003A613D" w:rsidRDefault="00616655" w:rsidP="00F12156">
      <w:pPr>
        <w:ind w:firstLine="200"/>
      </w:pPr>
    </w:p>
    <w:p w14:paraId="661104E4" w14:textId="1929EF4C" w:rsidR="00866A9B" w:rsidRPr="00780F28" w:rsidRDefault="008954E5" w:rsidP="00F12156">
      <w:pPr>
        <w:pStyle w:val="2"/>
      </w:pPr>
      <w:r>
        <w:t>GPU-</w:t>
      </w:r>
      <w:r w:rsidR="005B77FE">
        <w:t>oriented</w:t>
      </w:r>
      <w:r>
        <w:t xml:space="preserve"> </w:t>
      </w:r>
      <w:r w:rsidR="007F7EE0">
        <w:t>modification</w:t>
      </w:r>
    </w:p>
    <w:p w14:paraId="491F35E3" w14:textId="56D2FF6E" w:rsidR="00FD3578" w:rsidRPr="00583D11" w:rsidRDefault="00B454C5" w:rsidP="00F12156">
      <w:pPr>
        <w:ind w:firstLine="200"/>
      </w:pPr>
      <w:r>
        <w:t xml:space="preserve"> </w:t>
      </w:r>
    </w:p>
    <w:p w14:paraId="1F3176F0" w14:textId="77777777" w:rsidR="003708B8" w:rsidRDefault="003708B8" w:rsidP="00F12156">
      <w:pPr>
        <w:ind w:firstLine="200"/>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70AD91B9" w:rsidR="00B96B75" w:rsidRDefault="00FC1BA9" w:rsidP="00F12156">
      <w:pPr>
        <w:ind w:firstLine="200"/>
      </w:pPr>
      <w:r>
        <w:t xml:space="preserve">The first step in </w:t>
      </w:r>
      <w:r w:rsidR="00602DED">
        <w:t xml:space="preserve">the GPGPU-version MSST algorithm is to voxelize input mesh data. We split the voxelization into two steps. The CPU subdivides each triangle into four pieces iteratively until its fragments fit 4 mm x 4 mm, and then the GPU </w:t>
      </w:r>
      <w:proofErr w:type="spellStart"/>
      <w:r w:rsidR="00602DED">
        <w:t>voxelizes</w:t>
      </w:r>
      <w:proofErr w:type="spellEnd"/>
      <w:r w:rsidR="00602DED">
        <w:t xml:space="preserve">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3F3E4F">
        <w:t xml:space="preserve">Figure </w:t>
      </w:r>
      <w:r w:rsidR="003F3E4F">
        <w:rPr>
          <w:noProof/>
        </w:rPr>
        <w:t>4</w:t>
      </w:r>
      <w:r w:rsidR="003F3E4F">
        <w:fldChar w:fldCharType="end"/>
      </w:r>
      <w:r w:rsidR="00804F32">
        <w:rPr>
          <w:rFonts w:hint="eastAsia"/>
        </w:rPr>
        <w:t>.</w:t>
      </w:r>
    </w:p>
    <w:p w14:paraId="1AF68D2C" w14:textId="77777777" w:rsidR="00A6307A" w:rsidRPr="00974E93" w:rsidRDefault="00A6307A" w:rsidP="00F12156">
      <w:pPr>
        <w:ind w:firstLine="200"/>
      </w:pPr>
    </w:p>
    <w:p w14:paraId="7F929637" w14:textId="3A720BB5" w:rsidR="00A6307A" w:rsidRDefault="00C5791D" w:rsidP="00F12156">
      <w:pPr>
        <w:pStyle w:val="-center"/>
        <w:spacing w:line="480" w:lineRule="auto"/>
        <w:ind w:firstLine="200"/>
      </w:pPr>
      <w:r w:rsidRPr="00C5791D">
        <w:rPr>
          <w:noProof/>
        </w:rPr>
        <w:drawing>
          <wp:inline distT="0" distB="0" distL="0" distR="0" wp14:anchorId="63639C7B" wp14:editId="248AA73F">
            <wp:extent cx="4076454" cy="1101452"/>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193" cy="1104894"/>
                    </a:xfrm>
                    <a:prstGeom prst="rect">
                      <a:avLst/>
                    </a:prstGeom>
                    <a:noFill/>
                    <a:ln>
                      <a:noFill/>
                    </a:ln>
                  </pic:spPr>
                </pic:pic>
              </a:graphicData>
            </a:graphic>
          </wp:inline>
        </w:drawing>
      </w:r>
    </w:p>
    <w:p w14:paraId="3599B5E4" w14:textId="00407FE6" w:rsidR="00A6307A" w:rsidRPr="002A2FF0" w:rsidRDefault="009166FD" w:rsidP="00F12156">
      <w:pPr>
        <w:pStyle w:val="Figure"/>
        <w:spacing w:line="480" w:lineRule="auto"/>
        <w:ind w:firstLine="200"/>
      </w:pPr>
      <w:bookmarkStart w:id="8" w:name="_Ref168939822"/>
      <w:r>
        <w:t xml:space="preserve">Figure </w:t>
      </w:r>
      <w:r w:rsidR="00532BB2">
        <w:fldChar w:fldCharType="begin"/>
      </w:r>
      <w:r w:rsidR="00532BB2">
        <w:instrText xml:space="preserve"> SEQ Figure \* ARABIC </w:instrText>
      </w:r>
      <w:r w:rsidR="00532BB2">
        <w:fldChar w:fldCharType="separate"/>
      </w:r>
      <w:r w:rsidR="00C26464">
        <w:rPr>
          <w:noProof/>
        </w:rPr>
        <w:t>5</w:t>
      </w:r>
      <w:r w:rsidR="00532BB2">
        <w:rPr>
          <w:noProof/>
        </w:rPr>
        <w:fldChar w:fldCharType="end"/>
      </w:r>
      <w:bookmarkEnd w:id="8"/>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50109632" w14:textId="3A444F7F" w:rsidR="0097160C" w:rsidRPr="007D486E" w:rsidRDefault="0097160C" w:rsidP="00F12156">
      <w:pPr>
        <w:ind w:firstLine="200"/>
      </w:pPr>
    </w:p>
    <w:p w14:paraId="4EA61755" w14:textId="67F4D7B5" w:rsidR="00F7630E" w:rsidRDefault="000A524E" w:rsidP="00F12156">
      <w:pPr>
        <w:pStyle w:val="3"/>
      </w:pPr>
      <w:r>
        <w:rPr>
          <w:rFonts w:hint="eastAsia"/>
        </w:rPr>
        <w:lastRenderedPageBreak/>
        <w:t>S</w:t>
      </w:r>
      <w:r>
        <w:t xml:space="preserve">lot-based pixel data </w:t>
      </w:r>
      <w:r w:rsidR="006F48B3">
        <w:t>structure</w:t>
      </w:r>
    </w:p>
    <w:p w14:paraId="2604A6F0" w14:textId="5EC2A87F" w:rsidR="000235F9" w:rsidRDefault="00CC37DE" w:rsidP="00F12156">
      <w:pPr>
        <w:ind w:firstLine="200"/>
      </w:pPr>
      <w:r>
        <w:t xml:space="preserve">Due to the limitations </w:t>
      </w:r>
      <w:proofErr w:type="spellStart"/>
      <w:r w:rsidRPr="00371BA1">
        <w:rPr>
          <w:b/>
        </w:rPr>
        <w:t>i</w:t>
      </w:r>
      <w:proofErr w:type="spellEnd"/>
      <w:r w:rsidRPr="00371BA1">
        <w:rPr>
          <w:b/>
        </w:rPr>
        <w:t>)</w:t>
      </w:r>
      <w:r>
        <w:rPr>
          <w:b/>
        </w:rPr>
        <w:t xml:space="preserve"> </w:t>
      </w:r>
      <w:r>
        <w:t xml:space="preserve">~ </w:t>
      </w:r>
      <w:r w:rsidRPr="00371BA1">
        <w:rPr>
          <w:b/>
        </w:rPr>
        <w:t>v)</w:t>
      </w:r>
      <w:r>
        <w:t xml:space="preserve">, </w:t>
      </w:r>
      <w:r w:rsidR="00DC01BA">
        <w:t xml:space="preserve">storing an unknown number of </w:t>
      </w:r>
      <w:proofErr w:type="gramStart"/>
      <w:r w:rsidR="00DC01BA">
        <w:t>data</w:t>
      </w:r>
      <w:proofErr w:type="gramEnd"/>
      <w:r w:rsidR="00DC01BA">
        <w:t xml:space="preserve"> in GPU is not 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79468E">
        <w:t>.</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E15F34">
        <w:t xml:space="preserve">Figure </w:t>
      </w:r>
      <w:r w:rsidR="00E15F34">
        <w:rPr>
          <w:noProof/>
        </w:rPr>
        <w:t>5</w:t>
      </w:r>
      <w:r w:rsidR="00E15F34">
        <w:fldChar w:fldCharType="end"/>
      </w:r>
      <w:r w:rsidR="00E15F34">
        <w:t xml:space="preserve">a </w:t>
      </w:r>
      <w:proofErr w:type="gramStart"/>
      <w:r w:rsidR="00E15F34">
        <w:t>show</w:t>
      </w:r>
      <w:r w:rsidR="0079468E">
        <w:t>s</w:t>
      </w:r>
      <w:proofErr w:type="gramEnd"/>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9B181A">
        <w:t xml:space="preserve">Figure </w:t>
      </w:r>
      <w:r w:rsidR="009B181A">
        <w:rPr>
          <w:noProof/>
        </w:rPr>
        <w:t>5</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 xml:space="preserve">warp size (limitation </w:t>
      </w:r>
      <w:proofErr w:type="spellStart"/>
      <w:r w:rsidR="00602DED">
        <w:t>i</w:t>
      </w:r>
      <w:proofErr w:type="spellEnd"/>
      <w:r w:rsidR="00602DED">
        <w:t>)),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z-coordinate, and normal vector’s z-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4F318B">
        <w:t xml:space="preserve">Figure </w:t>
      </w:r>
      <w:r w:rsidR="004F318B">
        <w:rPr>
          <w:noProof/>
        </w:rPr>
        <w:t>5</w:t>
      </w:r>
      <w:r w:rsidR="004F318B">
        <w:fldChar w:fldCharType="end"/>
      </w:r>
      <w:r w:rsidR="004F318B">
        <w:t>c</w:t>
      </w:r>
      <w:r w:rsidR="00EE340C">
        <w:t xml:space="preserve">. </w:t>
      </w:r>
      <w:r w:rsidR="00DC01BA">
        <w:t xml:space="preserve">Figures 5d and 5e illustrate an exemplary slot before and after sorting </w:t>
      </w:r>
      <w:r w:rsidR="003C6102">
        <w:t>by</w:t>
      </w:r>
      <w:r w:rsidR="00DC01BA">
        <w:t xml:space="preserve"> the </w:t>
      </w:r>
      <w:r w:rsidR="00356226">
        <w:t>z-coordinate</w:t>
      </w:r>
      <w:r w:rsidR="00EE340C">
        <w:t xml:space="preserve">. </w:t>
      </w:r>
    </w:p>
    <w:p w14:paraId="6EBD441F" w14:textId="285771DB" w:rsidR="000A4A79" w:rsidRPr="000A4A79" w:rsidRDefault="000A4A79" w:rsidP="00F12156">
      <w:pPr>
        <w:ind w:firstLine="20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F12156">
            <w:pPr>
              <w:pStyle w:val="-center"/>
              <w:spacing w:line="480" w:lineRule="auto"/>
            </w:pPr>
            <w:r w:rsidRPr="0074376F">
              <w:rPr>
                <w:noProof/>
              </w:rPr>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9937F5">
            <w:pPr>
              <w:pStyle w:val="Figure"/>
              <w:spacing w:line="480" w:lineRule="auto"/>
              <w:ind w:firstLine="200"/>
            </w:pPr>
            <w:r>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657D710D" w:rsidR="00024350" w:rsidRDefault="00C13720" w:rsidP="00F12156">
            <w:pPr>
              <w:pStyle w:val="-center"/>
              <w:spacing w:line="480" w:lineRule="auto"/>
            </w:pPr>
            <w:r w:rsidRPr="00C13720">
              <w:rPr>
                <w:noProof/>
              </w:rPr>
              <w:drawing>
                <wp:inline distT="0" distB="0" distL="0" distR="0" wp14:anchorId="6B840F14" wp14:editId="53C6F14F">
                  <wp:extent cx="3810983" cy="4790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4790" cy="485844"/>
                          </a:xfrm>
                          <a:prstGeom prst="rect">
                            <a:avLst/>
                          </a:prstGeom>
                          <a:noFill/>
                          <a:ln>
                            <a:noFill/>
                          </a:ln>
                        </pic:spPr>
                      </pic:pic>
                    </a:graphicData>
                  </a:graphic>
                </wp:inline>
              </w:drawing>
            </w:r>
          </w:p>
          <w:p w14:paraId="2FF6AF86" w14:textId="18BF3CBD" w:rsidR="00DF2A2A" w:rsidRPr="00BD41D7" w:rsidRDefault="00024350" w:rsidP="009937F5">
            <w:pPr>
              <w:pStyle w:val="Figure"/>
              <w:spacing w:line="480" w:lineRule="auto"/>
              <w:ind w:firstLine="200"/>
            </w:pPr>
            <w:r>
              <w:t>(b)</w:t>
            </w:r>
            <w:r w:rsidR="0039437C">
              <w:t xml:space="preserve"> </w:t>
            </w:r>
            <w:r w:rsidR="00534612">
              <w:t>pixel</w:t>
            </w:r>
            <w:r w:rsidR="009252E6">
              <w:t xml:space="preserve"> data </w:t>
            </w:r>
            <w:r w:rsidR="0038475F">
              <w:t>format</w:t>
            </w:r>
            <w:r w:rsidR="009252E6">
              <w:t xml:space="preserve"> in </w:t>
            </w:r>
            <w:r w:rsidR="0039437C">
              <w:t>each slot</w:t>
            </w:r>
          </w:p>
        </w:tc>
      </w:tr>
      <w:tr w:rsidR="00DF6C1A" w14:paraId="06AE47D2" w14:textId="77777777" w:rsidTr="00611B20">
        <w:tc>
          <w:tcPr>
            <w:tcW w:w="8438" w:type="dxa"/>
          </w:tcPr>
          <w:p w14:paraId="0CE1FAA5" w14:textId="7F992D60" w:rsidR="008840CC" w:rsidRPr="008840CC" w:rsidRDefault="003559C0" w:rsidP="00F12156">
            <w:pPr>
              <w:pStyle w:val="-center"/>
              <w:spacing w:line="480" w:lineRule="auto"/>
            </w:pPr>
            <w:r w:rsidRPr="003559C0">
              <w:rPr>
                <w:noProof/>
              </w:rPr>
              <w:drawing>
                <wp:inline distT="0" distB="0" distL="0" distR="0" wp14:anchorId="296360BD" wp14:editId="5ED9EF15">
                  <wp:extent cx="3775587" cy="273662"/>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444" cy="278943"/>
                          </a:xfrm>
                          <a:prstGeom prst="rect">
                            <a:avLst/>
                          </a:prstGeom>
                          <a:noFill/>
                          <a:ln>
                            <a:noFill/>
                          </a:ln>
                        </pic:spPr>
                      </pic:pic>
                    </a:graphicData>
                  </a:graphic>
                </wp:inline>
              </w:drawing>
            </w:r>
          </w:p>
          <w:p w14:paraId="2E8D882F" w14:textId="03F52276" w:rsidR="001B4654" w:rsidRDefault="008840CC" w:rsidP="009937F5">
            <w:pPr>
              <w:pStyle w:val="Figure"/>
              <w:spacing w:line="480" w:lineRule="auto"/>
              <w:ind w:firstLine="200"/>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59E0D938" w:rsidR="00DF6C1A" w:rsidRDefault="00F97B60" w:rsidP="00F12156">
            <w:pPr>
              <w:pStyle w:val="-center"/>
              <w:spacing w:line="480" w:lineRule="auto"/>
            </w:pPr>
            <w:r w:rsidRPr="00F97B60">
              <w:rPr>
                <w:noProof/>
              </w:rPr>
              <w:drawing>
                <wp:inline distT="0" distB="0" distL="0" distR="0" wp14:anchorId="71D11788" wp14:editId="4A2DE29C">
                  <wp:extent cx="3787386" cy="27483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00930" cy="283071"/>
                          </a:xfrm>
                          <a:prstGeom prst="rect">
                            <a:avLst/>
                          </a:prstGeom>
                          <a:noFill/>
                          <a:ln>
                            <a:noFill/>
                          </a:ln>
                        </pic:spPr>
                      </pic:pic>
                    </a:graphicData>
                  </a:graphic>
                </wp:inline>
              </w:drawing>
            </w:r>
          </w:p>
          <w:p w14:paraId="67060779" w14:textId="2999E86F" w:rsidR="001B4654" w:rsidRDefault="00FD1917" w:rsidP="009937F5">
            <w:pPr>
              <w:pStyle w:val="-center"/>
              <w:spacing w:line="480" w:lineRule="auto"/>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61036889" w:rsidR="00DF6C1A" w:rsidRDefault="00D139F6" w:rsidP="00F12156">
            <w:pPr>
              <w:pStyle w:val="-center"/>
              <w:spacing w:line="480" w:lineRule="auto"/>
            </w:pPr>
            <w:r w:rsidRPr="00D139F6">
              <w:rPr>
                <w:noProof/>
              </w:rPr>
              <w:drawing>
                <wp:inline distT="0" distB="0" distL="0" distR="0" wp14:anchorId="2563C662" wp14:editId="4F0D965A">
                  <wp:extent cx="3775587" cy="274321"/>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45641" cy="279411"/>
                          </a:xfrm>
                          <a:prstGeom prst="rect">
                            <a:avLst/>
                          </a:prstGeom>
                          <a:noFill/>
                          <a:ln>
                            <a:noFill/>
                          </a:ln>
                        </pic:spPr>
                      </pic:pic>
                    </a:graphicData>
                  </a:graphic>
                </wp:inline>
              </w:drawing>
            </w:r>
          </w:p>
          <w:p w14:paraId="20443E62" w14:textId="684774E9" w:rsidR="00BC4DFD" w:rsidRDefault="00BC4DFD" w:rsidP="00F12156">
            <w:pPr>
              <w:pStyle w:val="Figure"/>
              <w:spacing w:line="480" w:lineRule="auto"/>
              <w:ind w:firstLine="200"/>
            </w:pPr>
            <w:r>
              <w:rPr>
                <w:rFonts w:hint="eastAsia"/>
              </w:rPr>
              <w:t>(</w:t>
            </w:r>
            <w:r>
              <w:t xml:space="preserve">e) sorted </w:t>
            </w:r>
            <w:r w:rsidR="00194C4C">
              <w:t>result</w:t>
            </w:r>
            <w:r>
              <w:t xml:space="preserve"> </w:t>
            </w:r>
            <w:r w:rsidR="00843E1F">
              <w:t>of</w:t>
            </w:r>
            <w:r>
              <w:t xml:space="preserve"> (d)</w:t>
            </w:r>
          </w:p>
        </w:tc>
      </w:tr>
    </w:tbl>
    <w:p w14:paraId="6021FB91" w14:textId="29428E27" w:rsidR="00DF6C1A" w:rsidRPr="002A2FF0" w:rsidRDefault="0077591C" w:rsidP="00F12156">
      <w:pPr>
        <w:pStyle w:val="Figure"/>
        <w:spacing w:line="480" w:lineRule="auto"/>
        <w:ind w:firstLine="200"/>
      </w:pPr>
      <w:bookmarkStart w:id="9" w:name="_Ref168939870"/>
      <w:r>
        <w:t xml:space="preserve">Figure </w:t>
      </w:r>
      <w:r w:rsidR="00532BB2">
        <w:fldChar w:fldCharType="begin"/>
      </w:r>
      <w:r w:rsidR="00532BB2">
        <w:instrText xml:space="preserve"> SEQ Figure \* ARABIC </w:instrText>
      </w:r>
      <w:r w:rsidR="00532BB2">
        <w:fldChar w:fldCharType="separate"/>
      </w:r>
      <w:r w:rsidR="00C26464">
        <w:rPr>
          <w:noProof/>
        </w:rPr>
        <w:t>6</w:t>
      </w:r>
      <w:r w:rsidR="00532BB2">
        <w:rPr>
          <w:noProof/>
        </w:rPr>
        <w:fldChar w:fldCharType="end"/>
      </w:r>
      <w:bookmarkEnd w:id="9"/>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w:t>
      </w:r>
      <w:proofErr w:type="spellStart"/>
      <w:r w:rsidR="007939C1">
        <w:rPr>
          <w:rStyle w:val="FigureChar"/>
        </w:rPr>
        <w:t>nV</w:t>
      </w:r>
      <w:proofErr w:type="spellEnd"/>
      <w:r w:rsidR="007939C1">
        <w:rPr>
          <w:rStyle w:val="FigureChar"/>
        </w:rPr>
        <w:t xml:space="preserve">: number of </w:t>
      </w:r>
      <w:r w:rsidR="0030710F">
        <w:rPr>
          <w:rStyle w:val="FigureChar"/>
        </w:rPr>
        <w:t>pi</w:t>
      </w:r>
      <w:r w:rsidR="007939C1">
        <w:rPr>
          <w:rStyle w:val="FigureChar"/>
        </w:rPr>
        <w:t xml:space="preserve">xels, Vo: object volume, Vss: support </w:t>
      </w:r>
      <w:r w:rsidR="007939C1" w:rsidRPr="003313F7">
        <w:rPr>
          <w:rStyle w:val="FigureChar"/>
        </w:rPr>
        <w:lastRenderedPageBreak/>
        <w:t>structure</w:t>
      </w:r>
      <w:r w:rsidR="007939C1">
        <w:rPr>
          <w:rStyle w:val="FigureChar"/>
        </w:rPr>
        <w:t xml:space="preserve"> volume, </w:t>
      </w:r>
      <w:proofErr w:type="spellStart"/>
      <w:r w:rsidR="007939C1">
        <w:rPr>
          <w:rStyle w:val="FigureChar"/>
        </w:rPr>
        <w:t>Tp</w:t>
      </w:r>
      <w:proofErr w:type="spellEnd"/>
      <w:r w:rsidR="007939C1">
        <w:rPr>
          <w:rStyle w:val="FigureChar"/>
        </w:rPr>
        <w:t xml:space="preserve">: </w:t>
      </w:r>
      <w:r w:rsidR="0030710F">
        <w:rPr>
          <w:rStyle w:val="FigureChar"/>
        </w:rPr>
        <w:t>pi</w:t>
      </w:r>
      <w:r w:rsidR="007939C1">
        <w:rPr>
          <w:rStyle w:val="FigureChar"/>
        </w:rPr>
        <w:t>xel type</w:t>
      </w:r>
      <w:r w:rsidR="00D16269">
        <w:rPr>
          <w:rStyle w:val="FigureChar"/>
        </w:rPr>
        <w:t>(</w:t>
      </w:r>
      <w:proofErr w:type="gramStart"/>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proofErr w:type="gramEnd"/>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w:t>
      </w:r>
      <w:proofErr w:type="spellStart"/>
      <w:r w:rsidR="007939C1">
        <w:rPr>
          <w:rStyle w:val="FigureChar"/>
        </w:rPr>
        <w:t>nZ</w:t>
      </w:r>
      <w:proofErr w:type="spellEnd"/>
      <w:r w:rsidR="007939C1">
        <w:rPr>
          <w:rStyle w:val="FigureChar"/>
        </w:rPr>
        <w:t xml:space="preserve">: </w:t>
      </w:r>
      <w:r w:rsidR="007200E1">
        <w:rPr>
          <w:rStyle w:val="FigureChar"/>
        </w:rPr>
        <w:t xml:space="preserve">normal vector’s </w:t>
      </w:r>
      <w:r w:rsidR="007939C1">
        <w:rPr>
          <w:rStyle w:val="FigureChar"/>
        </w:rPr>
        <w:t>Z-component)</w:t>
      </w:r>
    </w:p>
    <w:p w14:paraId="43F46E73" w14:textId="77777777" w:rsidR="00C56DD2" w:rsidRPr="00761FC5" w:rsidRDefault="00C56DD2" w:rsidP="00F12156">
      <w:pPr>
        <w:ind w:firstLine="200"/>
      </w:pPr>
    </w:p>
    <w:p w14:paraId="784DBB36" w14:textId="54DA8C5E" w:rsidR="002B08C7" w:rsidRDefault="002B08C7" w:rsidP="00F12156">
      <w:pPr>
        <w:widowControl/>
        <w:wordWrap/>
        <w:autoSpaceDE/>
        <w:autoSpaceDN/>
        <w:ind w:firstLineChars="0" w:firstLine="0"/>
        <w:jc w:val="left"/>
      </w:pPr>
      <w:r>
        <w:br w:type="page"/>
      </w:r>
    </w:p>
    <w:p w14:paraId="02A846F9" w14:textId="67008098" w:rsidR="009E1EDF" w:rsidRDefault="00E1293B" w:rsidP="00F12156">
      <w:pPr>
        <w:pStyle w:val="1"/>
      </w:pPr>
      <w:r>
        <w:rPr>
          <w:rFonts w:hint="eastAsia"/>
        </w:rPr>
        <w:lastRenderedPageBreak/>
        <w:t>Experimental</w:t>
      </w:r>
    </w:p>
    <w:p w14:paraId="6B0F2ED6" w14:textId="511C7DC0" w:rsidR="00664557" w:rsidRDefault="00664557" w:rsidP="00F12156">
      <w:pPr>
        <w:pStyle w:val="2"/>
      </w:pPr>
      <w:r>
        <w:rPr>
          <w:rFonts w:hint="eastAsia"/>
        </w:rPr>
        <w:t>3D</w:t>
      </w:r>
      <w:r w:rsidR="00AE694C">
        <w:t xml:space="preserve"> printer</w:t>
      </w:r>
    </w:p>
    <w:p w14:paraId="3F0EB6A6" w14:textId="2BD3D791" w:rsidR="00664557" w:rsidRPr="00F57445" w:rsidRDefault="00F57445" w:rsidP="00F12156">
      <w:pPr>
        <w:ind w:firstLine="200"/>
      </w:pPr>
      <w:proofErr w:type="gramStart"/>
      <w:r>
        <w:t>A</w:t>
      </w:r>
      <w:proofErr w:type="gramEnd"/>
      <w:r>
        <w:t xml:space="preserve"> </w:t>
      </w:r>
      <w:r w:rsidRPr="00F3754F">
        <w:t xml:space="preserve">FDM-type dual-nozzle 3D printer </w:t>
      </w:r>
      <w:r w:rsidR="005A577F">
        <w:t>(</w:t>
      </w:r>
      <w:proofErr w:type="spellStart"/>
      <w:r w:rsidR="005A577F">
        <w:t>Sindoh</w:t>
      </w:r>
      <w:proofErr w:type="spellEnd"/>
      <w:r w:rsidR="005A577F">
        <w:t xml:space="preserve">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 xml:space="preserve">uses </w:t>
      </w:r>
      <w:proofErr w:type="spellStart"/>
      <w:r w:rsidRPr="00C47707">
        <w:t>Ultimaker</w:t>
      </w:r>
      <w:proofErr w:type="spellEnd"/>
      <w:r w:rsidRPr="00C47707">
        <w:t xml:space="preserve"> </w:t>
      </w:r>
      <w:proofErr w:type="spellStart"/>
      <w:r w:rsidRPr="00C47707">
        <w:t>CuraEngine</w:t>
      </w:r>
      <w:proofErr w:type="spellEnd"/>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proofErr w:type="spellStart"/>
      <w:r w:rsidRPr="00741ADE">
        <w:rPr>
          <w:i/>
        </w:rPr>
        <w:t>dVoxel</w:t>
      </w:r>
      <w:proofErr w:type="spellEnd"/>
      <w:r>
        <w:t>) and number (</w:t>
      </w:r>
      <w:proofErr w:type="spellStart"/>
      <w:r w:rsidRPr="00741ADE">
        <w:rPr>
          <w:i/>
        </w:rPr>
        <w:t>nVoxel</w:t>
      </w:r>
      <w:proofErr w:type="spellEnd"/>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t xml:space="preserve">Table </w:t>
      </w:r>
      <w:r>
        <w:rPr>
          <w:noProof/>
        </w:rPr>
        <w:t>1</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7541CA">
        <w:instrText xml:space="preserve"> ADDIN EN.CITE &lt;EndNote&gt;&lt;Cite&gt;&lt;Author&gt;Slotwinski&lt;/Author&gt;&lt;Year&gt;2014&lt;/Year&gt;&lt;RecNum&gt;912&lt;/RecNum&gt;&lt;DisplayText&gt;[26]&lt;/DisplayText&gt;&lt;record&gt;&lt;rec-number&gt;912&lt;/rec-number&gt;&lt;foreign-keys&gt;&lt;key app="EN" db-id="dz5ewtwrqv2aeoeztw5x0tdivwta2rrztde5" timestamp="1718254763"&gt;912&lt;/key&gt;&lt;/foreign-keys&gt;&lt;ref-type name="Book"&gt;6&lt;/ref-type&gt;&lt;contributors&gt;&lt;authors&gt;&lt;author&gt;Slotwinski, John Anthony&lt;/author&gt;&lt;author&gt;Moylan, Shawn&lt;/author&gt;&lt;/authors&gt;&lt;/contributors&gt;&lt;titles&gt;&lt;title&gt;Applicability of existing materials testing standards for add</w:instrText>
      </w:r>
      <w:r w:rsidR="007541CA">
        <w:rPr>
          <w:rFonts w:hint="eastAsia"/>
        </w:rPr>
        <w:instrText>itive manufacturing materials&lt;/title&gt;&lt;short-title&gt;&lt;style face="normal" font="default" charset="129" size="100%"&gt;</w:instrText>
      </w:r>
      <w:r w:rsidR="007541CA">
        <w:rPr>
          <w:rFonts w:hint="eastAsia"/>
        </w:rPr>
        <w:instrText>필라멘트</w:instrText>
      </w:r>
      <w:r w:rsidR="007541CA">
        <w:rPr>
          <w:rFonts w:hint="eastAsia"/>
        </w:rPr>
        <w:instrText xml:space="preserve"> </w:instrText>
      </w:r>
      <w:r w:rsidR="007541CA">
        <w:rPr>
          <w:rFonts w:hint="eastAsia"/>
        </w:rPr>
        <w:instrText>밀도</w:instrText>
      </w:r>
      <w:r w:rsidR="007541CA">
        <w:rPr>
          <w:rFonts w:hint="eastAsia"/>
        </w:rPr>
        <w:instrText xml:space="preserve"> </w:instrText>
      </w:r>
      <w:r w:rsidR="007541CA">
        <w:rPr>
          <w:rFonts w:hint="eastAsia"/>
        </w:rPr>
        <w:instrText>측정법</w:instrText>
      </w:r>
      <w:r w:rsidR="007541CA">
        <w:rPr>
          <w:rFonts w:hint="eastAsia"/>
        </w:rPr>
        <w:instrText>;&lt;/style&gt;&lt;/short-title&gt;&lt;/titles&gt;&lt;dates&gt;&lt;year&gt;2014&lt;/year&gt;&lt;/dates&gt;&lt;publisher&gt;US Department of Commerce, National Institute of Standard</w:instrText>
      </w:r>
      <w:r w:rsidR="007541CA">
        <w:instrText>s and Technology …&lt;/publisher&gt;&lt;urls&gt;&lt;/urls&gt;&lt;/record&gt;&lt;/Cite&gt;&lt;/EndNote&gt;</w:instrText>
      </w:r>
      <w:r w:rsidR="00D91659">
        <w:fldChar w:fldCharType="separate"/>
      </w:r>
      <w:r w:rsidR="007541CA">
        <w:rPr>
          <w:noProof/>
        </w:rPr>
        <w:t>[26]</w:t>
      </w:r>
      <w:r w:rsidR="00D91659">
        <w:fldChar w:fldCharType="end"/>
      </w:r>
      <w:r w:rsidR="00D91659">
        <w:t>.</w:t>
      </w:r>
      <w:r w:rsidR="00860250">
        <w:t xml:space="preserve"> </w:t>
      </w:r>
    </w:p>
    <w:p w14:paraId="160760C8" w14:textId="5D2BC558" w:rsidR="001B6970" w:rsidRDefault="001B6970" w:rsidP="002A75B0">
      <w:pPr>
        <w:pStyle w:val="Table0"/>
      </w:pPr>
      <w:bookmarkStart w:id="10" w:name="_Ref169179996"/>
      <w:r>
        <w:t xml:space="preserve">Table </w:t>
      </w:r>
      <w:r w:rsidR="00532BB2">
        <w:fldChar w:fldCharType="begin"/>
      </w:r>
      <w:r w:rsidR="00532BB2">
        <w:instrText xml:space="preserve"> SEQ Table \* ARABIC </w:instrText>
      </w:r>
      <w:r w:rsidR="00532BB2">
        <w:fldChar w:fldCharType="separate"/>
      </w:r>
      <w:r w:rsidR="005A63E9">
        <w:rPr>
          <w:noProof/>
        </w:rPr>
        <w:t>1</w:t>
      </w:r>
      <w:r w:rsidR="00532BB2">
        <w:rPr>
          <w:noProof/>
        </w:rPr>
        <w:fldChar w:fldCharType="end"/>
      </w:r>
      <w:bookmarkEnd w:id="10"/>
      <w:r>
        <w:rPr>
          <w:rFonts w:hint="eastAsia"/>
        </w:rPr>
        <w:t>.</w:t>
      </w:r>
      <w:r>
        <w:t xml:space="preserve"> </w:t>
      </w:r>
      <w:r>
        <w:rPr>
          <w:rFonts w:hint="eastAsia"/>
        </w:rPr>
        <w:t xml:space="preserve">Specification of the </w:t>
      </w:r>
      <w:r>
        <w:t>“</w:t>
      </w:r>
      <w:r>
        <w:rPr>
          <w:rFonts w:hint="eastAsia"/>
        </w:rPr>
        <w:t>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proofErr w:type="spellStart"/>
            <w:r w:rsidRPr="00065C7F">
              <w:rPr>
                <w:b/>
                <w:i/>
              </w:rPr>
              <w:t>ρ</w:t>
            </w:r>
            <w:r w:rsidRPr="00065C7F">
              <w:rPr>
                <w:i/>
                <w:vertAlign w:val="subscript"/>
              </w:rPr>
              <w:t>PLA</w:t>
            </w:r>
            <w:proofErr w:type="spellEnd"/>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proofErr w:type="spellStart"/>
            <w:r w:rsidRPr="00065C7F">
              <w:rPr>
                <w:b/>
                <w:i/>
              </w:rPr>
              <w:t>T</w:t>
            </w:r>
            <w:r w:rsidRPr="00065C7F">
              <w:rPr>
                <w:i/>
                <w:vertAlign w:val="subscript"/>
              </w:rPr>
              <w:t>clad</w:t>
            </w:r>
            <w:proofErr w:type="spellEnd"/>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lad</w:t>
            </w:r>
            <w:proofErr w:type="spellEnd"/>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ore</w:t>
            </w:r>
            <w:proofErr w:type="spellEnd"/>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proofErr w:type="spellStart"/>
            <w:r w:rsidRPr="00065C7F">
              <w:rPr>
                <w:b/>
                <w:i/>
              </w:rPr>
              <w:t>θ</w:t>
            </w:r>
            <w:r w:rsidRPr="00065C7F">
              <w:rPr>
                <w:vertAlign w:val="subscript"/>
              </w:rPr>
              <w:t>c</w:t>
            </w:r>
            <w:proofErr w:type="spellEnd"/>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 xml:space="preserve">infill </w:t>
            </w:r>
            <w:proofErr w:type="gramStart"/>
            <w:r w:rsidRPr="00065C7F">
              <w:t>ratio(</w:t>
            </w:r>
            <w:proofErr w:type="spellStart"/>
            <w:proofErr w:type="gramEnd"/>
            <w:r w:rsidRPr="00065C7F">
              <w:rPr>
                <w:b/>
                <w:i/>
              </w:rPr>
              <w:t>F</w:t>
            </w:r>
            <w:r w:rsidRPr="00065C7F">
              <w:rPr>
                <w:i/>
                <w:vertAlign w:val="subscript"/>
              </w:rPr>
              <w:t>ss</w:t>
            </w:r>
            <w:proofErr w:type="spellEnd"/>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proofErr w:type="spellStart"/>
            <w:r w:rsidRPr="00065C7F">
              <w:rPr>
                <w:b/>
                <w:i/>
              </w:rPr>
              <w:t>C</w:t>
            </w:r>
            <w:r w:rsidRPr="00065C7F">
              <w:rPr>
                <w:i/>
                <w:vertAlign w:val="subscript"/>
              </w:rPr>
              <w:t>ss</w:t>
            </w:r>
            <w:proofErr w:type="spellEnd"/>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proofErr w:type="spellStart"/>
            <w:r w:rsidRPr="00065C7F">
              <w:rPr>
                <w:b/>
                <w:i/>
              </w:rPr>
              <w:t>C</w:t>
            </w:r>
            <w:r w:rsidRPr="00065C7F">
              <w:rPr>
                <w:i/>
                <w:vertAlign w:val="subscript"/>
              </w:rPr>
              <w:t>ss</w:t>
            </w:r>
            <w:proofErr w:type="spellEnd"/>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7F0CC065" w14:textId="77777777" w:rsidR="001B6970" w:rsidRDefault="001B6970" w:rsidP="00F12156">
      <w:pPr>
        <w:ind w:firstLineChars="50"/>
      </w:pPr>
    </w:p>
    <w:p w14:paraId="3281C257" w14:textId="054C25BB" w:rsidR="00664557" w:rsidRDefault="00AE694C" w:rsidP="00F12156">
      <w:pPr>
        <w:pStyle w:val="2"/>
      </w:pPr>
      <w:r>
        <w:t>Mesh data</w:t>
      </w:r>
    </w:p>
    <w:p w14:paraId="1400BF23" w14:textId="4AD10F04" w:rsidR="008368CC" w:rsidRDefault="00A36436" w:rsidP="003B1D1E">
      <w:pPr>
        <w:ind w:firstLine="200"/>
      </w:pPr>
      <w:r>
        <w:fldChar w:fldCharType="begin"/>
      </w:r>
      <w:r>
        <w:instrText xml:space="preserve"> REF _Ref169182705 \h </w:instrText>
      </w:r>
      <w:r w:rsidR="00F12156">
        <w:instrText xml:space="preserve"> \* MERGEFORMAT </w:instrText>
      </w:r>
      <w:r>
        <w:fldChar w:fldCharType="separate"/>
      </w:r>
      <w:r>
        <w:t xml:space="preserve">Table </w:t>
      </w:r>
      <w:r>
        <w:rPr>
          <w:noProof/>
        </w:rPr>
        <w:t>2</w:t>
      </w:r>
      <w:r>
        <w:fldChar w:fldCharType="end"/>
      </w:r>
      <w:r>
        <w:t xml:space="preserve"> shows the test mesh data and their </w:t>
      </w:r>
      <w:r w:rsidR="004549F8">
        <w:t xml:space="preserve">specifications. Cube, Sphere, and Cone were drawn using </w:t>
      </w:r>
      <w:proofErr w:type="spellStart"/>
      <w:r w:rsidR="004549F8">
        <w:t>AutoDesk</w:t>
      </w:r>
      <w:proofErr w:type="spellEnd"/>
      <w:r w:rsidR="004549F8">
        <w:t xml:space="preserve"> </w:t>
      </w:r>
      <w:proofErr w:type="spellStart"/>
      <w:r w:rsidR="004549F8">
        <w:t>TinkerCAD</w:t>
      </w:r>
      <w:proofErr w:type="spellEnd"/>
      <w:r w:rsidR="004549F8">
        <w:t xml:space="preserve">®. The Stanford mesh data series were downloaded from the Stanford 3D Scanning </w:t>
      </w:r>
      <w:proofErr w:type="gramStart"/>
      <w:r w:rsidR="004549F8">
        <w:t>Repository[</w:t>
      </w:r>
      <w:proofErr w:type="gramEnd"/>
      <w:r w:rsidR="004549F8">
        <w:t>31], and their size and mesh resolution were</w:t>
      </w:r>
      <w:r w:rsidR="008368CC">
        <w:t xml:space="preserve"> adjusted</w:t>
      </w:r>
      <w:r w:rsidR="00877D6A">
        <w:rPr>
          <w:rFonts w:hint="eastAsia"/>
        </w:rPr>
        <w:t>.</w:t>
      </w:r>
      <w:r w:rsidR="0089499E">
        <w:t xml:space="preserve"> </w:t>
      </w:r>
      <w:r w:rsidR="00212441">
        <w:t>The manikin data (“</w:t>
      </w:r>
      <w:r w:rsidR="00212441" w:rsidRPr="003D0037">
        <w:rPr>
          <w:iCs/>
        </w:rPr>
        <w:t>Masha</w:t>
      </w:r>
      <w:r w:rsidR="00212441">
        <w:t xml:space="preserve">,” 6,690 vertices, 13,672 triangles) were obtained in OBJ format and </w:t>
      </w:r>
      <w:r w:rsidR="00180FD8">
        <w:t>recalled to 1/10</w:t>
      </w:r>
      <w:r w:rsidR="00212441">
        <w:t xml:space="preserve">. </w:t>
      </w:r>
    </w:p>
    <w:p w14:paraId="569A78E9" w14:textId="7C04E413" w:rsidR="00A36436" w:rsidRDefault="00A36436" w:rsidP="002A75B0">
      <w:pPr>
        <w:pStyle w:val="Table0"/>
      </w:pPr>
      <w:bookmarkStart w:id="11" w:name="_Ref169182705"/>
      <w:r>
        <w:lastRenderedPageBreak/>
        <w:t xml:space="preserve">Table </w:t>
      </w:r>
      <w:r w:rsidR="00532BB2">
        <w:fldChar w:fldCharType="begin"/>
      </w:r>
      <w:r w:rsidR="00532BB2">
        <w:instrText xml:space="preserve"> SEQ Table \* ARABIC </w:instrText>
      </w:r>
      <w:r w:rsidR="00532BB2">
        <w:fldChar w:fldCharType="separate"/>
      </w:r>
      <w:r w:rsidR="005A63E9">
        <w:rPr>
          <w:noProof/>
        </w:rPr>
        <w:t>2</w:t>
      </w:r>
      <w:r w:rsidR="00532BB2">
        <w:rPr>
          <w:noProof/>
        </w:rPr>
        <w:fldChar w:fldCharType="end"/>
      </w:r>
      <w:bookmarkEnd w:id="11"/>
      <w:r>
        <w:t>. Specification of the test mesh data</w:t>
      </w:r>
    </w:p>
    <w:tbl>
      <w:tblPr>
        <w:tblStyle w:val="a8"/>
        <w:tblW w:w="0" w:type="auto"/>
        <w:tblLook w:val="04A0" w:firstRow="1" w:lastRow="0" w:firstColumn="1" w:lastColumn="0" w:noHBand="0" w:noVBand="1"/>
      </w:tblPr>
      <w:tblGrid>
        <w:gridCol w:w="792"/>
        <w:gridCol w:w="1126"/>
        <w:gridCol w:w="2046"/>
        <w:gridCol w:w="1701"/>
      </w:tblGrid>
      <w:tr w:rsidR="00A36436" w14:paraId="19D3027B" w14:textId="77777777" w:rsidTr="009E74E1">
        <w:trPr>
          <w:trHeight w:val="506"/>
        </w:trPr>
        <w:tc>
          <w:tcPr>
            <w:tcW w:w="792" w:type="dxa"/>
            <w:vMerge w:val="restart"/>
            <w:shd w:val="clear" w:color="auto" w:fill="D9D9D9" w:themeFill="background1" w:themeFillShade="D9"/>
            <w:vAlign w:val="center"/>
          </w:tcPr>
          <w:p w14:paraId="7F1D5E81" w14:textId="77777777" w:rsidR="00A36436" w:rsidRPr="00C40FEC" w:rsidRDefault="00A36436" w:rsidP="009E74E1">
            <w:pPr>
              <w:pStyle w:val="Table"/>
            </w:pPr>
            <w:r w:rsidRPr="00C40FEC">
              <w:rPr>
                <w:rFonts w:hint="eastAsia"/>
              </w:rPr>
              <w:t>I</w:t>
            </w:r>
            <w:r w:rsidRPr="00C40FEC">
              <w:t>D</w:t>
            </w:r>
          </w:p>
        </w:tc>
        <w:tc>
          <w:tcPr>
            <w:tcW w:w="1126" w:type="dxa"/>
            <w:vMerge w:val="restart"/>
            <w:shd w:val="clear" w:color="auto" w:fill="D9D9D9" w:themeFill="background1" w:themeFillShade="D9"/>
            <w:vAlign w:val="center"/>
          </w:tcPr>
          <w:p w14:paraId="24BF6F3B" w14:textId="77777777" w:rsidR="00A36436" w:rsidRPr="00C40FEC" w:rsidRDefault="00A36436" w:rsidP="009E74E1">
            <w:pPr>
              <w:pStyle w:val="Table"/>
            </w:pPr>
            <w:r w:rsidRPr="00C40FEC">
              <w:t>Name</w:t>
            </w:r>
          </w:p>
        </w:tc>
        <w:tc>
          <w:tcPr>
            <w:tcW w:w="2046" w:type="dxa"/>
            <w:vMerge w:val="restart"/>
            <w:shd w:val="clear" w:color="auto" w:fill="D9D9D9" w:themeFill="background1" w:themeFillShade="D9"/>
            <w:vAlign w:val="center"/>
          </w:tcPr>
          <w:p w14:paraId="5F1AE15B" w14:textId="77777777" w:rsidR="00A36436" w:rsidRPr="00C40FEC" w:rsidRDefault="00A36436" w:rsidP="009E74E1">
            <w:pPr>
              <w:pStyle w:val="Table"/>
            </w:pPr>
            <w:r w:rsidRPr="00C40FEC">
              <w:t>#</w:t>
            </w:r>
            <w:proofErr w:type="spellStart"/>
            <w:r w:rsidRPr="00C40FEC">
              <w:t>Vtx</w:t>
            </w:r>
            <w:proofErr w:type="spellEnd"/>
            <w:r w:rsidRPr="00C40FEC">
              <w:t>/#</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A36436" w:rsidRPr="00C40FEC" w:rsidRDefault="00A36436" w:rsidP="009E74E1">
            <w:pPr>
              <w:pStyle w:val="Table"/>
            </w:pPr>
            <w:r w:rsidRPr="00C40FEC">
              <w:t>dimension</w:t>
            </w:r>
          </w:p>
          <w:p w14:paraId="463FD4C9" w14:textId="77777777" w:rsidR="00A36436" w:rsidRPr="00C40FEC" w:rsidRDefault="00A36436" w:rsidP="009E74E1">
            <w:pPr>
              <w:pStyle w:val="Table"/>
            </w:pPr>
            <w:r w:rsidRPr="00C40FEC">
              <w:t>[mm^3]</w:t>
            </w:r>
          </w:p>
        </w:tc>
      </w:tr>
      <w:tr w:rsidR="00A36436" w14:paraId="26DF36A9" w14:textId="77777777" w:rsidTr="009E74E1">
        <w:trPr>
          <w:trHeight w:val="506"/>
        </w:trPr>
        <w:tc>
          <w:tcPr>
            <w:tcW w:w="792" w:type="dxa"/>
            <w:vMerge/>
            <w:shd w:val="clear" w:color="auto" w:fill="D9D9D9" w:themeFill="background1" w:themeFillShade="D9"/>
            <w:vAlign w:val="center"/>
          </w:tcPr>
          <w:p w14:paraId="4F12EBE5" w14:textId="77777777" w:rsidR="00A36436" w:rsidRPr="00C40FEC" w:rsidRDefault="00A36436" w:rsidP="009E74E1">
            <w:pPr>
              <w:pStyle w:val="Table"/>
            </w:pPr>
          </w:p>
        </w:tc>
        <w:tc>
          <w:tcPr>
            <w:tcW w:w="1126" w:type="dxa"/>
            <w:vMerge/>
            <w:shd w:val="clear" w:color="auto" w:fill="D9D9D9" w:themeFill="background1" w:themeFillShade="D9"/>
            <w:vAlign w:val="center"/>
          </w:tcPr>
          <w:p w14:paraId="23F08769" w14:textId="77777777" w:rsidR="00A36436" w:rsidRPr="00C40FEC" w:rsidRDefault="00A36436" w:rsidP="009E74E1">
            <w:pPr>
              <w:pStyle w:val="Table"/>
            </w:pPr>
          </w:p>
        </w:tc>
        <w:tc>
          <w:tcPr>
            <w:tcW w:w="2046" w:type="dxa"/>
            <w:vMerge/>
            <w:shd w:val="clear" w:color="auto" w:fill="D9D9D9" w:themeFill="background1" w:themeFillShade="D9"/>
            <w:vAlign w:val="center"/>
          </w:tcPr>
          <w:p w14:paraId="5D878B1A" w14:textId="77777777" w:rsidR="00A36436" w:rsidRPr="00C40FEC" w:rsidRDefault="00A36436" w:rsidP="009E74E1">
            <w:pPr>
              <w:pStyle w:val="Table"/>
            </w:pPr>
          </w:p>
        </w:tc>
        <w:tc>
          <w:tcPr>
            <w:tcW w:w="1701" w:type="dxa"/>
            <w:vMerge/>
            <w:shd w:val="clear" w:color="auto" w:fill="D9D9D9" w:themeFill="background1" w:themeFillShade="D9"/>
            <w:vAlign w:val="center"/>
          </w:tcPr>
          <w:p w14:paraId="33F05AFC" w14:textId="77777777" w:rsidR="00A36436" w:rsidRPr="00C40FEC" w:rsidRDefault="00A36436" w:rsidP="009E74E1">
            <w:pPr>
              <w:pStyle w:val="Table"/>
            </w:pPr>
          </w:p>
        </w:tc>
      </w:tr>
      <w:tr w:rsidR="001B75C0" w14:paraId="1CDCE889" w14:textId="77777777" w:rsidTr="009E74E1">
        <w:tc>
          <w:tcPr>
            <w:tcW w:w="792" w:type="dxa"/>
            <w:vAlign w:val="center"/>
          </w:tcPr>
          <w:p w14:paraId="5C40C550" w14:textId="71F1131A" w:rsidR="001B75C0" w:rsidRPr="009E74E1" w:rsidRDefault="001B75C0" w:rsidP="009E74E1">
            <w:pPr>
              <w:pStyle w:val="Table"/>
            </w:pPr>
            <w:r w:rsidRPr="009E74E1">
              <w:t>(1)</w:t>
            </w:r>
          </w:p>
        </w:tc>
        <w:tc>
          <w:tcPr>
            <w:tcW w:w="1126" w:type="dxa"/>
            <w:vAlign w:val="center"/>
          </w:tcPr>
          <w:p w14:paraId="3BDE78B0" w14:textId="0C31E08C" w:rsidR="001B75C0" w:rsidRPr="009E74E1" w:rsidRDefault="001B75C0" w:rsidP="009E74E1">
            <w:pPr>
              <w:pStyle w:val="Table"/>
            </w:pPr>
            <w:r w:rsidRPr="009E74E1">
              <w:t>cube</w:t>
            </w:r>
          </w:p>
        </w:tc>
        <w:tc>
          <w:tcPr>
            <w:tcW w:w="2046" w:type="dxa"/>
            <w:vAlign w:val="center"/>
          </w:tcPr>
          <w:p w14:paraId="60C8BD9E" w14:textId="06CBBE9F" w:rsidR="001B75C0" w:rsidRPr="009E74E1" w:rsidRDefault="001B75C0" w:rsidP="009E74E1">
            <w:pPr>
              <w:pStyle w:val="Table"/>
            </w:pPr>
            <w:r w:rsidRPr="009E74E1">
              <w:t>8./12</w:t>
            </w:r>
          </w:p>
        </w:tc>
        <w:tc>
          <w:tcPr>
            <w:tcW w:w="1701" w:type="dxa"/>
            <w:vAlign w:val="center"/>
          </w:tcPr>
          <w:p w14:paraId="101F53C2" w14:textId="6524E008" w:rsidR="001B75C0" w:rsidRPr="009E74E1" w:rsidRDefault="001B75C0" w:rsidP="009E74E1">
            <w:pPr>
              <w:pStyle w:val="Table"/>
            </w:pPr>
            <w:r w:rsidRPr="009E74E1">
              <w:t>50x50x50</w:t>
            </w:r>
          </w:p>
        </w:tc>
      </w:tr>
      <w:tr w:rsidR="001B75C0" w14:paraId="262D176B" w14:textId="77777777" w:rsidTr="009E74E1">
        <w:tc>
          <w:tcPr>
            <w:tcW w:w="792" w:type="dxa"/>
            <w:vAlign w:val="center"/>
          </w:tcPr>
          <w:p w14:paraId="61D185F1" w14:textId="7BA46B8F" w:rsidR="001B75C0" w:rsidRPr="009E74E1" w:rsidRDefault="001B75C0" w:rsidP="009E74E1">
            <w:pPr>
              <w:pStyle w:val="Table"/>
            </w:pPr>
            <w:r w:rsidRPr="009E74E1">
              <w:t>(2)</w:t>
            </w:r>
          </w:p>
        </w:tc>
        <w:tc>
          <w:tcPr>
            <w:tcW w:w="1126" w:type="dxa"/>
            <w:vAlign w:val="center"/>
          </w:tcPr>
          <w:p w14:paraId="3E0C54E7" w14:textId="5C480236" w:rsidR="001B75C0" w:rsidRPr="009E74E1" w:rsidRDefault="001B75C0" w:rsidP="009E74E1">
            <w:pPr>
              <w:pStyle w:val="Table"/>
            </w:pPr>
            <w:r w:rsidRPr="009E74E1">
              <w:t>sphere</w:t>
            </w:r>
          </w:p>
        </w:tc>
        <w:tc>
          <w:tcPr>
            <w:tcW w:w="2046" w:type="dxa"/>
            <w:vAlign w:val="center"/>
          </w:tcPr>
          <w:p w14:paraId="7A220066" w14:textId="49F4FAD3" w:rsidR="001B75C0" w:rsidRPr="009E74E1" w:rsidRDefault="001B75C0" w:rsidP="009E74E1">
            <w:pPr>
              <w:pStyle w:val="Table"/>
            </w:pPr>
            <w:r w:rsidRPr="009E74E1">
              <w:t>1,502/3,000</w:t>
            </w:r>
          </w:p>
        </w:tc>
        <w:tc>
          <w:tcPr>
            <w:tcW w:w="1701" w:type="dxa"/>
            <w:vAlign w:val="center"/>
          </w:tcPr>
          <w:p w14:paraId="05764B22" w14:textId="0718BFED" w:rsidR="001B75C0" w:rsidRPr="009E74E1" w:rsidRDefault="001B75C0" w:rsidP="009E74E1">
            <w:pPr>
              <w:pStyle w:val="Table"/>
            </w:pPr>
            <w:r w:rsidRPr="009E74E1">
              <w:t>75x75x75</w:t>
            </w:r>
          </w:p>
        </w:tc>
      </w:tr>
      <w:tr w:rsidR="001B75C0" w14:paraId="7C36938D" w14:textId="77777777" w:rsidTr="009E74E1">
        <w:tc>
          <w:tcPr>
            <w:tcW w:w="792" w:type="dxa"/>
            <w:vAlign w:val="center"/>
          </w:tcPr>
          <w:p w14:paraId="2AE822F6" w14:textId="2A7AAE0E" w:rsidR="001B75C0" w:rsidRPr="009E74E1" w:rsidRDefault="001B75C0" w:rsidP="009E74E1">
            <w:pPr>
              <w:pStyle w:val="Table"/>
            </w:pPr>
            <w:r w:rsidRPr="009E74E1">
              <w:t>(3)</w:t>
            </w:r>
          </w:p>
        </w:tc>
        <w:tc>
          <w:tcPr>
            <w:tcW w:w="1126" w:type="dxa"/>
            <w:vAlign w:val="center"/>
          </w:tcPr>
          <w:p w14:paraId="26920EF6" w14:textId="64E2EE52" w:rsidR="001B75C0" w:rsidRPr="009E74E1" w:rsidRDefault="001B75C0" w:rsidP="009E74E1">
            <w:pPr>
              <w:pStyle w:val="Table"/>
            </w:pPr>
            <w:r w:rsidRPr="009E74E1">
              <w:t>cone</w:t>
            </w:r>
          </w:p>
        </w:tc>
        <w:tc>
          <w:tcPr>
            <w:tcW w:w="2046" w:type="dxa"/>
            <w:vAlign w:val="center"/>
          </w:tcPr>
          <w:p w14:paraId="4C54B3CE" w14:textId="7A78BFA2" w:rsidR="001B75C0" w:rsidRPr="009E74E1" w:rsidRDefault="001B75C0" w:rsidP="009E74E1">
            <w:pPr>
              <w:pStyle w:val="Table"/>
            </w:pPr>
            <w:r w:rsidRPr="009E74E1">
              <w:t>3,152/6,300</w:t>
            </w:r>
          </w:p>
        </w:tc>
        <w:tc>
          <w:tcPr>
            <w:tcW w:w="1701" w:type="dxa"/>
            <w:vAlign w:val="center"/>
          </w:tcPr>
          <w:p w14:paraId="6882C7C4" w14:textId="4F594861" w:rsidR="001B75C0" w:rsidRPr="009E74E1" w:rsidRDefault="001B75C0" w:rsidP="009E74E1">
            <w:pPr>
              <w:pStyle w:val="Table"/>
            </w:pPr>
            <w:r w:rsidRPr="009E74E1">
              <w:t>100x100x100</w:t>
            </w:r>
          </w:p>
        </w:tc>
      </w:tr>
      <w:tr w:rsidR="001B75C0" w14:paraId="7D42C806" w14:textId="77777777" w:rsidTr="009E74E1">
        <w:tc>
          <w:tcPr>
            <w:tcW w:w="792" w:type="dxa"/>
            <w:vAlign w:val="center"/>
          </w:tcPr>
          <w:p w14:paraId="54C770E6" w14:textId="049A1647" w:rsidR="001B75C0" w:rsidRPr="009E74E1" w:rsidRDefault="001B75C0" w:rsidP="009E74E1">
            <w:pPr>
              <w:pStyle w:val="Table"/>
            </w:pPr>
            <w:r w:rsidRPr="009E74E1">
              <w:t>(4)</w:t>
            </w:r>
          </w:p>
        </w:tc>
        <w:tc>
          <w:tcPr>
            <w:tcW w:w="1126" w:type="dxa"/>
            <w:vAlign w:val="center"/>
          </w:tcPr>
          <w:p w14:paraId="0242F7F5" w14:textId="34E87064" w:rsidR="001B75C0" w:rsidRPr="009E74E1" w:rsidRDefault="001B75C0" w:rsidP="009E74E1">
            <w:pPr>
              <w:pStyle w:val="Table"/>
            </w:pPr>
            <w:r w:rsidRPr="009E74E1">
              <w:t>B_2x</w:t>
            </w:r>
          </w:p>
        </w:tc>
        <w:tc>
          <w:tcPr>
            <w:tcW w:w="2046" w:type="dxa"/>
            <w:vMerge w:val="restart"/>
            <w:vAlign w:val="center"/>
          </w:tcPr>
          <w:p w14:paraId="5E2F21A8" w14:textId="775D48C0" w:rsidR="001B75C0" w:rsidRPr="009E74E1" w:rsidRDefault="001B75C0" w:rsidP="009E74E1">
            <w:pPr>
              <w:pStyle w:val="Table"/>
            </w:pPr>
            <w:r w:rsidRPr="009E74E1">
              <w:t>34,834/69,662</w:t>
            </w:r>
          </w:p>
        </w:tc>
        <w:tc>
          <w:tcPr>
            <w:tcW w:w="1701" w:type="dxa"/>
            <w:vAlign w:val="center"/>
          </w:tcPr>
          <w:p w14:paraId="512B17F4" w14:textId="77C8806D" w:rsidR="001B75C0" w:rsidRPr="009E74E1" w:rsidRDefault="001B75C0" w:rsidP="009E74E1">
            <w:pPr>
              <w:pStyle w:val="Table"/>
            </w:pPr>
            <w:r w:rsidRPr="009E74E1">
              <w:t>151x117x150</w:t>
            </w:r>
          </w:p>
        </w:tc>
      </w:tr>
      <w:tr w:rsidR="001B75C0" w14:paraId="6F61FEC4" w14:textId="77777777" w:rsidTr="009E74E1">
        <w:tc>
          <w:tcPr>
            <w:tcW w:w="792" w:type="dxa"/>
            <w:vAlign w:val="center"/>
          </w:tcPr>
          <w:p w14:paraId="06008CF6" w14:textId="4AC235B1" w:rsidR="001B75C0" w:rsidRPr="009E74E1" w:rsidRDefault="001B75C0" w:rsidP="009E74E1">
            <w:pPr>
              <w:pStyle w:val="Table"/>
            </w:pPr>
            <w:r w:rsidRPr="009E74E1">
              <w:t>(5)</w:t>
            </w:r>
          </w:p>
        </w:tc>
        <w:tc>
          <w:tcPr>
            <w:tcW w:w="1126" w:type="dxa"/>
            <w:vAlign w:val="center"/>
          </w:tcPr>
          <w:p w14:paraId="5E2C79BB" w14:textId="6D2BCB8B" w:rsidR="001B75C0" w:rsidRPr="009E74E1" w:rsidRDefault="001B75C0" w:rsidP="009E74E1">
            <w:pPr>
              <w:pStyle w:val="Table"/>
            </w:pPr>
            <w:r w:rsidRPr="009E74E1">
              <w:t>B</w:t>
            </w:r>
          </w:p>
        </w:tc>
        <w:tc>
          <w:tcPr>
            <w:tcW w:w="2046" w:type="dxa"/>
            <w:vMerge/>
            <w:vAlign w:val="center"/>
          </w:tcPr>
          <w:p w14:paraId="6B46D5E5" w14:textId="77777777" w:rsidR="001B75C0" w:rsidRPr="009E74E1" w:rsidRDefault="001B75C0" w:rsidP="009E74E1">
            <w:pPr>
              <w:pStyle w:val="Table"/>
            </w:pPr>
          </w:p>
        </w:tc>
        <w:tc>
          <w:tcPr>
            <w:tcW w:w="1701" w:type="dxa"/>
            <w:vAlign w:val="center"/>
          </w:tcPr>
          <w:p w14:paraId="17889FAA" w14:textId="61529752" w:rsidR="001B75C0" w:rsidRPr="009E74E1" w:rsidRDefault="001B75C0" w:rsidP="009E74E1">
            <w:pPr>
              <w:pStyle w:val="Table"/>
            </w:pPr>
            <w:r w:rsidRPr="009E74E1">
              <w:t>75x58x75</w:t>
            </w:r>
          </w:p>
        </w:tc>
      </w:tr>
      <w:tr w:rsidR="001B75C0" w14:paraId="49BA2067" w14:textId="77777777" w:rsidTr="009E74E1">
        <w:tc>
          <w:tcPr>
            <w:tcW w:w="792" w:type="dxa"/>
            <w:vAlign w:val="center"/>
          </w:tcPr>
          <w:p w14:paraId="1D77A662" w14:textId="7BC0DC11" w:rsidR="001B75C0" w:rsidRPr="009E74E1" w:rsidRDefault="001B75C0" w:rsidP="009E74E1">
            <w:pPr>
              <w:pStyle w:val="Table"/>
            </w:pPr>
            <w:r w:rsidRPr="009E74E1">
              <w:t>(6)</w:t>
            </w:r>
          </w:p>
        </w:tc>
        <w:tc>
          <w:tcPr>
            <w:tcW w:w="1126" w:type="dxa"/>
            <w:vAlign w:val="center"/>
          </w:tcPr>
          <w:p w14:paraId="1236B6C6" w14:textId="6DAFE670" w:rsidR="001B75C0" w:rsidRPr="009E74E1" w:rsidRDefault="001B75C0" w:rsidP="009E74E1">
            <w:pPr>
              <w:pStyle w:val="Table"/>
            </w:pPr>
            <w:r w:rsidRPr="009E74E1">
              <w:t>B_0.5x</w:t>
            </w:r>
          </w:p>
        </w:tc>
        <w:tc>
          <w:tcPr>
            <w:tcW w:w="2046" w:type="dxa"/>
            <w:vMerge/>
            <w:vAlign w:val="center"/>
          </w:tcPr>
          <w:p w14:paraId="580E941C" w14:textId="77777777" w:rsidR="001B75C0" w:rsidRPr="009E74E1" w:rsidRDefault="001B75C0" w:rsidP="009E74E1">
            <w:pPr>
              <w:pStyle w:val="Table"/>
            </w:pPr>
          </w:p>
        </w:tc>
        <w:tc>
          <w:tcPr>
            <w:tcW w:w="1701" w:type="dxa"/>
            <w:vAlign w:val="center"/>
          </w:tcPr>
          <w:p w14:paraId="4254C944" w14:textId="3CC34187" w:rsidR="001B75C0" w:rsidRPr="009E74E1" w:rsidRDefault="001B75C0" w:rsidP="009E74E1">
            <w:pPr>
              <w:pStyle w:val="Table"/>
            </w:pPr>
            <w:r w:rsidRPr="009E74E1">
              <w:t>38x30x37</w:t>
            </w:r>
          </w:p>
        </w:tc>
      </w:tr>
      <w:tr w:rsidR="001B75C0" w14:paraId="3F613AA3" w14:textId="77777777" w:rsidTr="009E74E1">
        <w:tc>
          <w:tcPr>
            <w:tcW w:w="792" w:type="dxa"/>
            <w:vAlign w:val="center"/>
          </w:tcPr>
          <w:p w14:paraId="0479DC13" w14:textId="720E0F06" w:rsidR="001B75C0" w:rsidRPr="009E74E1" w:rsidRDefault="001B75C0" w:rsidP="009E74E1">
            <w:pPr>
              <w:pStyle w:val="Table"/>
            </w:pPr>
            <w:r w:rsidRPr="009E74E1">
              <w:t>(7)</w:t>
            </w:r>
          </w:p>
        </w:tc>
        <w:tc>
          <w:tcPr>
            <w:tcW w:w="1126" w:type="dxa"/>
            <w:vAlign w:val="center"/>
          </w:tcPr>
          <w:p w14:paraId="51FC7169" w14:textId="1D96FFDE" w:rsidR="001B75C0" w:rsidRPr="009E74E1" w:rsidRDefault="001B75C0" w:rsidP="009E74E1">
            <w:pPr>
              <w:pStyle w:val="Table"/>
            </w:pPr>
            <w:r w:rsidRPr="009E74E1">
              <w:t>B/5k</w:t>
            </w:r>
          </w:p>
        </w:tc>
        <w:tc>
          <w:tcPr>
            <w:tcW w:w="2046" w:type="dxa"/>
            <w:vAlign w:val="center"/>
          </w:tcPr>
          <w:p w14:paraId="5C979EF0" w14:textId="3B8CD03B" w:rsidR="001B75C0" w:rsidRPr="009E74E1" w:rsidRDefault="001B75C0" w:rsidP="009E74E1">
            <w:pPr>
              <w:pStyle w:val="Table"/>
            </w:pPr>
            <w:r w:rsidRPr="009E74E1">
              <w:t>2,502/5,000</w:t>
            </w:r>
          </w:p>
        </w:tc>
        <w:tc>
          <w:tcPr>
            <w:tcW w:w="1701" w:type="dxa"/>
            <w:vAlign w:val="center"/>
          </w:tcPr>
          <w:p w14:paraId="3FB93634" w14:textId="0EE2A8B0" w:rsidR="001B75C0" w:rsidRPr="009E74E1" w:rsidRDefault="001B75C0" w:rsidP="009E74E1">
            <w:pPr>
              <w:pStyle w:val="Table"/>
            </w:pPr>
            <w:r w:rsidRPr="009E74E1">
              <w:t>75x58x74</w:t>
            </w:r>
          </w:p>
        </w:tc>
      </w:tr>
      <w:tr w:rsidR="001B75C0" w14:paraId="425DD64E" w14:textId="77777777" w:rsidTr="009E74E1">
        <w:tc>
          <w:tcPr>
            <w:tcW w:w="792" w:type="dxa"/>
            <w:vAlign w:val="center"/>
          </w:tcPr>
          <w:p w14:paraId="10135F93" w14:textId="45827F7E" w:rsidR="001B75C0" w:rsidRPr="009E74E1" w:rsidRDefault="001B75C0" w:rsidP="009E74E1">
            <w:pPr>
              <w:pStyle w:val="Table"/>
            </w:pPr>
            <w:r w:rsidRPr="009E74E1">
              <w:t>(8)</w:t>
            </w:r>
          </w:p>
        </w:tc>
        <w:tc>
          <w:tcPr>
            <w:tcW w:w="1126" w:type="dxa"/>
            <w:vAlign w:val="center"/>
          </w:tcPr>
          <w:p w14:paraId="52465481" w14:textId="59AE474C" w:rsidR="001B75C0" w:rsidRPr="009E74E1" w:rsidRDefault="001B75C0" w:rsidP="009E74E1">
            <w:pPr>
              <w:pStyle w:val="Table"/>
            </w:pPr>
            <w:r w:rsidRPr="009E74E1">
              <w:t>B/1k</w:t>
            </w:r>
          </w:p>
        </w:tc>
        <w:tc>
          <w:tcPr>
            <w:tcW w:w="2046" w:type="dxa"/>
            <w:vAlign w:val="center"/>
          </w:tcPr>
          <w:p w14:paraId="6F24CB5A" w14:textId="218EF528" w:rsidR="001B75C0" w:rsidRPr="009E74E1" w:rsidRDefault="001B75C0" w:rsidP="009E74E1">
            <w:pPr>
              <w:pStyle w:val="Table"/>
            </w:pPr>
            <w:r w:rsidRPr="009E74E1">
              <w:t>502/1,000</w:t>
            </w:r>
          </w:p>
        </w:tc>
        <w:tc>
          <w:tcPr>
            <w:tcW w:w="1701" w:type="dxa"/>
            <w:vAlign w:val="center"/>
          </w:tcPr>
          <w:p w14:paraId="719A2A83" w14:textId="6BAD087C" w:rsidR="001B75C0" w:rsidRPr="009E74E1" w:rsidRDefault="001B75C0" w:rsidP="009E74E1">
            <w:pPr>
              <w:pStyle w:val="Table"/>
            </w:pPr>
            <w:r w:rsidRPr="009E74E1">
              <w:t>76x58x74</w:t>
            </w:r>
          </w:p>
        </w:tc>
      </w:tr>
      <w:tr w:rsidR="001B75C0" w14:paraId="3F44B826" w14:textId="77777777" w:rsidTr="009E74E1">
        <w:tc>
          <w:tcPr>
            <w:tcW w:w="792" w:type="dxa"/>
            <w:vAlign w:val="center"/>
          </w:tcPr>
          <w:p w14:paraId="24F34BC6" w14:textId="1C5CF15F" w:rsidR="001B75C0" w:rsidRPr="009E74E1" w:rsidRDefault="001B75C0" w:rsidP="009E74E1">
            <w:pPr>
              <w:pStyle w:val="Table"/>
            </w:pPr>
            <w:r w:rsidRPr="009E74E1">
              <w:t>(9)</w:t>
            </w:r>
          </w:p>
        </w:tc>
        <w:tc>
          <w:tcPr>
            <w:tcW w:w="1126" w:type="dxa"/>
            <w:vAlign w:val="center"/>
          </w:tcPr>
          <w:p w14:paraId="24AEB1D0" w14:textId="2575A66C" w:rsidR="001B75C0" w:rsidRPr="009E74E1" w:rsidRDefault="001B75C0" w:rsidP="009E74E1">
            <w:pPr>
              <w:pStyle w:val="Table"/>
            </w:pPr>
            <w:proofErr w:type="spellStart"/>
            <w:r w:rsidRPr="009E74E1">
              <w:t>mnk</w:t>
            </w:r>
            <w:proofErr w:type="spellEnd"/>
          </w:p>
        </w:tc>
        <w:tc>
          <w:tcPr>
            <w:tcW w:w="2046" w:type="dxa"/>
            <w:vAlign w:val="center"/>
          </w:tcPr>
          <w:p w14:paraId="5CE84BF5" w14:textId="63F2DA24" w:rsidR="001B75C0" w:rsidRPr="009E74E1" w:rsidRDefault="001B75C0" w:rsidP="009E74E1">
            <w:pPr>
              <w:pStyle w:val="Table"/>
            </w:pPr>
            <w:r w:rsidRPr="009E74E1">
              <w:t>6,882/13,672</w:t>
            </w:r>
          </w:p>
        </w:tc>
        <w:tc>
          <w:tcPr>
            <w:tcW w:w="1701" w:type="dxa"/>
            <w:vAlign w:val="center"/>
          </w:tcPr>
          <w:p w14:paraId="56B6D636" w14:textId="12EB3ECB" w:rsidR="001B75C0" w:rsidRPr="009E74E1" w:rsidRDefault="001B75C0" w:rsidP="009E74E1">
            <w:pPr>
              <w:pStyle w:val="Table"/>
            </w:pPr>
            <w:r w:rsidRPr="009E74E1">
              <w:t>135x33x174</w:t>
            </w:r>
          </w:p>
        </w:tc>
      </w:tr>
      <w:tr w:rsidR="001B75C0" w14:paraId="2DA580BC" w14:textId="77777777" w:rsidTr="009E74E1">
        <w:tc>
          <w:tcPr>
            <w:tcW w:w="792" w:type="dxa"/>
            <w:vAlign w:val="center"/>
          </w:tcPr>
          <w:p w14:paraId="6EF5513E" w14:textId="5D3F265D" w:rsidR="001B75C0" w:rsidRPr="009E74E1" w:rsidRDefault="001B75C0" w:rsidP="009E74E1">
            <w:pPr>
              <w:pStyle w:val="Table"/>
            </w:pPr>
            <w:r w:rsidRPr="009E74E1">
              <w:t>(10)</w:t>
            </w:r>
          </w:p>
        </w:tc>
        <w:tc>
          <w:tcPr>
            <w:tcW w:w="1126" w:type="dxa"/>
            <w:vAlign w:val="center"/>
          </w:tcPr>
          <w:p w14:paraId="543AA7B1" w14:textId="21FBD163" w:rsidR="001B75C0" w:rsidRPr="009E74E1" w:rsidRDefault="001B75C0" w:rsidP="009E74E1">
            <w:pPr>
              <w:pStyle w:val="Table"/>
            </w:pPr>
            <w:r w:rsidRPr="009E74E1">
              <w:t>dragon</w:t>
            </w:r>
          </w:p>
        </w:tc>
        <w:tc>
          <w:tcPr>
            <w:tcW w:w="2046" w:type="dxa"/>
            <w:vAlign w:val="center"/>
          </w:tcPr>
          <w:p w14:paraId="694007FE" w14:textId="2AE18139" w:rsidR="001B75C0" w:rsidRPr="009E74E1" w:rsidRDefault="001B75C0" w:rsidP="009E74E1">
            <w:pPr>
              <w:pStyle w:val="Table"/>
            </w:pPr>
            <w:r w:rsidRPr="009E74E1">
              <w:t>50,062/99,999</w:t>
            </w:r>
          </w:p>
        </w:tc>
        <w:tc>
          <w:tcPr>
            <w:tcW w:w="1701" w:type="dxa"/>
            <w:vAlign w:val="center"/>
          </w:tcPr>
          <w:p w14:paraId="587F7B2E" w14:textId="046970C7" w:rsidR="001B75C0" w:rsidRPr="009E74E1" w:rsidRDefault="001B75C0" w:rsidP="009E74E1">
            <w:pPr>
              <w:pStyle w:val="Table"/>
            </w:pPr>
            <w:r w:rsidRPr="009E74E1">
              <w:t>167x75x118</w:t>
            </w:r>
          </w:p>
        </w:tc>
      </w:tr>
      <w:tr w:rsidR="001B75C0" w14:paraId="0CFFCE76" w14:textId="77777777" w:rsidTr="009E74E1">
        <w:tc>
          <w:tcPr>
            <w:tcW w:w="792" w:type="dxa"/>
            <w:vAlign w:val="center"/>
          </w:tcPr>
          <w:p w14:paraId="3AC02A87" w14:textId="150D9578" w:rsidR="001B75C0" w:rsidRPr="009E74E1" w:rsidRDefault="001B75C0" w:rsidP="009E74E1">
            <w:pPr>
              <w:pStyle w:val="Table"/>
            </w:pPr>
            <w:r w:rsidRPr="009E74E1">
              <w:t>(11)</w:t>
            </w:r>
          </w:p>
        </w:tc>
        <w:tc>
          <w:tcPr>
            <w:tcW w:w="1126" w:type="dxa"/>
            <w:vAlign w:val="center"/>
          </w:tcPr>
          <w:p w14:paraId="792C4B44" w14:textId="40FEC47D" w:rsidR="001B75C0" w:rsidRPr="009E74E1" w:rsidRDefault="001B75C0" w:rsidP="009E74E1">
            <w:pPr>
              <w:pStyle w:val="Table"/>
            </w:pPr>
            <w:r w:rsidRPr="009E74E1">
              <w:rPr>
                <w:rFonts w:hint="eastAsia"/>
              </w:rPr>
              <w:t>Buddha</w:t>
            </w:r>
          </w:p>
        </w:tc>
        <w:tc>
          <w:tcPr>
            <w:tcW w:w="2046" w:type="dxa"/>
            <w:vAlign w:val="center"/>
          </w:tcPr>
          <w:p w14:paraId="335061D2" w14:textId="27D957FB" w:rsidR="001B75C0" w:rsidRPr="009E74E1" w:rsidRDefault="001B75C0" w:rsidP="009E74E1">
            <w:pPr>
              <w:pStyle w:val="Table"/>
            </w:pPr>
            <w:r w:rsidRPr="009E74E1">
              <w:t>24,943/49,944</w:t>
            </w:r>
          </w:p>
        </w:tc>
        <w:tc>
          <w:tcPr>
            <w:tcW w:w="1701" w:type="dxa"/>
            <w:vAlign w:val="center"/>
          </w:tcPr>
          <w:p w14:paraId="2DC58158" w14:textId="209FD0DB" w:rsidR="001B75C0" w:rsidRPr="009E74E1" w:rsidRDefault="001B75C0" w:rsidP="009E74E1">
            <w:pPr>
              <w:pStyle w:val="Table"/>
            </w:pPr>
            <w:r w:rsidRPr="009E74E1">
              <w:t>52x52x128</w:t>
            </w:r>
          </w:p>
        </w:tc>
      </w:tr>
      <w:tr w:rsidR="001B75C0" w14:paraId="1283A973" w14:textId="77777777" w:rsidTr="009E74E1">
        <w:tc>
          <w:tcPr>
            <w:tcW w:w="792" w:type="dxa"/>
            <w:vAlign w:val="center"/>
          </w:tcPr>
          <w:p w14:paraId="59A3B60C" w14:textId="026BF6C7" w:rsidR="001B75C0" w:rsidRPr="009E74E1" w:rsidRDefault="001B75C0" w:rsidP="009E74E1">
            <w:pPr>
              <w:pStyle w:val="Table"/>
            </w:pPr>
            <w:r w:rsidRPr="009E74E1">
              <w:t>(12)</w:t>
            </w:r>
          </w:p>
        </w:tc>
        <w:tc>
          <w:tcPr>
            <w:tcW w:w="1126" w:type="dxa"/>
            <w:vAlign w:val="center"/>
          </w:tcPr>
          <w:p w14:paraId="788BD055" w14:textId="6D5B3E25" w:rsidR="001B75C0" w:rsidRPr="009E74E1" w:rsidRDefault="001B75C0" w:rsidP="009E74E1">
            <w:pPr>
              <w:pStyle w:val="Table"/>
            </w:pPr>
            <w:r w:rsidRPr="009E74E1">
              <w:rPr>
                <w:rFonts w:hint="eastAsia"/>
              </w:rPr>
              <w:t>Lucy</w:t>
            </w:r>
          </w:p>
        </w:tc>
        <w:tc>
          <w:tcPr>
            <w:tcW w:w="2046" w:type="dxa"/>
            <w:vAlign w:val="center"/>
          </w:tcPr>
          <w:p w14:paraId="26C45540" w14:textId="08F4EE33" w:rsidR="001B75C0" w:rsidRPr="009E74E1" w:rsidRDefault="001B75C0" w:rsidP="009E74E1">
            <w:pPr>
              <w:pStyle w:val="Table"/>
            </w:pPr>
            <w:r w:rsidRPr="009E74E1">
              <w:t>25,006/49,999</w:t>
            </w:r>
          </w:p>
        </w:tc>
        <w:tc>
          <w:tcPr>
            <w:tcW w:w="1701" w:type="dxa"/>
            <w:vAlign w:val="center"/>
          </w:tcPr>
          <w:p w14:paraId="55074234" w14:textId="6623BB69" w:rsidR="001B75C0" w:rsidRPr="009E74E1" w:rsidRDefault="001B75C0" w:rsidP="009E74E1">
            <w:pPr>
              <w:pStyle w:val="Table"/>
            </w:pPr>
            <w:r w:rsidRPr="009E74E1">
              <w:t>104x60x180</w:t>
            </w:r>
          </w:p>
        </w:tc>
      </w:tr>
    </w:tbl>
    <w:p w14:paraId="248C6B63" w14:textId="24F693AB" w:rsidR="00A36436" w:rsidRDefault="00A36436" w:rsidP="00F12156">
      <w:pPr>
        <w:ind w:left="200" w:firstLine="200"/>
      </w:pPr>
    </w:p>
    <w:p w14:paraId="66533151" w14:textId="39728955" w:rsidR="00664557" w:rsidRDefault="00365D27" w:rsidP="00F12156">
      <w:pPr>
        <w:pStyle w:val="2"/>
      </w:pPr>
      <w:r>
        <w:rPr>
          <w:rFonts w:hint="eastAsia"/>
        </w:rPr>
        <w:t>C</w:t>
      </w:r>
      <w:r>
        <w:t>omputation</w:t>
      </w:r>
    </w:p>
    <w:p w14:paraId="7EFDA86C" w14:textId="3AD31D92" w:rsidR="00025029" w:rsidRPr="00333EBD" w:rsidRDefault="00025029" w:rsidP="00F12156">
      <w:pPr>
        <w:ind w:leftChars="50" w:left="100" w:firstLineChars="50"/>
      </w:pPr>
      <w:r>
        <w:t xml:space="preserve">C++ compiler (Visual Studio 2019 </w:t>
      </w:r>
      <w:r w:rsidR="00262056">
        <w:t>Community</w:t>
      </w:r>
      <w:r w:rsidR="004A402D">
        <w:t xml:space="preserve"> Edition</w:t>
      </w:r>
      <w:r w:rsidR="00262056">
        <w:t xml:space="preserve">) was used for </w:t>
      </w:r>
      <w:r w:rsidR="00A62A15">
        <w:t>the CPU version,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proofErr w:type="spellStart"/>
      <w:r w:rsidR="0026130E" w:rsidRPr="00AB54E7">
        <w:rPr>
          <w:i/>
        </w:rPr>
        <w:t>Numpy</w:t>
      </w:r>
      <w:proofErr w:type="spellEnd"/>
      <w:r w:rsidR="0026130E">
        <w:t xml:space="preserve">, </w:t>
      </w:r>
      <w:r w:rsidR="0026130E" w:rsidRPr="00AB54E7">
        <w:rPr>
          <w:i/>
        </w:rPr>
        <w:t>Matplotlib</w:t>
      </w:r>
      <w:r w:rsidR="0026130E">
        <w:t xml:space="preserve">, </w:t>
      </w:r>
      <w:proofErr w:type="spellStart"/>
      <w:r w:rsidR="0026130E" w:rsidRPr="00AB54E7">
        <w:rPr>
          <w:i/>
        </w:rPr>
        <w:t>Plotly</w:t>
      </w:r>
      <w:proofErr w:type="spellEnd"/>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9D7EAC">
        <w:t xml:space="preserve">Table </w:t>
      </w:r>
      <w:r w:rsidR="009D7EAC">
        <w:rPr>
          <w:noProof/>
        </w:rPr>
        <w:t>3</w:t>
      </w:r>
      <w:r w:rsidR="009D7EAC">
        <w:fldChar w:fldCharType="end"/>
      </w:r>
      <w:r w:rsidR="00A95295">
        <w:t xml:space="preserve"> and </w:t>
      </w:r>
      <w:r w:rsidR="00A95295">
        <w:fldChar w:fldCharType="begin"/>
      </w:r>
      <w:r w:rsidR="00A95295">
        <w:instrText xml:space="preserve"> REF _Ref169266426 \h </w:instrText>
      </w:r>
      <w:r w:rsidR="00A95295">
        <w:fldChar w:fldCharType="separate"/>
      </w:r>
      <w:r w:rsidR="00A95295">
        <w:t xml:space="preserve">Table </w:t>
      </w:r>
      <w:r w:rsidR="00A95295">
        <w:rPr>
          <w:noProof/>
        </w:rPr>
        <w:t>4</w:t>
      </w:r>
      <w:r w:rsidR="00A95295">
        <w:fldChar w:fldCharType="end"/>
      </w:r>
      <w:r w:rsidR="009D7EAC">
        <w:t xml:space="preserve">. </w:t>
      </w:r>
      <w:r w:rsidR="0001560A">
        <w:t>NVIDIA</w:t>
      </w:r>
      <w:r w:rsidR="00204F89">
        <w:t xml:space="preserve"> Visual Profiler measured CUDA’s speed</w:t>
      </w:r>
      <w:r w:rsidR="009C4112">
        <w:t xml:space="preserve">. </w:t>
      </w:r>
      <w:r w:rsidR="00CA66FF">
        <w:t xml:space="preserve">CUDA’s </w:t>
      </w:r>
      <w:proofErr w:type="spellStart"/>
      <w:r w:rsidR="00CA66FF" w:rsidRPr="00AB54E7">
        <w:rPr>
          <w:i/>
          <w:sz w:val="22"/>
        </w:rPr>
        <w:t>cudaMemcpyAsync</w:t>
      </w:r>
      <w:proofErr w:type="spellEnd"/>
      <w:r w:rsidR="00CA66FF">
        <w:rPr>
          <w:sz w:val="22"/>
        </w:rPr>
        <w:t xml:space="preserve"> function was used for CPU-GPU data transfer</w:t>
      </w:r>
      <w:r w:rsidR="00204F89">
        <w:rPr>
          <w:sz w:val="22"/>
        </w:rPr>
        <w:t xml:space="preserve">, and the warp-reduction function [32] was used to integrate the </w:t>
      </w:r>
      <w:r w:rsidR="0026130E">
        <w:t>pixel slot’s resultant volume values.</w:t>
      </w:r>
    </w:p>
    <w:p w14:paraId="4E12FF3C" w14:textId="2A93F48F" w:rsidR="00373CF5" w:rsidRDefault="00373CF5" w:rsidP="00F12156">
      <w:pPr>
        <w:ind w:left="200" w:firstLine="200"/>
      </w:pPr>
    </w:p>
    <w:p w14:paraId="0919DF94" w14:textId="4E0AEB1C" w:rsidR="003A59A1" w:rsidRDefault="00070DE0" w:rsidP="002A75B0">
      <w:pPr>
        <w:pStyle w:val="Table0"/>
      </w:pPr>
      <w:bookmarkStart w:id="12" w:name="_Ref168939923"/>
      <w:bookmarkStart w:id="13" w:name="_Ref168940311"/>
      <w:r>
        <w:t xml:space="preserve">Table </w:t>
      </w:r>
      <w:r w:rsidR="00532BB2">
        <w:fldChar w:fldCharType="begin"/>
      </w:r>
      <w:r w:rsidR="00532BB2">
        <w:instrText xml:space="preserve"> SEQ Table \* ARABIC </w:instrText>
      </w:r>
      <w:r w:rsidR="00532BB2">
        <w:fldChar w:fldCharType="separate"/>
      </w:r>
      <w:r w:rsidR="005A63E9">
        <w:rPr>
          <w:noProof/>
        </w:rPr>
        <w:t>3</w:t>
      </w:r>
      <w:r w:rsidR="00532BB2">
        <w:rPr>
          <w:noProof/>
        </w:rPr>
        <w:fldChar w:fldCharType="end"/>
      </w:r>
      <w:bookmarkEnd w:id="12"/>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r w:rsidR="00B14D1A">
        <w:t>used</w:t>
      </w:r>
      <w:bookmarkEnd w:id="13"/>
    </w:p>
    <w:tbl>
      <w:tblPr>
        <w:tblStyle w:val="a8"/>
        <w:tblW w:w="0" w:type="auto"/>
        <w:tblInd w:w="200" w:type="dxa"/>
        <w:tblLook w:val="04A0" w:firstRow="1" w:lastRow="0" w:firstColumn="1" w:lastColumn="0" w:noHBand="0" w:noVBand="1"/>
      </w:tblPr>
      <w:tblGrid>
        <w:gridCol w:w="2254"/>
        <w:gridCol w:w="2077"/>
        <w:gridCol w:w="1466"/>
      </w:tblGrid>
      <w:tr w:rsidR="002B31F2" w14:paraId="2D9F588C" w14:textId="77777777" w:rsidTr="003B1D1E">
        <w:tc>
          <w:tcPr>
            <w:tcW w:w="2254" w:type="dxa"/>
          </w:tcPr>
          <w:p w14:paraId="10DC5278" w14:textId="18BB758C" w:rsidR="002B31F2" w:rsidRPr="00A26627" w:rsidRDefault="002B31F2" w:rsidP="009E74E1">
            <w:pPr>
              <w:pStyle w:val="Table"/>
            </w:pPr>
            <w:r w:rsidRPr="00A26627">
              <w:t>Name</w:t>
            </w:r>
          </w:p>
        </w:tc>
        <w:tc>
          <w:tcPr>
            <w:tcW w:w="2077" w:type="dxa"/>
          </w:tcPr>
          <w:p w14:paraId="195BDAB1" w14:textId="5CA721B3" w:rsidR="002B31F2" w:rsidRPr="00A26627" w:rsidRDefault="002B31F2" w:rsidP="009E74E1">
            <w:pPr>
              <w:pStyle w:val="Table"/>
            </w:pPr>
            <w:r w:rsidRPr="00A26627">
              <w:t>B</w:t>
            </w:r>
            <w:r w:rsidRPr="00A26627">
              <w:rPr>
                <w:rFonts w:hint="eastAsia"/>
              </w:rPr>
              <w:t>ase</w:t>
            </w:r>
            <w:r w:rsidRPr="00A26627">
              <w:t>/max clock</w:t>
            </w:r>
            <w:r w:rsidRPr="00A26627">
              <w:br/>
              <w:t xml:space="preserve"> (GHz)</w:t>
            </w:r>
          </w:p>
        </w:tc>
        <w:tc>
          <w:tcPr>
            <w:tcW w:w="1466" w:type="dxa"/>
          </w:tcPr>
          <w:p w14:paraId="3B1E489B" w14:textId="7D495BBB" w:rsidR="002B31F2" w:rsidRPr="00A26627" w:rsidRDefault="002B31F2" w:rsidP="009E74E1">
            <w:pPr>
              <w:pStyle w:val="Table"/>
            </w:pPr>
            <w:r w:rsidRPr="00A26627">
              <w:rPr>
                <w:rFonts w:hint="eastAsia"/>
              </w:rPr>
              <w:t>#</w:t>
            </w:r>
            <w:r w:rsidRPr="00A26627">
              <w:t xml:space="preserve"> of core/</w:t>
            </w:r>
            <w:r w:rsidRPr="00A26627">
              <w:br/>
              <w:t>thread</w:t>
            </w:r>
          </w:p>
        </w:tc>
      </w:tr>
      <w:tr w:rsidR="002B31F2" w14:paraId="76A32013" w14:textId="77777777" w:rsidTr="003B1D1E">
        <w:tc>
          <w:tcPr>
            <w:tcW w:w="2254" w:type="dxa"/>
          </w:tcPr>
          <w:p w14:paraId="5514C368" w14:textId="560988D9" w:rsidR="002B31F2" w:rsidRPr="00A26627" w:rsidRDefault="002B31F2" w:rsidP="009E74E1">
            <w:pPr>
              <w:pStyle w:val="Table"/>
            </w:pPr>
            <w:r w:rsidRPr="00A26627">
              <w:t xml:space="preserve">Intel </w:t>
            </w:r>
            <w:r w:rsidRPr="00A26627">
              <w:rPr>
                <w:rFonts w:hint="eastAsia"/>
              </w:rPr>
              <w:t>i7-8700</w:t>
            </w:r>
          </w:p>
        </w:tc>
        <w:tc>
          <w:tcPr>
            <w:tcW w:w="2077" w:type="dxa"/>
          </w:tcPr>
          <w:p w14:paraId="4CBB21F9" w14:textId="6EF801FE" w:rsidR="002B31F2" w:rsidRPr="00A26627" w:rsidRDefault="002B31F2" w:rsidP="009E74E1">
            <w:pPr>
              <w:pStyle w:val="Table"/>
            </w:pPr>
            <w:r w:rsidRPr="00A26627">
              <w:rPr>
                <w:rFonts w:hint="eastAsia"/>
              </w:rPr>
              <w:t>3.2/4.6</w:t>
            </w:r>
          </w:p>
        </w:tc>
        <w:tc>
          <w:tcPr>
            <w:tcW w:w="1466" w:type="dxa"/>
          </w:tcPr>
          <w:p w14:paraId="6301E06F" w14:textId="02510302" w:rsidR="002B31F2" w:rsidRPr="00A26627" w:rsidRDefault="002B31F2" w:rsidP="009E74E1">
            <w:pPr>
              <w:pStyle w:val="Table"/>
            </w:pPr>
            <w:r w:rsidRPr="00A26627">
              <w:rPr>
                <w:rFonts w:hint="eastAsia"/>
              </w:rPr>
              <w:t>6/12</w:t>
            </w:r>
          </w:p>
        </w:tc>
      </w:tr>
      <w:tr w:rsidR="002B31F2" w14:paraId="56298F6C" w14:textId="77777777" w:rsidTr="003B1D1E">
        <w:tc>
          <w:tcPr>
            <w:tcW w:w="2254" w:type="dxa"/>
          </w:tcPr>
          <w:p w14:paraId="6B128252" w14:textId="68F7AC96" w:rsidR="002B31F2" w:rsidRPr="00A26627" w:rsidRDefault="002B31F2" w:rsidP="009E74E1">
            <w:pPr>
              <w:pStyle w:val="Table"/>
            </w:pPr>
            <w:r w:rsidRPr="00A26627">
              <w:rPr>
                <w:rFonts w:hint="eastAsia"/>
              </w:rPr>
              <w:t>AMD Ryzen9</w:t>
            </w:r>
            <w:r w:rsidRPr="00A26627">
              <w:t xml:space="preserve"> </w:t>
            </w:r>
            <w:r w:rsidRPr="00A26627">
              <w:rPr>
                <w:rFonts w:hint="eastAsia"/>
              </w:rPr>
              <w:t>7950X</w:t>
            </w:r>
          </w:p>
        </w:tc>
        <w:tc>
          <w:tcPr>
            <w:tcW w:w="2077" w:type="dxa"/>
          </w:tcPr>
          <w:p w14:paraId="68BE3270" w14:textId="4CC559B4" w:rsidR="002B31F2" w:rsidRPr="00A26627" w:rsidRDefault="002B31F2" w:rsidP="009E74E1">
            <w:pPr>
              <w:pStyle w:val="Table"/>
            </w:pPr>
            <w:r w:rsidRPr="00A26627">
              <w:rPr>
                <w:rFonts w:hint="eastAsia"/>
              </w:rPr>
              <w:t>4.2/5.7</w:t>
            </w:r>
          </w:p>
        </w:tc>
        <w:tc>
          <w:tcPr>
            <w:tcW w:w="1466" w:type="dxa"/>
          </w:tcPr>
          <w:p w14:paraId="32857E86" w14:textId="78ED10C1" w:rsidR="002B31F2" w:rsidRPr="00A26627" w:rsidRDefault="002B31F2" w:rsidP="009E74E1">
            <w:pPr>
              <w:pStyle w:val="Table"/>
            </w:pPr>
            <w:r w:rsidRPr="00A26627">
              <w:rPr>
                <w:rFonts w:hint="eastAsia"/>
              </w:rPr>
              <w:t>16/32</w:t>
            </w:r>
          </w:p>
        </w:tc>
      </w:tr>
    </w:tbl>
    <w:p w14:paraId="0CE2FDA8" w14:textId="77777777" w:rsidR="00B639C7" w:rsidRDefault="00B639C7" w:rsidP="0025074F">
      <w:pPr>
        <w:ind w:firstLine="200"/>
      </w:pPr>
      <w:bookmarkStart w:id="14" w:name="_Ref169266426"/>
    </w:p>
    <w:p w14:paraId="6D5C162A" w14:textId="2794A74D" w:rsidR="00D964F6" w:rsidRDefault="00D964F6" w:rsidP="002A75B0">
      <w:pPr>
        <w:pStyle w:val="Table0"/>
      </w:pPr>
      <w:r>
        <w:t xml:space="preserve">Table </w:t>
      </w:r>
      <w:r w:rsidR="00532BB2">
        <w:fldChar w:fldCharType="begin"/>
      </w:r>
      <w:r w:rsidR="00532BB2">
        <w:instrText xml:space="preserve"> SEQ Table \* ARABIC </w:instrText>
      </w:r>
      <w:r w:rsidR="00532BB2">
        <w:fldChar w:fldCharType="separate"/>
      </w:r>
      <w:r>
        <w:rPr>
          <w:noProof/>
        </w:rPr>
        <w:t>4</w:t>
      </w:r>
      <w:r w:rsidR="00532BB2">
        <w:rPr>
          <w:noProof/>
        </w:rPr>
        <w:fldChar w:fldCharType="end"/>
      </w:r>
      <w:bookmarkEnd w:id="14"/>
      <w:r>
        <w:t xml:space="preserve">. Specification of the </w:t>
      </w:r>
      <w:r>
        <w:rPr>
          <w:rFonts w:asciiTheme="minorEastAsia" w:eastAsiaTheme="minorEastAsia" w:hAnsiTheme="minorEastAsia"/>
        </w:rPr>
        <w:t>GPUs</w:t>
      </w:r>
      <w:r>
        <w:rPr>
          <w:rFonts w:eastAsiaTheme="minorEastAsia" w:hint="eastAsia"/>
        </w:rPr>
        <w:t xml:space="preserve"> </w:t>
      </w:r>
      <w:r>
        <w:t>used</w:t>
      </w:r>
    </w:p>
    <w:tbl>
      <w:tblPr>
        <w:tblStyle w:val="a8"/>
        <w:tblW w:w="5812" w:type="dxa"/>
        <w:tblInd w:w="279" w:type="dxa"/>
        <w:tblLook w:val="04A0" w:firstRow="1" w:lastRow="0" w:firstColumn="1" w:lastColumn="0" w:noHBand="0" w:noVBand="1"/>
      </w:tblPr>
      <w:tblGrid>
        <w:gridCol w:w="1984"/>
        <w:gridCol w:w="2127"/>
        <w:gridCol w:w="1701"/>
      </w:tblGrid>
      <w:tr w:rsidR="003B1D1E" w14:paraId="139A1345" w14:textId="77777777" w:rsidTr="00781C09">
        <w:tc>
          <w:tcPr>
            <w:tcW w:w="1984" w:type="dxa"/>
          </w:tcPr>
          <w:p w14:paraId="086B1425" w14:textId="744E5F04" w:rsidR="003B1D1E" w:rsidRDefault="003B1D1E" w:rsidP="009E74E1">
            <w:pPr>
              <w:pStyle w:val="Table"/>
            </w:pPr>
            <w:r w:rsidRPr="003B1D1E">
              <w:t>Name</w:t>
            </w:r>
          </w:p>
        </w:tc>
        <w:tc>
          <w:tcPr>
            <w:tcW w:w="2127" w:type="dxa"/>
          </w:tcPr>
          <w:p w14:paraId="0EF08817" w14:textId="7DA003A0" w:rsidR="003B1D1E" w:rsidRDefault="003B1D1E" w:rsidP="009E74E1">
            <w:pPr>
              <w:pStyle w:val="Table"/>
            </w:pPr>
            <w:r w:rsidRPr="003B1D1E">
              <w:t>B</w:t>
            </w:r>
            <w:r w:rsidRPr="003B1D1E">
              <w:rPr>
                <w:rFonts w:hint="eastAsia"/>
              </w:rPr>
              <w:t>ase/</w:t>
            </w:r>
            <w:r w:rsidRPr="003B1D1E">
              <w:t>boost</w:t>
            </w:r>
            <w:r w:rsidRPr="003B1D1E">
              <w:br/>
            </w:r>
            <w:proofErr w:type="gramStart"/>
            <w:r w:rsidRPr="003B1D1E">
              <w:t>clock(</w:t>
            </w:r>
            <w:proofErr w:type="gramEnd"/>
            <w:r w:rsidRPr="003B1D1E">
              <w:t>GHz)</w:t>
            </w:r>
          </w:p>
        </w:tc>
        <w:tc>
          <w:tcPr>
            <w:tcW w:w="1701" w:type="dxa"/>
          </w:tcPr>
          <w:p w14:paraId="3CA19A1F" w14:textId="7EB815F8" w:rsidR="003B1D1E" w:rsidRDefault="003B1D1E" w:rsidP="009E74E1">
            <w:pPr>
              <w:pStyle w:val="Table"/>
            </w:pPr>
            <w:r w:rsidRPr="003B1D1E">
              <w:rPr>
                <w:rFonts w:hint="eastAsia"/>
              </w:rPr>
              <w:t>#</w:t>
            </w:r>
            <w:r w:rsidRPr="003B1D1E">
              <w:t xml:space="preserve"> </w:t>
            </w:r>
            <w:r w:rsidRPr="003B1D1E">
              <w:rPr>
                <w:rFonts w:hint="eastAsia"/>
              </w:rPr>
              <w:t xml:space="preserve">of </w:t>
            </w:r>
            <w:r w:rsidRPr="003B1D1E">
              <w:t xml:space="preserve">stream </w:t>
            </w:r>
            <w:proofErr w:type="gramStart"/>
            <w:r w:rsidRPr="003B1D1E">
              <w:t>processor(</w:t>
            </w:r>
            <w:proofErr w:type="gramEnd"/>
            <w:r w:rsidRPr="003B1D1E">
              <w:t>SM)</w:t>
            </w:r>
          </w:p>
        </w:tc>
      </w:tr>
      <w:tr w:rsidR="003B1D1E" w14:paraId="07C78413" w14:textId="77777777" w:rsidTr="00781C09">
        <w:tc>
          <w:tcPr>
            <w:tcW w:w="1984" w:type="dxa"/>
          </w:tcPr>
          <w:p w14:paraId="566A002E" w14:textId="78C044CD" w:rsidR="003B1D1E" w:rsidRDefault="0001560A" w:rsidP="009E74E1">
            <w:pPr>
              <w:pStyle w:val="Table"/>
            </w:pPr>
            <w:r>
              <w:rPr>
                <w:rFonts w:hint="eastAsia"/>
              </w:rPr>
              <w:t>NVIDIA</w:t>
            </w:r>
            <w:r w:rsidR="003B1D1E" w:rsidRPr="003B1D1E">
              <w:rPr>
                <w:rFonts w:hint="eastAsia"/>
              </w:rPr>
              <w:t xml:space="preserve"> GTX760</w:t>
            </w:r>
          </w:p>
        </w:tc>
        <w:tc>
          <w:tcPr>
            <w:tcW w:w="2127" w:type="dxa"/>
          </w:tcPr>
          <w:p w14:paraId="3B95CA04" w14:textId="69E6EEF6" w:rsidR="003B1D1E" w:rsidRDefault="00B04290" w:rsidP="009E74E1">
            <w:pPr>
              <w:pStyle w:val="Table"/>
            </w:pPr>
            <w:r w:rsidRPr="00B04290">
              <w:t>0.98/1.03</w:t>
            </w:r>
          </w:p>
        </w:tc>
        <w:tc>
          <w:tcPr>
            <w:tcW w:w="1701" w:type="dxa"/>
          </w:tcPr>
          <w:p w14:paraId="7C73C51B" w14:textId="104FE8A7" w:rsidR="003B1D1E" w:rsidRDefault="003B1D1E" w:rsidP="009E74E1">
            <w:pPr>
              <w:pStyle w:val="Table"/>
            </w:pPr>
            <w:r w:rsidRPr="003B1D1E">
              <w:rPr>
                <w:rFonts w:hint="eastAsia"/>
              </w:rPr>
              <w:t>1</w:t>
            </w:r>
            <w:r w:rsidRPr="003B1D1E">
              <w:t>,152</w:t>
            </w:r>
          </w:p>
        </w:tc>
      </w:tr>
      <w:tr w:rsidR="00B04290" w14:paraId="15D1A85B" w14:textId="77777777" w:rsidTr="0057465D">
        <w:tc>
          <w:tcPr>
            <w:tcW w:w="1984" w:type="dxa"/>
            <w:vAlign w:val="center"/>
          </w:tcPr>
          <w:p w14:paraId="1FCB0B88" w14:textId="7271FAEC" w:rsidR="00B04290" w:rsidRDefault="00B04290" w:rsidP="009E74E1">
            <w:pPr>
              <w:pStyle w:val="Table"/>
            </w:pPr>
            <w:r>
              <w:rPr>
                <w:rFonts w:hint="eastAsia"/>
              </w:rPr>
              <w:t>GTX1050Ti</w:t>
            </w:r>
          </w:p>
        </w:tc>
        <w:tc>
          <w:tcPr>
            <w:tcW w:w="2127" w:type="dxa"/>
            <w:vAlign w:val="center"/>
          </w:tcPr>
          <w:p w14:paraId="4B861203" w14:textId="19B42034" w:rsidR="00B04290" w:rsidRDefault="00B04290" w:rsidP="009E74E1">
            <w:pPr>
              <w:pStyle w:val="Table"/>
            </w:pPr>
            <w:r>
              <w:t>1.29/1.39</w:t>
            </w:r>
          </w:p>
        </w:tc>
        <w:tc>
          <w:tcPr>
            <w:tcW w:w="1701" w:type="dxa"/>
            <w:vAlign w:val="center"/>
          </w:tcPr>
          <w:p w14:paraId="716DC864" w14:textId="2E443718" w:rsidR="00B04290" w:rsidRDefault="00B04290" w:rsidP="009E74E1">
            <w:pPr>
              <w:pStyle w:val="Table"/>
            </w:pPr>
            <w:r>
              <w:t>768</w:t>
            </w:r>
          </w:p>
        </w:tc>
      </w:tr>
      <w:tr w:rsidR="00B04290" w14:paraId="7C947635" w14:textId="77777777" w:rsidTr="0057465D">
        <w:tc>
          <w:tcPr>
            <w:tcW w:w="1984" w:type="dxa"/>
            <w:vAlign w:val="center"/>
          </w:tcPr>
          <w:p w14:paraId="6CF5C4F3" w14:textId="0A026325" w:rsidR="00B04290" w:rsidRDefault="00B04290" w:rsidP="009E74E1">
            <w:pPr>
              <w:pStyle w:val="Table"/>
            </w:pPr>
            <w:r>
              <w:t>RTX 2060</w:t>
            </w:r>
          </w:p>
        </w:tc>
        <w:tc>
          <w:tcPr>
            <w:tcW w:w="2127" w:type="dxa"/>
            <w:vAlign w:val="center"/>
          </w:tcPr>
          <w:p w14:paraId="2B9196EA" w14:textId="18A24A9A" w:rsidR="00B04290" w:rsidRDefault="00B04290" w:rsidP="009E74E1">
            <w:pPr>
              <w:pStyle w:val="Table"/>
            </w:pPr>
            <w:r>
              <w:t>1.37/1.68</w:t>
            </w:r>
          </w:p>
        </w:tc>
        <w:tc>
          <w:tcPr>
            <w:tcW w:w="1701" w:type="dxa"/>
            <w:vAlign w:val="center"/>
          </w:tcPr>
          <w:p w14:paraId="0B575392" w14:textId="2514A65A" w:rsidR="00B04290" w:rsidRDefault="00B04290" w:rsidP="009E74E1">
            <w:pPr>
              <w:pStyle w:val="Table"/>
            </w:pPr>
            <w:r>
              <w:t>1,920</w:t>
            </w:r>
          </w:p>
        </w:tc>
      </w:tr>
      <w:tr w:rsidR="00B04290" w14:paraId="4DE84EE0" w14:textId="77777777" w:rsidTr="0057465D">
        <w:tc>
          <w:tcPr>
            <w:tcW w:w="1984" w:type="dxa"/>
            <w:vAlign w:val="center"/>
          </w:tcPr>
          <w:p w14:paraId="66A79B4D" w14:textId="243E8B36" w:rsidR="00B04290" w:rsidRDefault="00B04290" w:rsidP="009E74E1">
            <w:pPr>
              <w:pStyle w:val="Table"/>
            </w:pPr>
            <w:r>
              <w:t xml:space="preserve">RTX 3080 </w:t>
            </w:r>
            <w:proofErr w:type="spellStart"/>
            <w:r>
              <w:t>Ti</w:t>
            </w:r>
            <w:proofErr w:type="spellEnd"/>
          </w:p>
        </w:tc>
        <w:tc>
          <w:tcPr>
            <w:tcW w:w="2127" w:type="dxa"/>
            <w:vAlign w:val="center"/>
          </w:tcPr>
          <w:p w14:paraId="46FDD641" w14:textId="0E6F5928" w:rsidR="00B04290" w:rsidRDefault="00B04290" w:rsidP="009E74E1">
            <w:pPr>
              <w:pStyle w:val="Table"/>
            </w:pPr>
            <w:r>
              <w:t>1.37/1.67</w:t>
            </w:r>
          </w:p>
        </w:tc>
        <w:tc>
          <w:tcPr>
            <w:tcW w:w="1701" w:type="dxa"/>
            <w:vAlign w:val="center"/>
          </w:tcPr>
          <w:p w14:paraId="13114A11" w14:textId="60BC1265" w:rsidR="00B04290" w:rsidRDefault="00B04290" w:rsidP="009E74E1">
            <w:pPr>
              <w:pStyle w:val="Table"/>
            </w:pPr>
            <w:r>
              <w:t>10,240</w:t>
            </w:r>
          </w:p>
        </w:tc>
      </w:tr>
      <w:tr w:rsidR="003B1D1E" w14:paraId="0D24551B" w14:textId="77777777" w:rsidTr="00781C09">
        <w:tc>
          <w:tcPr>
            <w:tcW w:w="1984" w:type="dxa"/>
          </w:tcPr>
          <w:p w14:paraId="2F7711BC" w14:textId="330E1711" w:rsidR="003B1D1E" w:rsidRDefault="003B1D1E" w:rsidP="009E74E1">
            <w:pPr>
              <w:pStyle w:val="Table"/>
            </w:pPr>
            <w:r w:rsidRPr="003B1D1E">
              <w:rPr>
                <w:rFonts w:hint="eastAsia"/>
              </w:rPr>
              <w:t>RTX 4090</w:t>
            </w:r>
          </w:p>
        </w:tc>
        <w:tc>
          <w:tcPr>
            <w:tcW w:w="2127" w:type="dxa"/>
          </w:tcPr>
          <w:p w14:paraId="05F029C6" w14:textId="7C44BCE3" w:rsidR="003B1D1E" w:rsidRDefault="003B1D1E" w:rsidP="009E74E1">
            <w:pPr>
              <w:pStyle w:val="Table"/>
            </w:pPr>
            <w:r w:rsidRPr="003B1D1E">
              <w:rPr>
                <w:rFonts w:hint="eastAsia"/>
              </w:rPr>
              <w:t>2</w:t>
            </w:r>
            <w:r w:rsidRPr="003B1D1E">
              <w:t>.2/2.5</w:t>
            </w:r>
          </w:p>
        </w:tc>
        <w:tc>
          <w:tcPr>
            <w:tcW w:w="1701" w:type="dxa"/>
          </w:tcPr>
          <w:p w14:paraId="697F478D" w14:textId="740F40B4" w:rsidR="003B1D1E" w:rsidRDefault="003B1D1E" w:rsidP="009E74E1">
            <w:pPr>
              <w:pStyle w:val="Table"/>
            </w:pPr>
            <w:r w:rsidRPr="003B1D1E">
              <w:rPr>
                <w:rFonts w:hint="eastAsia"/>
              </w:rPr>
              <w:t>1</w:t>
            </w:r>
            <w:r w:rsidRPr="003B1D1E">
              <w:t>6,384</w:t>
            </w:r>
          </w:p>
        </w:tc>
      </w:tr>
    </w:tbl>
    <w:p w14:paraId="4B3AB54C" w14:textId="652067FF" w:rsidR="002A75B0" w:rsidRDefault="002A75B0" w:rsidP="003B1D1E">
      <w:pPr>
        <w:ind w:firstLineChars="0" w:firstLine="0"/>
      </w:pPr>
    </w:p>
    <w:p w14:paraId="34B90D93" w14:textId="77777777" w:rsidR="005A63E9" w:rsidRDefault="005A63E9">
      <w:pPr>
        <w:widowControl/>
        <w:wordWrap/>
        <w:autoSpaceDE/>
        <w:autoSpaceDN/>
        <w:spacing w:line="240" w:lineRule="auto"/>
        <w:ind w:firstLineChars="0" w:firstLine="0"/>
        <w:jc w:val="left"/>
      </w:pPr>
    </w:p>
    <w:p w14:paraId="16DB5DA0" w14:textId="4BD011CC" w:rsidR="00EB27FA" w:rsidRDefault="00274A0F" w:rsidP="00F12156">
      <w:pPr>
        <w:pStyle w:val="1"/>
      </w:pPr>
      <w:r>
        <w:rPr>
          <w:rFonts w:hint="eastAsia"/>
        </w:rPr>
        <w:lastRenderedPageBreak/>
        <w:t>Results and Discussion</w:t>
      </w:r>
    </w:p>
    <w:p w14:paraId="3036F6BC" w14:textId="77777777" w:rsidR="007541CA" w:rsidRPr="007541CA" w:rsidRDefault="007541CA" w:rsidP="007541CA">
      <w:pPr>
        <w:ind w:firstLine="200"/>
      </w:pPr>
    </w:p>
    <w:p w14:paraId="0BAEDA15" w14:textId="791B6863" w:rsidR="00487C2F" w:rsidRDefault="00487C2F" w:rsidP="00F12156">
      <w:pPr>
        <w:pStyle w:val="2"/>
      </w:pPr>
      <w:r>
        <w:t>Estimation for specific</w:t>
      </w:r>
      <w:r>
        <w:rPr>
          <w:rFonts w:hint="eastAsia"/>
        </w:rPr>
        <w:t xml:space="preserve"> </w:t>
      </w:r>
      <w:r>
        <w:t>orientation</w:t>
      </w:r>
    </w:p>
    <w:p w14:paraId="677141D5" w14:textId="77777777" w:rsidR="00487C2F" w:rsidRDefault="00487C2F" w:rsidP="00F12156">
      <w:pPr>
        <w:ind w:firstLineChars="50"/>
      </w:pPr>
    </w:p>
    <w:p w14:paraId="2B3B526F" w14:textId="76C5E678" w:rsidR="004D111A" w:rsidRDefault="004D111A" w:rsidP="00F12156">
      <w:pPr>
        <w:pStyle w:val="-center"/>
        <w:spacing w:line="480" w:lineRule="auto"/>
      </w:pPr>
    </w:p>
    <w:tbl>
      <w:tblPr>
        <w:tblStyle w:val="a8"/>
        <w:tblW w:w="0" w:type="auto"/>
        <w:tblLook w:val="04A0" w:firstRow="1" w:lastRow="0" w:firstColumn="1" w:lastColumn="0" w:noHBand="0" w:noVBand="1"/>
      </w:tblPr>
      <w:tblGrid>
        <w:gridCol w:w="4508"/>
        <w:gridCol w:w="4508"/>
      </w:tblGrid>
      <w:tr w:rsidR="004D111A" w14:paraId="6637328B" w14:textId="77777777" w:rsidTr="004D111A">
        <w:tc>
          <w:tcPr>
            <w:tcW w:w="4508" w:type="dxa"/>
          </w:tcPr>
          <w:p w14:paraId="779C23D5" w14:textId="70991F74" w:rsidR="004D111A" w:rsidRDefault="00002209" w:rsidP="00F12156">
            <w:pPr>
              <w:pStyle w:val="-center"/>
              <w:spacing w:line="480" w:lineRule="auto"/>
              <w:ind w:firstLine="0"/>
            </w:pPr>
            <w:r w:rsidRPr="00182426">
              <w:rPr>
                <w:color w:val="FF0000"/>
              </w:rPr>
              <w:t xml:space="preserve"> </w:t>
            </w:r>
            <w:r w:rsidRPr="00182426">
              <w:rPr>
                <w:rFonts w:hint="eastAsia"/>
                <w:color w:val="FF0000"/>
              </w:rPr>
              <w:t>CPU</w:t>
            </w:r>
            <w:r w:rsidRPr="00182426">
              <w:rPr>
                <w:color w:val="FF0000"/>
              </w:rPr>
              <w:t xml:space="preserve"> </w:t>
            </w:r>
            <w:r w:rsidRPr="00182426">
              <w:rPr>
                <w:rFonts w:hint="eastAsia"/>
                <w:color w:val="FF0000"/>
              </w:rPr>
              <w:t>결과</w:t>
            </w:r>
            <w:r w:rsidRPr="00182426">
              <w:rPr>
                <w:rFonts w:hint="eastAsia"/>
                <w:color w:val="FF0000"/>
              </w:rPr>
              <w:t xml:space="preserve"> </w:t>
            </w:r>
            <w:r w:rsidRPr="00182426">
              <w:rPr>
                <w:rFonts w:hint="eastAsia"/>
                <w:color w:val="FF0000"/>
              </w:rPr>
              <w:t>그림</w:t>
            </w:r>
            <w:r w:rsidRPr="00182426">
              <w:rPr>
                <w:rFonts w:hint="eastAsia"/>
                <w:color w:val="FF0000"/>
              </w:rPr>
              <w:t xml:space="preserve"> </w:t>
            </w:r>
            <w:r w:rsidRPr="00182426">
              <w:rPr>
                <w:rFonts w:hint="eastAsia"/>
                <w:color w:val="FF0000"/>
              </w:rPr>
              <w:t>추가</w:t>
            </w:r>
            <w:r w:rsidRPr="00182426">
              <w:rPr>
                <w:rFonts w:hint="eastAsia"/>
                <w:color w:val="FF0000"/>
              </w:rPr>
              <w:t>!</w:t>
            </w:r>
            <w:r w:rsidRPr="00182426">
              <w:rPr>
                <w:color w:val="FF0000"/>
              </w:rPr>
              <w:t>!</w:t>
            </w:r>
          </w:p>
          <w:p w14:paraId="6DA9763A" w14:textId="2535B67E" w:rsidR="002C1644" w:rsidRDefault="002C1644" w:rsidP="00F12156">
            <w:pPr>
              <w:pStyle w:val="-center"/>
              <w:numPr>
                <w:ilvl w:val="0"/>
                <w:numId w:val="27"/>
              </w:numPr>
              <w:spacing w:line="480" w:lineRule="auto"/>
            </w:pPr>
            <w:r>
              <w:t>CPU version</w:t>
            </w:r>
            <w:r w:rsidR="001753AB">
              <w:t xml:space="preserve"> (</w:t>
            </w:r>
            <w:proofErr w:type="spellStart"/>
            <w:r w:rsidR="001753AB" w:rsidRPr="00325157">
              <w:rPr>
                <w:b/>
                <w:i/>
              </w:rPr>
              <w:t>M</w:t>
            </w:r>
            <w:r w:rsidR="001753AB" w:rsidRPr="00325157">
              <w:rPr>
                <w:vertAlign w:val="subscript"/>
              </w:rPr>
              <w:t>ss</w:t>
            </w:r>
            <w:proofErr w:type="spellEnd"/>
            <w:r w:rsidR="001753AB">
              <w:t xml:space="preserve">= </w:t>
            </w:r>
            <w:r w:rsidR="001753AB" w:rsidRPr="001753AB">
              <w:rPr>
                <w:color w:val="FF0000"/>
              </w:rPr>
              <w:t>??</w:t>
            </w:r>
            <w:r w:rsidR="001753AB">
              <w:t xml:space="preserve"> g)</w:t>
            </w:r>
          </w:p>
        </w:tc>
        <w:tc>
          <w:tcPr>
            <w:tcW w:w="4508" w:type="dxa"/>
          </w:tcPr>
          <w:p w14:paraId="35E65ABF" w14:textId="77777777" w:rsidR="004D111A" w:rsidRDefault="004D111A" w:rsidP="00F12156">
            <w:pPr>
              <w:pStyle w:val="-center"/>
              <w:spacing w:line="480" w:lineRule="auto"/>
              <w:ind w:firstLine="0"/>
            </w:pPr>
            <w:r>
              <w:rPr>
                <w:noProof/>
              </w:rPr>
              <w:drawing>
                <wp:inline distT="0" distB="0" distL="0" distR="0" wp14:anchorId="6D9C8611" wp14:editId="28D03309">
                  <wp:extent cx="1596788" cy="1852897"/>
                  <wp:effectExtent l="0" t="0" r="381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nny2x_cuda_raft2.png"/>
                          <pic:cNvPicPr/>
                        </pic:nvPicPr>
                        <pic:blipFill rotWithShape="1">
                          <a:blip r:embed="rId25"/>
                          <a:srcRect l="14051" t="16669" r="18326" b="13797"/>
                          <a:stretch/>
                        </pic:blipFill>
                        <pic:spPr bwMode="auto">
                          <a:xfrm>
                            <a:off x="0" y="0"/>
                            <a:ext cx="1607389" cy="1865198"/>
                          </a:xfrm>
                          <a:prstGeom prst="rect">
                            <a:avLst/>
                          </a:prstGeom>
                          <a:ln>
                            <a:noFill/>
                          </a:ln>
                          <a:extLst>
                            <a:ext uri="{53640926-AAD7-44D8-BBD7-CCE9431645EC}">
                              <a14:shadowObscured xmlns:a14="http://schemas.microsoft.com/office/drawing/2010/main"/>
                            </a:ext>
                          </a:extLst>
                        </pic:spPr>
                      </pic:pic>
                    </a:graphicData>
                  </a:graphic>
                </wp:inline>
              </w:drawing>
            </w:r>
          </w:p>
          <w:p w14:paraId="19297341" w14:textId="6570EAF7" w:rsidR="004D111A" w:rsidRDefault="004D111A" w:rsidP="00F12156">
            <w:pPr>
              <w:pStyle w:val="-center"/>
              <w:spacing w:line="480" w:lineRule="auto"/>
              <w:ind w:firstLine="0"/>
            </w:pPr>
            <w:r>
              <w:rPr>
                <w:rFonts w:hint="eastAsia"/>
              </w:rPr>
              <w:t>(b) GPGPU</w:t>
            </w:r>
            <w:r w:rsidR="00DE4ECF">
              <w:t xml:space="preserve"> version</w:t>
            </w:r>
            <w:r w:rsidR="006B018E">
              <w:t xml:space="preserve"> (</w:t>
            </w:r>
            <w:proofErr w:type="spellStart"/>
            <w:r w:rsidR="006B018E" w:rsidRPr="00325157">
              <w:rPr>
                <w:b/>
                <w:i/>
              </w:rPr>
              <w:t>M</w:t>
            </w:r>
            <w:r w:rsidR="006B018E" w:rsidRPr="00325157">
              <w:rPr>
                <w:vertAlign w:val="subscript"/>
              </w:rPr>
              <w:t>ss</w:t>
            </w:r>
            <w:proofErr w:type="spellEnd"/>
            <w:r w:rsidR="006B018E">
              <w:t>=</w:t>
            </w:r>
            <w:r w:rsidR="006B018E" w:rsidRPr="00E3130E">
              <w:t>9.2</w:t>
            </w:r>
            <w:r w:rsidR="006B018E">
              <w:t xml:space="preserve"> g)</w:t>
            </w:r>
          </w:p>
        </w:tc>
      </w:tr>
    </w:tbl>
    <w:p w14:paraId="4602755D" w14:textId="2286DF90" w:rsidR="002A2FF0" w:rsidRDefault="002A2FF0" w:rsidP="00F12156">
      <w:pPr>
        <w:pStyle w:val="-center"/>
        <w:spacing w:line="480" w:lineRule="auto"/>
      </w:pPr>
    </w:p>
    <w:p w14:paraId="5F79B15F" w14:textId="2F2A2CCA" w:rsidR="002A2FF0" w:rsidRPr="002A2FF0" w:rsidRDefault="00D964D2" w:rsidP="00F12156">
      <w:pPr>
        <w:pStyle w:val="Figure"/>
        <w:spacing w:line="480" w:lineRule="auto"/>
        <w:ind w:firstLine="200"/>
      </w:pPr>
      <w:r>
        <w:t xml:space="preserve">Figure </w:t>
      </w:r>
      <w:r w:rsidR="00532BB2">
        <w:fldChar w:fldCharType="begin"/>
      </w:r>
      <w:r w:rsidR="00532BB2">
        <w:instrText xml:space="preserve"> SEQ Figure \* ARABIC </w:instrText>
      </w:r>
      <w:r w:rsidR="00532BB2">
        <w:fldChar w:fldCharType="separate"/>
      </w:r>
      <w:r w:rsidR="003C4F56">
        <w:rPr>
          <w:noProof/>
        </w:rPr>
        <w:t>7</w:t>
      </w:r>
      <w:r w:rsidR="00532BB2">
        <w:rPr>
          <w:noProof/>
        </w:rPr>
        <w:fldChar w:fldCharType="end"/>
      </w:r>
      <w:r w:rsidR="002A2FF0">
        <w:rPr>
          <w:b/>
        </w:rPr>
        <w:t xml:space="preserve">. </w:t>
      </w:r>
      <w:r w:rsidR="00B02676">
        <w:t xml:space="preserve">voxelization </w:t>
      </w:r>
      <w:r w:rsidR="002A2FF0">
        <w:t xml:space="preserve">result for </w:t>
      </w:r>
      <w:r w:rsidR="002A2FF0" w:rsidRPr="005B486B">
        <w:rPr>
          <w:i/>
        </w:rPr>
        <w:t>Bunny</w:t>
      </w:r>
      <w:r w:rsidR="005B486B" w:rsidRPr="005B486B">
        <w:rPr>
          <w:i/>
        </w:rPr>
        <w:t xml:space="preserve"> 69k 2x</w:t>
      </w:r>
      <w:r w:rsidR="00D6646C">
        <w:t xml:space="preserve"> </w:t>
      </w:r>
      <w:r w:rsidR="005B486B">
        <w:t>at (0</w:t>
      </w:r>
      <w:r w:rsidR="005B486B" w:rsidRPr="004342A1">
        <w:rPr>
          <w:rFonts w:hint="eastAsia"/>
        </w:rPr>
        <w:t>°</w:t>
      </w:r>
      <w:r w:rsidR="005B486B">
        <w:rPr>
          <w:rFonts w:eastAsiaTheme="minorEastAsia" w:hint="eastAsia"/>
        </w:rPr>
        <w:t>,</w:t>
      </w:r>
      <w:r w:rsidR="005B486B">
        <w:t>0</w:t>
      </w:r>
      <w:r w:rsidR="005B486B" w:rsidRPr="004342A1">
        <w:rPr>
          <w:rFonts w:hint="eastAsia"/>
        </w:rPr>
        <w:t>°</w:t>
      </w:r>
      <w:r w:rsidR="005B486B">
        <w:t xml:space="preserve">) orientation </w:t>
      </w:r>
      <w:r w:rsidR="00D6646C">
        <w:t>(red:</w:t>
      </w:r>
      <w:r w:rsidR="00B05EB1">
        <w:t xml:space="preserve"> </w:t>
      </w:r>
      <w:r w:rsidR="00D6646C">
        <w:t xml:space="preserve">support structure, </w:t>
      </w:r>
      <w:r w:rsidR="00C66DEE">
        <w:t>blue</w:t>
      </w:r>
      <w:r w:rsidR="00D6646C">
        <w:t>:</w:t>
      </w:r>
      <w:r w:rsidR="00B05EB1">
        <w:t xml:space="preserve"> </w:t>
      </w:r>
      <w:r w:rsidR="00D6646C">
        <w:t>bottom structure)</w:t>
      </w:r>
      <w:r w:rsidR="00182426">
        <w:t xml:space="preserve"> </w:t>
      </w:r>
    </w:p>
    <w:p w14:paraId="69F48B1B" w14:textId="5493A889" w:rsidR="002A2FF0" w:rsidRPr="007A266A" w:rsidRDefault="007A266A" w:rsidP="00F12156">
      <w:pPr>
        <w:ind w:firstLineChars="50"/>
        <w:rPr>
          <w:color w:val="FF0000"/>
        </w:rPr>
      </w:pPr>
      <w:proofErr w:type="gramStart"/>
      <w:r w:rsidRPr="007A266A">
        <w:rPr>
          <w:rFonts w:hint="eastAsia"/>
          <w:color w:val="FF0000"/>
        </w:rPr>
        <w:t>앗</w:t>
      </w:r>
      <w:r w:rsidRPr="007A266A">
        <w:rPr>
          <w:rFonts w:hint="eastAsia"/>
          <w:color w:val="FF0000"/>
        </w:rPr>
        <w:t>,</w:t>
      </w:r>
      <w:r w:rsidRPr="007A266A">
        <w:rPr>
          <w:color w:val="FF0000"/>
        </w:rPr>
        <w:t>,</w:t>
      </w:r>
      <w:proofErr w:type="gramEnd"/>
      <w:r w:rsidRPr="007A266A">
        <w:rPr>
          <w:color w:val="FF0000"/>
        </w:rPr>
        <w:t xml:space="preserve"> CPU/GPU </w:t>
      </w:r>
      <w:r w:rsidRPr="007A266A">
        <w:rPr>
          <w:rFonts w:hint="eastAsia"/>
          <w:color w:val="FF0000"/>
        </w:rPr>
        <w:t>결과값이</w:t>
      </w:r>
      <w:r w:rsidRPr="007A266A">
        <w:rPr>
          <w:rFonts w:hint="eastAsia"/>
          <w:color w:val="FF0000"/>
        </w:rPr>
        <w:t xml:space="preserve"> </w:t>
      </w:r>
      <w:r w:rsidRPr="007A266A">
        <w:rPr>
          <w:rFonts w:hint="eastAsia"/>
          <w:color w:val="FF0000"/>
        </w:rPr>
        <w:t>살짝</w:t>
      </w:r>
      <w:r w:rsidRPr="007A266A">
        <w:rPr>
          <w:rFonts w:hint="eastAsia"/>
          <w:color w:val="FF0000"/>
        </w:rPr>
        <w:t xml:space="preserve"> </w:t>
      </w:r>
      <w:proofErr w:type="spellStart"/>
      <w:r w:rsidRPr="007A266A">
        <w:rPr>
          <w:rFonts w:hint="eastAsia"/>
          <w:color w:val="FF0000"/>
        </w:rPr>
        <w:t>다른걸</w:t>
      </w:r>
      <w:proofErr w:type="spellEnd"/>
      <w:r w:rsidRPr="007A266A">
        <w:rPr>
          <w:rFonts w:hint="eastAsia"/>
          <w:color w:val="FF0000"/>
        </w:rPr>
        <w:t>.</w:t>
      </w:r>
      <w:r w:rsidRPr="007A266A">
        <w:rPr>
          <w:color w:val="FF0000"/>
        </w:rPr>
        <w:t>.</w:t>
      </w:r>
      <w:r w:rsidR="000515D2">
        <w:rPr>
          <w:color w:val="FF0000"/>
        </w:rPr>
        <w:t xml:space="preserve"> </w:t>
      </w:r>
      <w:r w:rsidR="000515D2">
        <w:rPr>
          <w:rFonts w:hint="eastAsia"/>
          <w:color w:val="FF0000"/>
        </w:rPr>
        <w:t>오차</w:t>
      </w:r>
      <w:r w:rsidR="000515D2">
        <w:rPr>
          <w:rFonts w:hint="eastAsia"/>
          <w:color w:val="FF0000"/>
        </w:rPr>
        <w:t xml:space="preserve"> </w:t>
      </w:r>
      <w:r w:rsidR="000515D2">
        <w:rPr>
          <w:rFonts w:hint="eastAsia"/>
          <w:color w:val="FF0000"/>
        </w:rPr>
        <w:t>비교를</w:t>
      </w:r>
      <w:r w:rsidR="000515D2">
        <w:rPr>
          <w:rFonts w:hint="eastAsia"/>
          <w:color w:val="FF0000"/>
        </w:rPr>
        <w:t xml:space="preserve"> </w:t>
      </w:r>
      <w:r w:rsidR="000515D2">
        <w:rPr>
          <w:rFonts w:hint="eastAsia"/>
          <w:color w:val="FF0000"/>
        </w:rPr>
        <w:t>해야</w:t>
      </w:r>
      <w:r w:rsidR="000515D2">
        <w:rPr>
          <w:rFonts w:hint="eastAsia"/>
          <w:color w:val="FF0000"/>
        </w:rPr>
        <w:t xml:space="preserve"> </w:t>
      </w:r>
      <w:proofErr w:type="gramStart"/>
      <w:r w:rsidR="000515D2">
        <w:rPr>
          <w:rFonts w:hint="eastAsia"/>
          <w:color w:val="FF0000"/>
        </w:rPr>
        <w:t>하나</w:t>
      </w:r>
      <w:r w:rsidR="000515D2">
        <w:rPr>
          <w:rFonts w:hint="eastAsia"/>
          <w:color w:val="FF0000"/>
        </w:rPr>
        <w:t>.</w:t>
      </w:r>
      <w:r w:rsidR="000515D2">
        <w:rPr>
          <w:color w:val="FF0000"/>
        </w:rPr>
        <w:t>.</w:t>
      </w:r>
      <w:proofErr w:type="gramEnd"/>
      <w:r w:rsidR="00735759">
        <w:rPr>
          <w:color w:val="FF0000"/>
        </w:rPr>
        <w:t xml:space="preserve"> Slicing SW vs CPU vs GPU?</w:t>
      </w:r>
    </w:p>
    <w:p w14:paraId="3640B542" w14:textId="3FB573F3" w:rsidR="007A266A" w:rsidRDefault="007A266A" w:rsidP="00F12156">
      <w:pPr>
        <w:ind w:firstLineChars="50"/>
      </w:pPr>
    </w:p>
    <w:p w14:paraId="2F2E0580" w14:textId="4463EBCA" w:rsidR="00735759" w:rsidRDefault="00B942C8" w:rsidP="00F12156">
      <w:pPr>
        <w:ind w:firstLineChars="50"/>
      </w:pPr>
      <w:r>
        <w:rPr>
          <w:noProof/>
        </w:rPr>
        <w:drawing>
          <wp:inline distT="0" distB="0" distL="0" distR="0" wp14:anchorId="06545DF8" wp14:editId="29492962">
            <wp:extent cx="4017199" cy="2215243"/>
            <wp:effectExtent l="0" t="0" r="254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21235" cy="2217468"/>
                    </a:xfrm>
                    <a:prstGeom prst="rect">
                      <a:avLst/>
                    </a:prstGeom>
                    <a:noFill/>
                  </pic:spPr>
                </pic:pic>
              </a:graphicData>
            </a:graphic>
          </wp:inline>
        </w:drawing>
      </w:r>
    </w:p>
    <w:p w14:paraId="71F167A0" w14:textId="77777777" w:rsidR="00735759" w:rsidRPr="00735759" w:rsidRDefault="00735759" w:rsidP="00F12156">
      <w:pPr>
        <w:ind w:firstLineChars="50"/>
      </w:pPr>
    </w:p>
    <w:p w14:paraId="28BF9306" w14:textId="147B8C36" w:rsidR="00182426" w:rsidRDefault="009C2251" w:rsidP="00F12156">
      <w:pPr>
        <w:ind w:firstLineChars="50"/>
      </w:pPr>
      <w:r>
        <w:rPr>
          <w:rFonts w:hint="eastAsia"/>
        </w:rPr>
        <w:t>그림</w:t>
      </w:r>
      <w:r>
        <w:t xml:space="preserve"> 3</w:t>
      </w:r>
      <w:r>
        <w:rPr>
          <w:rFonts w:hint="eastAsia"/>
        </w:rPr>
        <w:t>은</w:t>
      </w:r>
      <w:r>
        <w:rPr>
          <w:rFonts w:hint="eastAsia"/>
        </w:rPr>
        <w:t xml:space="preserve"> </w:t>
      </w:r>
      <w:r>
        <w:t>2.1</w:t>
      </w:r>
      <w:r>
        <w:rPr>
          <w:rFonts w:hint="eastAsia"/>
        </w:rPr>
        <w:t>절에서</w:t>
      </w:r>
      <w:r>
        <w:rPr>
          <w:rFonts w:hint="eastAsia"/>
        </w:rPr>
        <w:t xml:space="preserve"> </w:t>
      </w:r>
      <w:r>
        <w:rPr>
          <w:rFonts w:hint="eastAsia"/>
        </w:rPr>
        <w:t>설명한</w:t>
      </w:r>
      <w:r>
        <w:rPr>
          <w:rFonts w:hint="eastAsia"/>
        </w:rPr>
        <w:t xml:space="preserve"> </w:t>
      </w:r>
      <w:r>
        <w:rPr>
          <w:rFonts w:hint="eastAsia"/>
        </w:rPr>
        <w:t>지지구조</w:t>
      </w:r>
      <w:r>
        <w:rPr>
          <w:rFonts w:hint="eastAsia"/>
        </w:rPr>
        <w:t xml:space="preserve"> </w:t>
      </w:r>
      <w:r>
        <w:rPr>
          <w:rFonts w:hint="eastAsia"/>
        </w:rPr>
        <w:t>단층촬영법을</w:t>
      </w:r>
      <w:r>
        <w:rPr>
          <w:rFonts w:hint="eastAsia"/>
        </w:rPr>
        <w:t xml:space="preserve"> </w:t>
      </w:r>
      <w:r>
        <w:t>G</w:t>
      </w:r>
      <w:r>
        <w:rPr>
          <w:rFonts w:hint="eastAsia"/>
        </w:rPr>
        <w:t>P</w:t>
      </w:r>
      <w:r>
        <w:t>U</w:t>
      </w:r>
      <w:r>
        <w:rPr>
          <w:rFonts w:hint="eastAsia"/>
        </w:rPr>
        <w:t>화하여</w:t>
      </w:r>
      <w:r>
        <w:rPr>
          <w:rFonts w:hint="eastAsia"/>
        </w:rPr>
        <w:t xml:space="preserve"> </w:t>
      </w:r>
      <w:r>
        <w:t>(0</w:t>
      </w:r>
      <w:r w:rsidR="00291D54" w:rsidRPr="00291D54">
        <w:rPr>
          <w:rFonts w:hint="eastAsia"/>
        </w:rPr>
        <w:t>°</w:t>
      </w:r>
      <w:r>
        <w:t>,0</w:t>
      </w:r>
      <w:r w:rsidR="00291D54" w:rsidRPr="00291D54">
        <w:rPr>
          <w:rFonts w:hint="eastAsia"/>
        </w:rPr>
        <w:t>°</w:t>
      </w:r>
      <w:r>
        <w:t xml:space="preserve">) </w:t>
      </w:r>
      <w:r>
        <w:rPr>
          <w:rFonts w:hint="eastAsia"/>
        </w:rPr>
        <w:t>배향의</w:t>
      </w:r>
      <w:r>
        <w:rPr>
          <w:rFonts w:hint="eastAsia"/>
        </w:rPr>
        <w:t xml:space="preserve"> </w:t>
      </w:r>
      <w:r>
        <w:t xml:space="preserve">Bunny </w:t>
      </w:r>
      <w:r>
        <w:rPr>
          <w:rFonts w:hint="eastAsia"/>
        </w:rPr>
        <w:t>데이터에</w:t>
      </w:r>
      <w:r>
        <w:rPr>
          <w:rFonts w:hint="eastAsia"/>
        </w:rPr>
        <w:t xml:space="preserve"> </w:t>
      </w:r>
      <w:r>
        <w:rPr>
          <w:rFonts w:hint="eastAsia"/>
        </w:rPr>
        <w:t>대해</w:t>
      </w:r>
      <w:r>
        <w:rPr>
          <w:rFonts w:hint="eastAsia"/>
        </w:rPr>
        <w:t xml:space="preserve"> </w:t>
      </w:r>
      <w:proofErr w:type="spellStart"/>
      <w:r>
        <w:rPr>
          <w:rFonts w:hint="eastAsia"/>
        </w:rPr>
        <w:t>지지구조량</w:t>
      </w:r>
      <w:r>
        <w:rPr>
          <w:rFonts w:hint="eastAsia"/>
        </w:rPr>
        <w:lastRenderedPageBreak/>
        <w:t>을</w:t>
      </w:r>
      <w:proofErr w:type="spellEnd"/>
      <w:r>
        <w:rPr>
          <w:rFonts w:hint="eastAsia"/>
        </w:rPr>
        <w:t xml:space="preserve"> </w:t>
      </w:r>
      <w:r>
        <w:rPr>
          <w:rFonts w:hint="eastAsia"/>
        </w:rPr>
        <w:t>분석한</w:t>
      </w:r>
      <w:r>
        <w:rPr>
          <w:rFonts w:hint="eastAsia"/>
        </w:rPr>
        <w:t xml:space="preserve"> </w:t>
      </w:r>
      <w:r>
        <w:rPr>
          <w:rFonts w:hint="eastAsia"/>
        </w:rPr>
        <w:t>사례이다</w:t>
      </w:r>
      <w:r>
        <w:rPr>
          <w:rFonts w:hint="eastAsia"/>
        </w:rPr>
        <w:t>.</w:t>
      </w:r>
      <w:r>
        <w:t xml:space="preserve"> </w:t>
      </w:r>
      <w:r w:rsidR="00815EA9">
        <w:rPr>
          <w:rFonts w:hint="eastAsia"/>
        </w:rPr>
        <w:t>빨간색</w:t>
      </w:r>
      <w:r w:rsidR="00815EA9">
        <w:rPr>
          <w:rFonts w:hint="eastAsia"/>
        </w:rPr>
        <w:t xml:space="preserve"> </w:t>
      </w:r>
      <w:r w:rsidR="00815EA9">
        <w:rPr>
          <w:rFonts w:hint="eastAsia"/>
        </w:rPr>
        <w:t>선분이</w:t>
      </w:r>
      <w:r w:rsidR="00815EA9">
        <w:rPr>
          <w:rFonts w:hint="eastAsia"/>
        </w:rPr>
        <w:t xml:space="preserve"> </w:t>
      </w:r>
      <w:r w:rsidR="00815EA9">
        <w:rPr>
          <w:rFonts w:hint="eastAsia"/>
        </w:rPr>
        <w:t>예상되는</w:t>
      </w:r>
      <w:r w:rsidR="00815EA9">
        <w:rPr>
          <w:rFonts w:hint="eastAsia"/>
        </w:rPr>
        <w:t xml:space="preserve"> </w:t>
      </w:r>
      <w:r w:rsidR="00815EA9">
        <w:rPr>
          <w:rFonts w:hint="eastAsia"/>
        </w:rPr>
        <w:t>지지구조</w:t>
      </w:r>
      <w:r w:rsidR="000060EC">
        <w:rPr>
          <w:rFonts w:hint="eastAsia"/>
        </w:rPr>
        <w:t>-</w:t>
      </w:r>
      <w:r w:rsidR="00815EA9">
        <w:rPr>
          <w:rFonts w:hint="eastAsia"/>
        </w:rPr>
        <w:t>의</w:t>
      </w:r>
      <w:r w:rsidR="00815EA9">
        <w:rPr>
          <w:rFonts w:hint="eastAsia"/>
        </w:rPr>
        <w:t xml:space="preserve"> </w:t>
      </w:r>
      <w:r w:rsidR="00815EA9">
        <w:rPr>
          <w:rFonts w:hint="eastAsia"/>
        </w:rPr>
        <w:t>위치를</w:t>
      </w:r>
      <w:r w:rsidR="00815EA9">
        <w:rPr>
          <w:rFonts w:hint="eastAsia"/>
        </w:rPr>
        <w:t xml:space="preserve"> </w:t>
      </w:r>
      <w:r w:rsidR="00815EA9">
        <w:rPr>
          <w:rFonts w:hint="eastAsia"/>
        </w:rPr>
        <w:t>나타내고</w:t>
      </w:r>
      <w:r w:rsidR="00815EA9">
        <w:rPr>
          <w:rFonts w:hint="eastAsia"/>
        </w:rPr>
        <w:t xml:space="preserve"> </w:t>
      </w:r>
      <w:r w:rsidR="00815EA9">
        <w:rPr>
          <w:rFonts w:hint="eastAsia"/>
        </w:rPr>
        <w:t>있다</w:t>
      </w:r>
      <w:r w:rsidR="00815EA9">
        <w:rPr>
          <w:rFonts w:hint="eastAsia"/>
        </w:rPr>
        <w:t>.</w:t>
      </w:r>
      <w:r w:rsidR="00815EA9">
        <w:t xml:space="preserve"> </w:t>
      </w:r>
      <w:r>
        <w:rPr>
          <w:rFonts w:hint="eastAsia"/>
        </w:rPr>
        <w:t>이러한</w:t>
      </w:r>
      <w:r>
        <w:rPr>
          <w:rFonts w:hint="eastAsia"/>
        </w:rPr>
        <w:t xml:space="preserve"> </w:t>
      </w:r>
      <w:r w:rsidR="00923BE2">
        <w:rPr>
          <w:rFonts w:hint="eastAsia"/>
        </w:rPr>
        <w:t>특정</w:t>
      </w:r>
      <w:r w:rsidR="00923BE2">
        <w:rPr>
          <w:rFonts w:hint="eastAsia"/>
        </w:rPr>
        <w:t xml:space="preserve"> </w:t>
      </w:r>
      <w:r w:rsidR="00923BE2">
        <w:rPr>
          <w:rFonts w:hint="eastAsia"/>
        </w:rPr>
        <w:t>배향에</w:t>
      </w:r>
      <w:r w:rsidR="00923BE2">
        <w:rPr>
          <w:rFonts w:hint="eastAsia"/>
        </w:rPr>
        <w:t xml:space="preserve"> </w:t>
      </w:r>
      <w:r w:rsidR="00923BE2">
        <w:rPr>
          <w:rFonts w:hint="eastAsia"/>
        </w:rPr>
        <w:t>대</w:t>
      </w:r>
      <w:r>
        <w:rPr>
          <w:rFonts w:hint="eastAsia"/>
        </w:rPr>
        <w:t>한</w:t>
      </w:r>
      <w:r>
        <w:rPr>
          <w:rFonts w:hint="eastAsia"/>
        </w:rPr>
        <w:t xml:space="preserve"> </w:t>
      </w:r>
      <w:r>
        <w:rPr>
          <w:rFonts w:hint="eastAsia"/>
        </w:rPr>
        <w:t>계산은</w:t>
      </w:r>
      <w:r>
        <w:rPr>
          <w:rFonts w:hint="eastAsia"/>
        </w:rPr>
        <w:t xml:space="preserve"> </w:t>
      </w:r>
      <w:r w:rsidR="00923BE2">
        <w:t>CPU</w:t>
      </w:r>
      <w:r w:rsidR="00923BE2">
        <w:rPr>
          <w:rFonts w:hint="eastAsia"/>
        </w:rPr>
        <w:t>기준</w:t>
      </w:r>
      <w:r w:rsidR="00923BE2">
        <w:rPr>
          <w:rFonts w:hint="eastAsia"/>
        </w:rPr>
        <w:t xml:space="preserve"> </w:t>
      </w:r>
      <w:r w:rsidR="00923BE2">
        <w:t>1</w:t>
      </w:r>
      <w:r w:rsidR="00923BE2">
        <w:rPr>
          <w:rFonts w:hint="eastAsia"/>
        </w:rPr>
        <w:t>초</w:t>
      </w:r>
      <w:r w:rsidR="00923BE2">
        <w:rPr>
          <w:rFonts w:hint="eastAsia"/>
        </w:rPr>
        <w:t xml:space="preserve"> </w:t>
      </w:r>
      <w:r w:rsidR="00923BE2">
        <w:rPr>
          <w:rFonts w:hint="eastAsia"/>
        </w:rPr>
        <w:t>미만의</w:t>
      </w:r>
      <w:r w:rsidR="00923BE2">
        <w:rPr>
          <w:rFonts w:hint="eastAsia"/>
        </w:rPr>
        <w:t xml:space="preserve"> </w:t>
      </w:r>
      <w:r w:rsidR="00923BE2">
        <w:rPr>
          <w:rFonts w:hint="eastAsia"/>
        </w:rPr>
        <w:t>매우</w:t>
      </w:r>
      <w:r w:rsidR="00923BE2">
        <w:rPr>
          <w:rFonts w:hint="eastAsia"/>
        </w:rPr>
        <w:t xml:space="preserve"> </w:t>
      </w:r>
      <w:r w:rsidR="00923BE2">
        <w:rPr>
          <w:rFonts w:hint="eastAsia"/>
        </w:rPr>
        <w:t>빠른</w:t>
      </w:r>
      <w:r w:rsidR="00923BE2">
        <w:rPr>
          <w:rFonts w:hint="eastAsia"/>
        </w:rPr>
        <w:t xml:space="preserve"> </w:t>
      </w:r>
      <w:r w:rsidR="00923BE2">
        <w:rPr>
          <w:rFonts w:hint="eastAsia"/>
        </w:rPr>
        <w:t>속도로</w:t>
      </w:r>
      <w:r w:rsidR="00923BE2">
        <w:rPr>
          <w:rFonts w:hint="eastAsia"/>
        </w:rPr>
        <w:t xml:space="preserve"> </w:t>
      </w:r>
      <w:r w:rsidR="00923BE2">
        <w:rPr>
          <w:rFonts w:hint="eastAsia"/>
        </w:rPr>
        <w:t>계산이</w:t>
      </w:r>
      <w:r w:rsidR="00923BE2">
        <w:rPr>
          <w:rFonts w:hint="eastAsia"/>
        </w:rPr>
        <w:t xml:space="preserve"> </w:t>
      </w:r>
      <w:r w:rsidR="00923BE2">
        <w:rPr>
          <w:rFonts w:hint="eastAsia"/>
        </w:rPr>
        <w:t>가능하다</w:t>
      </w:r>
      <w:r w:rsidR="00923BE2">
        <w:rPr>
          <w:rFonts w:hint="eastAsia"/>
        </w:rPr>
        <w:t>.</w:t>
      </w:r>
      <w:r w:rsidR="00923BE2">
        <w:t xml:space="preserve"> </w:t>
      </w:r>
      <w:proofErr w:type="gramStart"/>
      <w:r w:rsidR="00182426">
        <w:t>…..</w:t>
      </w:r>
      <w:proofErr w:type="gramEnd"/>
      <w:r w:rsidR="00182426">
        <w:rPr>
          <w:rFonts w:hint="eastAsia"/>
        </w:rPr>
        <w:t>계산</w:t>
      </w:r>
      <w:r w:rsidR="00182426">
        <w:rPr>
          <w:rFonts w:hint="eastAsia"/>
        </w:rPr>
        <w:t xml:space="preserve"> </w:t>
      </w:r>
      <w:r w:rsidR="00182426">
        <w:rPr>
          <w:rFonts w:hint="eastAsia"/>
        </w:rPr>
        <w:t>결과에</w:t>
      </w:r>
      <w:r w:rsidR="00182426">
        <w:rPr>
          <w:rFonts w:hint="eastAsia"/>
        </w:rPr>
        <w:t xml:space="preserve"> </w:t>
      </w:r>
      <w:r w:rsidR="00182426">
        <w:rPr>
          <w:rFonts w:hint="eastAsia"/>
        </w:rPr>
        <w:t>거의</w:t>
      </w:r>
      <w:r w:rsidR="00182426">
        <w:rPr>
          <w:rFonts w:hint="eastAsia"/>
        </w:rPr>
        <w:t xml:space="preserve"> </w:t>
      </w:r>
      <w:r w:rsidR="00182426">
        <w:rPr>
          <w:rFonts w:hint="eastAsia"/>
        </w:rPr>
        <w:t>차이가</w:t>
      </w:r>
      <w:r w:rsidR="00182426">
        <w:rPr>
          <w:rFonts w:hint="eastAsia"/>
        </w:rPr>
        <w:t xml:space="preserve"> </w:t>
      </w:r>
      <w:r w:rsidR="00182426">
        <w:rPr>
          <w:rFonts w:hint="eastAsia"/>
        </w:rPr>
        <w:t>없음을</w:t>
      </w:r>
      <w:r w:rsidR="00182426">
        <w:rPr>
          <w:rFonts w:hint="eastAsia"/>
        </w:rPr>
        <w:t xml:space="preserve"> </w:t>
      </w:r>
      <w:r w:rsidR="00182426">
        <w:rPr>
          <w:rFonts w:hint="eastAsia"/>
        </w:rPr>
        <w:t>보아</w:t>
      </w:r>
      <w:r w:rsidR="00182426">
        <w:rPr>
          <w:rFonts w:hint="eastAsia"/>
        </w:rPr>
        <w:t xml:space="preserve"> </w:t>
      </w:r>
      <w:r w:rsidR="00182426">
        <w:t xml:space="preserve">GPGPU </w:t>
      </w:r>
      <w:r w:rsidR="00182426">
        <w:rPr>
          <w:rFonts w:hint="eastAsia"/>
        </w:rPr>
        <w:t>코드</w:t>
      </w:r>
      <w:r w:rsidR="00182426">
        <w:rPr>
          <w:rFonts w:hint="eastAsia"/>
        </w:rPr>
        <w:t xml:space="preserve"> </w:t>
      </w:r>
      <w:r w:rsidR="00182426">
        <w:rPr>
          <w:rFonts w:hint="eastAsia"/>
        </w:rPr>
        <w:t>변환이</w:t>
      </w:r>
      <w:r w:rsidR="00182426">
        <w:rPr>
          <w:rFonts w:hint="eastAsia"/>
        </w:rPr>
        <w:t xml:space="preserve"> </w:t>
      </w:r>
      <w:r w:rsidR="00182426">
        <w:rPr>
          <w:rFonts w:hint="eastAsia"/>
        </w:rPr>
        <w:t>잘</w:t>
      </w:r>
      <w:r w:rsidR="00182426">
        <w:rPr>
          <w:rFonts w:hint="eastAsia"/>
        </w:rPr>
        <w:t xml:space="preserve"> </w:t>
      </w:r>
      <w:r w:rsidR="00182426">
        <w:rPr>
          <w:rFonts w:hint="eastAsia"/>
        </w:rPr>
        <w:t>이루어진</w:t>
      </w:r>
      <w:r w:rsidR="00182426">
        <w:rPr>
          <w:rFonts w:hint="eastAsia"/>
        </w:rPr>
        <w:t xml:space="preserve"> </w:t>
      </w:r>
      <w:r w:rsidR="00182426">
        <w:rPr>
          <w:rFonts w:hint="eastAsia"/>
        </w:rPr>
        <w:t>것으로</w:t>
      </w:r>
      <w:r w:rsidR="00182426">
        <w:rPr>
          <w:rFonts w:hint="eastAsia"/>
        </w:rPr>
        <w:t xml:space="preserve"> </w:t>
      </w:r>
      <w:r w:rsidR="00182426">
        <w:rPr>
          <w:rFonts w:hint="eastAsia"/>
        </w:rPr>
        <w:t>보인다</w:t>
      </w:r>
      <w:r w:rsidR="00182426">
        <w:rPr>
          <w:rFonts w:hint="eastAsia"/>
        </w:rPr>
        <w:t>.</w:t>
      </w:r>
    </w:p>
    <w:p w14:paraId="1BD99616" w14:textId="77777777" w:rsidR="00E063EA" w:rsidRDefault="00E063EA" w:rsidP="00E063EA">
      <w:pPr>
        <w:pStyle w:val="3"/>
      </w:pPr>
      <w:r>
        <w:t>Obstacles in GPGPU Programming</w:t>
      </w:r>
    </w:p>
    <w:p w14:paraId="055F8052" w14:textId="77777777" w:rsidR="00E063EA" w:rsidRDefault="00E063EA" w:rsidP="00E063EA">
      <w:pPr>
        <w:ind w:firstLine="200"/>
      </w:pPr>
      <w:r>
        <w:t xml:space="preserve">Our concern is to modify the </w:t>
      </w:r>
      <w:r w:rsidRPr="00B3610E">
        <w:rPr>
          <w:i/>
        </w:rPr>
        <w:t>MSST</w:t>
      </w:r>
      <w:r>
        <w:t xml:space="preserve"> algorithm to a GPU-friendly version. Unfortunately, some GPGPU applications show slight improvement because of the following limitations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3BCA715A" w14:textId="77777777" w:rsidR="00E063EA" w:rsidRDefault="00E063EA" w:rsidP="00E063EA">
      <w:pPr>
        <w:ind w:firstLine="200"/>
      </w:pPr>
    </w:p>
    <w:p w14:paraId="606B5FF0" w14:textId="77777777" w:rsidR="00E063EA" w:rsidRDefault="00E063EA" w:rsidP="00E063EA">
      <w:pPr>
        <w:pStyle w:val="a6"/>
        <w:numPr>
          <w:ilvl w:val="0"/>
          <w:numId w:val="30"/>
        </w:numPr>
        <w:ind w:leftChars="0" w:firstLineChars="0"/>
      </w:pPr>
      <w:proofErr w:type="spellStart"/>
      <w:r w:rsidRPr="00783FF8">
        <w:rPr>
          <w:b/>
        </w:rPr>
        <w:t>i</w:t>
      </w:r>
      <w:proofErr w:type="spellEnd"/>
      <w:r w:rsidRPr="00783FF8">
        <w:rPr>
          <w:b/>
        </w:rPr>
        <w:t>)</w:t>
      </w:r>
      <w:r>
        <w:t xml:space="preserve"> </w:t>
      </w:r>
      <w:r>
        <w:rPr>
          <w:rFonts w:hint="eastAsia"/>
        </w:rPr>
        <w:t>Data vectorization needed</w:t>
      </w:r>
    </w:p>
    <w:p w14:paraId="124C56A7" w14:textId="77777777" w:rsidR="00E063EA" w:rsidRDefault="00E063EA" w:rsidP="00E063EA">
      <w:pPr>
        <w:ind w:firstLine="20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instrText xml:space="preserve"> ADDIN EN.CITE &lt;EndNote&gt;&lt;Cite&gt;&lt;Author&gt;Filippone&lt;/Author&gt;&lt;Year&gt;2017&lt;/Year&gt;&lt;RecNum&gt;913&lt;/RecNum&gt;&lt;DisplayText&gt;[28]&lt;/DisplayText&gt;&lt;record&gt;&lt;rec-number&gt;913&lt;/rec-number&gt;&lt;foreign-keys&gt;&lt;key app="EN" db-id="dz5ewtwrqv2aeoeztw5x0tdivwta2rrztde5" timestamp="1718329308"&gt;913&lt;/key&gt;&lt;/foreign-keys&gt;&lt;ref-type name="Journal Article"&gt;17&lt;/ref-type&gt;&lt;contributors&gt;&lt;authors&gt;&lt;author&gt;Filippone, Salvatore&lt;/author&gt;&lt;author&gt;Cardellini, Valeria&lt;/author&gt;&lt;author&gt;Barbieri, Davide&lt;/author&gt;&lt;author&gt;Fanfarillo, Alessandro&lt;/author&gt;&lt;/authors&gt;&lt;/cont</w:instrText>
      </w:r>
      <w:r>
        <w:rPr>
          <w:rFonts w:hint="eastAsia"/>
        </w:rPr>
        <w:instrText>ributors&gt;&lt;titles&gt;&lt;title&gt;Sparse matrix-vector multiplication on GPGPUs&lt;/title&gt;&lt;secondary-title&gt;ACM Transactions on Mathematical Software (TOMS)&lt;/secondary-title&gt;&lt;short-title&gt;&lt;style face="normal" font="default" charset="129" size="100%"&gt;</w:instrText>
      </w:r>
      <w:r>
        <w:rPr>
          <w:rFonts w:hint="eastAsia"/>
        </w:rPr>
        <w:instrText>인용</w:instrText>
      </w:r>
      <w:r>
        <w:rPr>
          <w:rFonts w:hint="eastAsia"/>
        </w:rPr>
        <w:instrText>151</w:instrText>
      </w:r>
      <w:r>
        <w:rPr>
          <w:rFonts w:hint="eastAsia"/>
        </w:rPr>
        <w:instrText>회</w:instrText>
      </w:r>
      <w:r>
        <w:rPr>
          <w:rFonts w:hint="eastAsia"/>
        </w:rPr>
        <w:instrText>;&lt;/style&gt;&lt;/sho</w:instrText>
      </w:r>
      <w:r>
        <w:instrText>r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8]</w:t>
      </w:r>
      <w:r>
        <w:fldChar w:fldCharType="end"/>
      </w:r>
      <w:r>
        <w:t xml:space="preserve">. However, GPGPU users must develop a new vectorized data structure for unique problems such as </w:t>
      </w:r>
      <w:r w:rsidRPr="005B534D">
        <w:rPr>
          <w:i/>
        </w:rPr>
        <w:t>MSST</w:t>
      </w:r>
      <w:r>
        <w:t>.</w:t>
      </w:r>
    </w:p>
    <w:p w14:paraId="15A4FDB1" w14:textId="77777777" w:rsidR="00E063EA" w:rsidRPr="00DB6D6E" w:rsidRDefault="00E063EA" w:rsidP="00E063EA">
      <w:pPr>
        <w:ind w:firstLineChars="0"/>
      </w:pPr>
    </w:p>
    <w:p w14:paraId="75A52B8A" w14:textId="77777777" w:rsidR="00E063EA" w:rsidRDefault="00E063EA" w:rsidP="00E063EA">
      <w:pPr>
        <w:pStyle w:val="a6"/>
        <w:numPr>
          <w:ilvl w:val="0"/>
          <w:numId w:val="30"/>
        </w:numPr>
        <w:ind w:leftChars="0" w:firstLineChars="0"/>
      </w:pPr>
      <w:r>
        <w:rPr>
          <w:b/>
        </w:rPr>
        <w:t>i</w:t>
      </w:r>
      <w:r w:rsidRPr="00783FF8">
        <w:rPr>
          <w:b/>
        </w:rPr>
        <w:t>i)</w:t>
      </w:r>
      <w:r>
        <w:t xml:space="preserve"> Fixed warp size</w:t>
      </w:r>
    </w:p>
    <w:p w14:paraId="5C844ED5" w14:textId="77777777" w:rsidR="00E063EA" w:rsidRDefault="00E063EA" w:rsidP="00E063EA">
      <w:pPr>
        <w:ind w:firstLine="20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5AD12B67" w14:textId="77777777" w:rsidR="00E063EA" w:rsidRPr="00B11D62" w:rsidRDefault="00E063EA" w:rsidP="00E063EA">
      <w:pPr>
        <w:ind w:firstLine="200"/>
      </w:pPr>
    </w:p>
    <w:p w14:paraId="257AE915" w14:textId="77777777" w:rsidR="00E063EA" w:rsidRDefault="00E063EA" w:rsidP="00E063EA">
      <w:pPr>
        <w:pStyle w:val="a6"/>
        <w:numPr>
          <w:ilvl w:val="0"/>
          <w:numId w:val="30"/>
        </w:numPr>
        <w:ind w:leftChars="0" w:firstLineChars="0"/>
      </w:pPr>
      <w:r>
        <w:rPr>
          <w:rFonts w:hint="eastAsia"/>
          <w:b/>
        </w:rPr>
        <w:t>i</w:t>
      </w:r>
      <w:r>
        <w:rPr>
          <w:b/>
        </w:rPr>
        <w:t>i</w:t>
      </w:r>
      <w:r w:rsidRPr="00783FF8">
        <w:rPr>
          <w:b/>
        </w:rPr>
        <w:t>i)</w:t>
      </w:r>
      <w:r>
        <w:t xml:space="preserve"> Control flow divergence problem</w:t>
      </w:r>
    </w:p>
    <w:p w14:paraId="774C9C39" w14:textId="77777777" w:rsidR="00E063EA" w:rsidRDefault="00E063EA" w:rsidP="00E063EA">
      <w:pPr>
        <w:ind w:firstLine="200"/>
      </w:pPr>
      <w:r>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51122F7E" w14:textId="77777777" w:rsidR="00E063EA" w:rsidRPr="00414EF2" w:rsidRDefault="00E063EA" w:rsidP="00E063EA">
      <w:pPr>
        <w:ind w:firstLine="200"/>
      </w:pPr>
    </w:p>
    <w:p w14:paraId="41B4C71F" w14:textId="77777777" w:rsidR="00E063EA" w:rsidRDefault="00E063EA" w:rsidP="00E063EA">
      <w:pPr>
        <w:pStyle w:val="a6"/>
        <w:numPr>
          <w:ilvl w:val="0"/>
          <w:numId w:val="30"/>
        </w:numPr>
        <w:ind w:leftChars="0" w:firstLineChars="0"/>
      </w:pPr>
      <w:r>
        <w:rPr>
          <w:b/>
        </w:rPr>
        <w:t>iv</w:t>
      </w:r>
      <w:r w:rsidRPr="00783FF8">
        <w:rPr>
          <w:b/>
        </w:rPr>
        <w:t>)</w:t>
      </w:r>
      <w:r>
        <w:t xml:space="preserve"> Gather-scatter operation</w:t>
      </w:r>
    </w:p>
    <w:p w14:paraId="4F47BBA4" w14:textId="77777777" w:rsidR="00E063EA" w:rsidRDefault="00E063EA" w:rsidP="00E063EA">
      <w:pPr>
        <w:ind w:firstLine="200"/>
      </w:pPr>
      <w:r>
        <w:t xml:space="preserve">GPU shaders did not need to communicate with their neighbors for their original purpose, i.e., rendering colors on the monitor. </w:t>
      </w:r>
      <w:r>
        <w:lastRenderedPageBreak/>
        <w:t xml:space="preserve">However, it is expected to access neighbors' data in GPGPU problems; i.e., sometimes neighboring shaders’ data should be summed, or a shader’s data should be transferred to its neighbors. These are designated as “gather” and “scatter” operations, respectively, in GPGPU programming </w:t>
      </w:r>
      <w:r>
        <w:fldChar w:fldCharType="begin"/>
      </w:r>
      <w:r>
        <w:instrText xml:space="preserve"> ADDIN EN.CITE &lt;EndNote&gt;&lt;Cite&gt;&lt;Author&gt;He&lt;/Author&gt;&lt;Year&gt;2007&lt;/Year&gt;&lt;RecNum&gt;910&lt;/RecNum&gt;&lt;DisplayText&gt;[29]&lt;/DisplayText&gt;&lt;record&gt;&lt;rec-number&gt;910&lt;/rec-number&gt;&lt;foreign-keys&gt;&lt;key app="EN" db-id="dz5ewtwrqv2aeoeztw5x0tdivwta2rrztde5" timestamp="1718170324"&gt;910&lt;/key&gt;&lt;/foreign-keys&gt;&lt;ref-type name="Conference Proceedings"&gt;10&lt;/ref-type&gt;&lt;contributors&gt;&lt;authors&gt;&lt;author&gt;He, Bingsheng&lt;/author&gt;&lt;author&gt;Govindaraju, Naga K&lt;/author&gt;&lt;author&gt;Luo, Qiong&lt;/author&gt;&lt;author&gt;Smith, Burton&lt;/author&gt;&lt;/authors&gt;&lt;/contributors&gt;&lt;titles&gt;&lt;titl</w:instrText>
      </w:r>
      <w:r>
        <w:rPr>
          <w:rFonts w:hint="eastAsia"/>
        </w:rPr>
        <w:instrText>e&gt;Efficient gather and scatter operations on graphics processors&lt;/title&gt;&lt;secondary-title&gt;Proceedings of the 2007 ACM/IEEE Conference on Supercomputing&lt;/secondary-title&gt;&lt;short-title&gt;&lt;style face="normal" font="default" charset="129" size="100%"&gt;</w:instrText>
      </w:r>
      <w:r>
        <w:rPr>
          <w:rFonts w:hint="eastAsia"/>
        </w:rPr>
        <w:instrText>인용</w:instrText>
      </w:r>
      <w:r>
        <w:rPr>
          <w:rFonts w:hint="eastAsia"/>
        </w:rPr>
        <w:instrText>204</w:instrText>
      </w:r>
      <w:r>
        <w:rPr>
          <w:rFonts w:hint="eastAsia"/>
        </w:rPr>
        <w:instrText>회</w:instrText>
      </w:r>
      <w:r>
        <w:rPr>
          <w:rFonts w:hint="eastAsia"/>
        </w:rPr>
        <w:instrText>;&lt;/sty</w:instrText>
      </w:r>
      <w:r>
        <w:instrText>le&gt;&lt;/short-title&gt;&lt;/titles&gt;&lt;pages&gt;1-12&lt;/pages&gt;&lt;dates&gt;&lt;year&gt;2007&lt;/year&gt;&lt;/dates&gt;&lt;urls&gt;&lt;/urls&gt;&lt;/record&gt;&lt;/Cite&gt;&lt;/EndNote&gt;</w:instrText>
      </w:r>
      <w:r>
        <w:fldChar w:fldCharType="separate"/>
      </w:r>
      <w:r>
        <w:rPr>
          <w:noProof/>
        </w:rPr>
        <w:t>[29]</w:t>
      </w:r>
      <w:r>
        <w:fldChar w:fldCharType="end"/>
      </w:r>
      <w:r>
        <w:t xml:space="preserve">. These were difficult jobs in the early versions of GPGPU, such as OpenGL 2.0. However, they became more accessible with the help of GPU providers' new functions, such as parallel reduction with shared memory </w:t>
      </w:r>
      <w:r>
        <w:fldChar w:fldCharType="begin"/>
      </w:r>
      <w:r>
        <w:instrText xml:space="preserve"> ADDIN EN.CITE &lt;EndNote&gt;&lt;Cite&gt;&lt;Author&gt;Harris&lt;/Author&gt;&lt;Year&gt;2012&lt;/Year&gt;&lt;RecNum&gt;911&lt;/RecNum&gt;&lt;DisplayText&gt;[30]&lt;/DisplayText&gt;&lt;record&gt;&lt;rec-number&gt;911&lt;/rec-number&gt;&lt;foreign-keys&gt;&lt;key app="EN" db-id="dz5ewtwrqv2aeoeztw5x0tdivwta2rrztde5" timestamp="1718171508"&gt;911&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fldChar w:fldCharType="separate"/>
      </w:r>
      <w:r>
        <w:rPr>
          <w:noProof/>
        </w:rPr>
        <w:t>[30]</w:t>
      </w:r>
      <w:r>
        <w:fldChar w:fldCharType="end"/>
      </w:r>
      <w:r>
        <w:t xml:space="preserve">. The programmer should still carefully design the shader algorithm and data structure. </w:t>
      </w:r>
    </w:p>
    <w:p w14:paraId="0DF65215" w14:textId="77777777" w:rsidR="00E063EA" w:rsidRPr="00733082" w:rsidRDefault="00E063EA" w:rsidP="00E063EA">
      <w:pPr>
        <w:ind w:firstLine="200"/>
      </w:pPr>
    </w:p>
    <w:p w14:paraId="3DB79864" w14:textId="77777777" w:rsidR="00E063EA" w:rsidRDefault="00E063EA" w:rsidP="00E063EA">
      <w:pPr>
        <w:pStyle w:val="a6"/>
        <w:numPr>
          <w:ilvl w:val="0"/>
          <w:numId w:val="30"/>
        </w:numPr>
        <w:ind w:leftChars="0" w:firstLineChars="0"/>
      </w:pPr>
      <w:r>
        <w:rPr>
          <w:b/>
        </w:rPr>
        <w:t>v</w:t>
      </w:r>
      <w:r w:rsidRPr="00783FF8">
        <w:rPr>
          <w:b/>
        </w:rPr>
        <w:t>)</w:t>
      </w:r>
      <w:r>
        <w:t xml:space="preserve"> CPU–GPU memory transfer overhead</w:t>
      </w:r>
    </w:p>
    <w:p w14:paraId="47752F64" w14:textId="475E06F9" w:rsidR="00FD0468" w:rsidRDefault="00E063EA" w:rsidP="00E063EA">
      <w:pPr>
        <w:ind w:firstLineChars="50"/>
      </w:pPr>
      <w:r>
        <w:t xml:space="preserve">Semiconductors such as </w:t>
      </w:r>
      <w:r>
        <w:rPr>
          <w:rFonts w:hint="eastAsia"/>
        </w:rPr>
        <w:t xml:space="preserve">CPU, GPU, and </w:t>
      </w:r>
      <w:r>
        <w:t>DRAM can execute operations quickly. However, the motherboard’s PCIe interface, which connects them, has much slower bandwidth [30]. Therefore, it is advantageous to minimize CPU–GPU memory transfer or to transfer the data asynchronously while the GPU is not busy.</w:t>
      </w:r>
    </w:p>
    <w:p w14:paraId="40050690" w14:textId="77777777" w:rsidR="00E063EA" w:rsidRDefault="00E063EA" w:rsidP="00F12156">
      <w:pPr>
        <w:ind w:firstLineChars="50"/>
      </w:pPr>
    </w:p>
    <w:p w14:paraId="78F9DFBF" w14:textId="0703EB63" w:rsidR="00FD0468" w:rsidRPr="0006321F" w:rsidRDefault="00FD0468" w:rsidP="00F12156">
      <w:pPr>
        <w:pStyle w:val="2"/>
      </w:pPr>
      <w:proofErr w:type="spellStart"/>
      <w:r>
        <w:rPr>
          <w:rFonts w:hint="eastAsia"/>
        </w:rPr>
        <w:t>earch</w:t>
      </w:r>
      <w:r>
        <w:t>ing</w:t>
      </w:r>
      <w:proofErr w:type="spellEnd"/>
      <w:r>
        <w:t xml:space="preserve"> for o</w:t>
      </w:r>
      <w:r>
        <w:rPr>
          <w:rFonts w:hint="eastAsia"/>
        </w:rPr>
        <w:t xml:space="preserve">ptimal orientation </w:t>
      </w:r>
    </w:p>
    <w:p w14:paraId="2581A60F" w14:textId="77777777" w:rsidR="00FD0468" w:rsidRDefault="00FD0468" w:rsidP="00F12156">
      <w:pPr>
        <w:ind w:firstLineChars="50"/>
      </w:pPr>
    </w:p>
    <w:p w14:paraId="08803344" w14:textId="0748E27A" w:rsidR="00DF7C16" w:rsidRDefault="00923BE2" w:rsidP="00F12156">
      <w:pPr>
        <w:ind w:firstLineChars="50"/>
      </w:pPr>
      <w:r>
        <w:rPr>
          <w:rFonts w:hint="eastAsia"/>
        </w:rPr>
        <w:t>러나</w:t>
      </w:r>
      <w:r>
        <w:rPr>
          <w:rFonts w:hint="eastAsia"/>
        </w:rPr>
        <w:t xml:space="preserve"> </w:t>
      </w:r>
      <w:r>
        <w:rPr>
          <w:rFonts w:hint="eastAsia"/>
        </w:rPr>
        <w:t>최적</w:t>
      </w:r>
      <w:r>
        <w:rPr>
          <w:rFonts w:hint="eastAsia"/>
        </w:rPr>
        <w:t xml:space="preserve"> </w:t>
      </w:r>
      <w:r>
        <w:rPr>
          <w:rFonts w:hint="eastAsia"/>
        </w:rPr>
        <w:t>배향을</w:t>
      </w:r>
      <w:r>
        <w:rPr>
          <w:rFonts w:hint="eastAsia"/>
        </w:rPr>
        <w:t xml:space="preserve"> </w:t>
      </w:r>
      <w:r>
        <w:rPr>
          <w:rFonts w:hint="eastAsia"/>
        </w:rPr>
        <w:t>찾기</w:t>
      </w:r>
      <w:r>
        <w:rPr>
          <w:rFonts w:hint="eastAsia"/>
        </w:rPr>
        <w:t xml:space="preserve"> </w:t>
      </w:r>
      <w:r>
        <w:rPr>
          <w:rFonts w:hint="eastAsia"/>
        </w:rPr>
        <w:t>위해서는</w:t>
      </w:r>
      <w:r>
        <w:rPr>
          <w:rFonts w:hint="eastAsia"/>
        </w:rPr>
        <w:t xml:space="preserve"> </w:t>
      </w:r>
      <w:r w:rsidR="00457408">
        <w:t>4.1</w:t>
      </w:r>
      <w:r w:rsidR="00457408">
        <w:rPr>
          <w:rFonts w:hint="eastAsia"/>
        </w:rPr>
        <w:t>의</w:t>
      </w:r>
      <w:r w:rsidR="00457408">
        <w:rPr>
          <w:rFonts w:hint="eastAsia"/>
        </w:rPr>
        <w:t xml:space="preserve"> </w:t>
      </w:r>
      <w:r w:rsidR="00457408">
        <w:rPr>
          <w:rFonts w:hint="eastAsia"/>
        </w:rPr>
        <w:t>계산을</w:t>
      </w:r>
      <w:r w:rsidR="00457408">
        <w:rPr>
          <w:rFonts w:hint="eastAsia"/>
        </w:rPr>
        <w:t xml:space="preserve"> </w:t>
      </w:r>
      <w:r w:rsidR="00457408">
        <w:rPr>
          <w:rFonts w:hint="eastAsia"/>
        </w:rPr>
        <w:t>반복해야</w:t>
      </w:r>
      <w:r w:rsidR="00457408">
        <w:rPr>
          <w:rFonts w:hint="eastAsia"/>
        </w:rPr>
        <w:t xml:space="preserve"> </w:t>
      </w:r>
      <w:r w:rsidR="00457408">
        <w:rPr>
          <w:rFonts w:hint="eastAsia"/>
        </w:rPr>
        <w:t>한다</w:t>
      </w:r>
      <w:r w:rsidR="00457408">
        <w:rPr>
          <w:rFonts w:hint="eastAsia"/>
        </w:rPr>
        <w:t>.</w:t>
      </w:r>
      <w:r w:rsidR="00457408">
        <w:t xml:space="preserve"> </w:t>
      </w:r>
      <w:r w:rsidR="006E75B0">
        <w:fldChar w:fldCharType="begin"/>
      </w:r>
      <w:r w:rsidR="006E75B0">
        <w:instrText xml:space="preserve"> REF _Ref168940031 </w:instrText>
      </w:r>
      <w:r w:rsidR="00F12156">
        <w:instrText xml:space="preserve"> \* MERGEFORMAT </w:instrText>
      </w:r>
      <w:r w:rsidR="006E75B0">
        <w:fldChar w:fldCharType="separate"/>
      </w:r>
      <w:r w:rsidR="00C03ADA">
        <w:t xml:space="preserve">Figure </w:t>
      </w:r>
      <w:r w:rsidR="00C03ADA">
        <w:rPr>
          <w:noProof/>
        </w:rPr>
        <w:t>8</w:t>
      </w:r>
      <w:r w:rsidR="006E75B0">
        <w:rPr>
          <w:noProof/>
        </w:rPr>
        <w:fldChar w:fldCharType="end"/>
      </w:r>
      <w:proofErr w:type="gramStart"/>
      <w:r w:rsidR="00A91983">
        <w:rPr>
          <w:rFonts w:hint="eastAsia"/>
        </w:rPr>
        <w:t>a,b</w:t>
      </w:r>
      <w:proofErr w:type="gramEnd"/>
      <w:r w:rsidR="00A91983">
        <w:rPr>
          <w:rFonts w:hint="eastAsia"/>
        </w:rPr>
        <w:t>는</w:t>
      </w:r>
      <w:r w:rsidR="00A91983">
        <w:rPr>
          <w:rFonts w:hint="eastAsia"/>
        </w:rPr>
        <w:t xml:space="preserve"> </w:t>
      </w:r>
      <w:r w:rsidR="00A91983">
        <w:rPr>
          <w:rFonts w:hint="eastAsia"/>
        </w:rPr>
        <w:t>각각</w:t>
      </w:r>
      <w:r w:rsidR="00A91983">
        <w:rPr>
          <w:rFonts w:hint="eastAsia"/>
        </w:rPr>
        <w:t xml:space="preserve"> </w:t>
      </w:r>
      <w:r w:rsidR="00A91983">
        <w:t>CPU</w:t>
      </w:r>
      <w:r w:rsidR="00A91983">
        <w:rPr>
          <w:rFonts w:hint="eastAsia"/>
        </w:rPr>
        <w:t>와</w:t>
      </w:r>
      <w:r w:rsidR="00A91983">
        <w:rPr>
          <w:rFonts w:hint="eastAsia"/>
        </w:rPr>
        <w:t xml:space="preserve"> </w:t>
      </w:r>
      <w:r w:rsidR="00A91983">
        <w:t>GPU</w:t>
      </w:r>
      <w:r w:rsidR="00A91983">
        <w:rPr>
          <w:rFonts w:hint="eastAsia"/>
        </w:rPr>
        <w:t>로</w:t>
      </w:r>
      <w:r w:rsidR="00A91983">
        <w:rPr>
          <w:rFonts w:hint="eastAsia"/>
        </w:rPr>
        <w:t xml:space="preserve"> </w:t>
      </w:r>
      <w:r w:rsidR="00A91983">
        <w:t>1</w:t>
      </w:r>
      <w:r w:rsidR="00A91983">
        <w:rPr>
          <w:rFonts w:hint="eastAsia"/>
        </w:rPr>
        <w:t>도</w:t>
      </w:r>
      <w:r w:rsidR="00A91983">
        <w:rPr>
          <w:rFonts w:hint="eastAsia"/>
        </w:rPr>
        <w:t xml:space="preserve"> </w:t>
      </w:r>
      <w:r w:rsidR="00A91983">
        <w:rPr>
          <w:rFonts w:hint="eastAsia"/>
        </w:rPr>
        <w:t>간격으로</w:t>
      </w:r>
      <w:r w:rsidR="00A91983">
        <w:rPr>
          <w:rFonts w:hint="eastAsia"/>
        </w:rPr>
        <w:t xml:space="preserve"> </w:t>
      </w:r>
      <w:r w:rsidR="00A91983">
        <w:rPr>
          <w:rFonts w:hint="eastAsia"/>
        </w:rPr>
        <w:t>배향을</w:t>
      </w:r>
      <w:r w:rsidR="00A91983">
        <w:rPr>
          <w:rFonts w:hint="eastAsia"/>
        </w:rPr>
        <w:t xml:space="preserve"> </w:t>
      </w:r>
      <w:r w:rsidR="00A91983">
        <w:rPr>
          <w:rFonts w:hint="eastAsia"/>
        </w:rPr>
        <w:t>달리하며</w:t>
      </w:r>
      <w:r w:rsidR="00A91983">
        <w:rPr>
          <w:rFonts w:hint="eastAsia"/>
        </w:rPr>
        <w:t xml:space="preserve"> </w:t>
      </w:r>
      <w:r w:rsidR="00A91983">
        <w:rPr>
          <w:rFonts w:hint="eastAsia"/>
        </w:rPr>
        <w:t>지지구조</w:t>
      </w:r>
      <w:r w:rsidR="00A91983">
        <w:rPr>
          <w:rFonts w:hint="eastAsia"/>
        </w:rPr>
        <w:t xml:space="preserve"> </w:t>
      </w:r>
      <w:r w:rsidR="00A91983">
        <w:rPr>
          <w:rFonts w:hint="eastAsia"/>
        </w:rPr>
        <w:t>질량을</w:t>
      </w:r>
      <w:r w:rsidR="00A91983">
        <w:rPr>
          <w:rFonts w:hint="eastAsia"/>
        </w:rPr>
        <w:t xml:space="preserve"> </w:t>
      </w:r>
      <w:r w:rsidR="00A91983">
        <w:rPr>
          <w:rFonts w:hint="eastAsia"/>
        </w:rPr>
        <w:t>측정한</w:t>
      </w:r>
      <w:r w:rsidR="00A91983">
        <w:rPr>
          <w:rFonts w:hint="eastAsia"/>
        </w:rPr>
        <w:t xml:space="preserve"> </w:t>
      </w:r>
      <w:r w:rsidR="00A91983">
        <w:rPr>
          <w:rFonts w:hint="eastAsia"/>
        </w:rPr>
        <w:t>결과를</w:t>
      </w:r>
      <w:r w:rsidR="00A91983">
        <w:rPr>
          <w:rFonts w:hint="eastAsia"/>
        </w:rPr>
        <w:t xml:space="preserve"> </w:t>
      </w:r>
      <w:r w:rsidR="00A91983">
        <w:rPr>
          <w:rFonts w:hint="eastAsia"/>
        </w:rPr>
        <w:t>등고선</w:t>
      </w:r>
      <w:r w:rsidR="00A91983">
        <w:rPr>
          <w:rFonts w:hint="eastAsia"/>
        </w:rPr>
        <w:t xml:space="preserve"> </w:t>
      </w:r>
      <w:r w:rsidR="00A91983">
        <w:rPr>
          <w:rFonts w:hint="eastAsia"/>
        </w:rPr>
        <w:t>형태로</w:t>
      </w:r>
      <w:r w:rsidR="00A91983">
        <w:rPr>
          <w:rFonts w:hint="eastAsia"/>
        </w:rPr>
        <w:t xml:space="preserve"> </w:t>
      </w:r>
      <w:r w:rsidR="00A91983">
        <w:rPr>
          <w:rFonts w:hint="eastAsia"/>
        </w:rPr>
        <w:t>나타낸</w:t>
      </w:r>
      <w:r w:rsidR="00A91983">
        <w:rPr>
          <w:rFonts w:hint="eastAsia"/>
        </w:rPr>
        <w:t xml:space="preserve"> </w:t>
      </w:r>
      <w:r w:rsidR="00A91983">
        <w:rPr>
          <w:rFonts w:hint="eastAsia"/>
        </w:rPr>
        <w:t>것이다</w:t>
      </w:r>
      <w:r w:rsidR="00A91983">
        <w:rPr>
          <w:rFonts w:hint="eastAsia"/>
        </w:rPr>
        <w:t>.</w:t>
      </w:r>
      <w:r w:rsidR="00A91983">
        <w:t xml:space="preserve"> </w:t>
      </w:r>
      <w:r w:rsidR="00A91983">
        <w:rPr>
          <w:rFonts w:hint="eastAsia"/>
        </w:rPr>
        <w:t>파란색이</w:t>
      </w:r>
      <w:r w:rsidR="00A91983">
        <w:rPr>
          <w:rFonts w:hint="eastAsia"/>
        </w:rPr>
        <w:t xml:space="preserve"> </w:t>
      </w:r>
      <w:r w:rsidR="00A91983">
        <w:rPr>
          <w:rFonts w:hint="eastAsia"/>
        </w:rPr>
        <w:t>가장</w:t>
      </w:r>
      <w:r w:rsidR="00A91983">
        <w:rPr>
          <w:rFonts w:hint="eastAsia"/>
        </w:rPr>
        <w:t xml:space="preserve"> </w:t>
      </w:r>
      <w:r w:rsidR="00A91983">
        <w:rPr>
          <w:rFonts w:hint="eastAsia"/>
        </w:rPr>
        <w:t>지지구조</w:t>
      </w:r>
      <w:r w:rsidR="00B37F9D">
        <w:rPr>
          <w:rFonts w:hint="eastAsia"/>
        </w:rPr>
        <w:t xml:space="preserve"> </w:t>
      </w:r>
      <w:r w:rsidR="00B37F9D">
        <w:rPr>
          <w:rFonts w:hint="eastAsia"/>
        </w:rPr>
        <w:t>양이</w:t>
      </w:r>
      <w:r w:rsidR="00A91983">
        <w:rPr>
          <w:rFonts w:hint="eastAsia"/>
        </w:rPr>
        <w:t xml:space="preserve"> </w:t>
      </w:r>
      <w:r w:rsidR="00B37F9D">
        <w:rPr>
          <w:rFonts w:hint="eastAsia"/>
        </w:rPr>
        <w:t>작</w:t>
      </w:r>
      <w:r w:rsidR="00A91983">
        <w:rPr>
          <w:rFonts w:hint="eastAsia"/>
        </w:rPr>
        <w:t>은</w:t>
      </w:r>
      <w:r w:rsidR="00A91983">
        <w:rPr>
          <w:rFonts w:hint="eastAsia"/>
        </w:rPr>
        <w:t xml:space="preserve"> </w:t>
      </w:r>
      <w:r w:rsidR="00A91983">
        <w:rPr>
          <w:rFonts w:hint="eastAsia"/>
        </w:rPr>
        <w:t>최저</w:t>
      </w:r>
      <w:r w:rsidR="00A91983">
        <w:rPr>
          <w:rFonts w:hint="eastAsia"/>
        </w:rPr>
        <w:t xml:space="preserve"> </w:t>
      </w:r>
      <w:r w:rsidR="00A91983">
        <w:rPr>
          <w:rFonts w:hint="eastAsia"/>
        </w:rPr>
        <w:t>배향을</w:t>
      </w:r>
      <w:r w:rsidR="00A91983">
        <w:rPr>
          <w:rFonts w:hint="eastAsia"/>
        </w:rPr>
        <w:t xml:space="preserve"> </w:t>
      </w:r>
      <w:r w:rsidR="00A91983">
        <w:rPr>
          <w:rFonts w:hint="eastAsia"/>
        </w:rPr>
        <w:t>나타낸다</w:t>
      </w:r>
      <w:r w:rsidR="00A91983">
        <w:rPr>
          <w:rFonts w:hint="eastAsia"/>
        </w:rPr>
        <w:t>.</w:t>
      </w:r>
      <w:r w:rsidR="00A91983">
        <w:t xml:space="preserve">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7"/>
        <w:gridCol w:w="4038"/>
      </w:tblGrid>
      <w:tr w:rsidR="009B0D93" w:rsidRPr="00FA37C3" w14:paraId="4F28A93F" w14:textId="77777777" w:rsidTr="008C2032">
        <w:trPr>
          <w:jc w:val="center"/>
        </w:trPr>
        <w:tc>
          <w:tcPr>
            <w:tcW w:w="8075" w:type="dxa"/>
            <w:gridSpan w:val="2"/>
          </w:tcPr>
          <w:p w14:paraId="692350EC" w14:textId="059E060C" w:rsidR="009B0D93" w:rsidRPr="00FA37C3" w:rsidRDefault="007E531B" w:rsidP="00F12156">
            <w:pPr>
              <w:pStyle w:val="-center"/>
              <w:spacing w:line="480" w:lineRule="auto"/>
            </w:pPr>
            <w:r>
              <w:rPr>
                <w:noProof/>
              </w:rPr>
              <w:drawing>
                <wp:inline distT="0" distB="0" distL="0" distR="0" wp14:anchorId="67D8449A" wp14:editId="497091F9">
                  <wp:extent cx="2314441" cy="1991561"/>
                  <wp:effectExtent l="0" t="0" r="0" b="889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47865" r="59610"/>
                          <a:stretch/>
                        </pic:blipFill>
                        <pic:spPr bwMode="auto">
                          <a:xfrm>
                            <a:off x="0" y="0"/>
                            <a:ext cx="2314937" cy="1991988"/>
                          </a:xfrm>
                          <a:prstGeom prst="rect">
                            <a:avLst/>
                          </a:prstGeom>
                          <a:ln>
                            <a:noFill/>
                          </a:ln>
                          <a:extLst>
                            <a:ext uri="{53640926-AAD7-44D8-BBD7-CCE9431645EC}">
                              <a14:shadowObscured xmlns:a14="http://schemas.microsoft.com/office/drawing/2010/main"/>
                            </a:ext>
                          </a:extLst>
                        </pic:spPr>
                      </pic:pic>
                    </a:graphicData>
                  </a:graphic>
                </wp:inline>
              </w:drawing>
            </w:r>
            <w:r w:rsidR="00753D7D" w:rsidRPr="00FA37C3">
              <w:rPr>
                <w:noProof/>
              </w:rPr>
              <w:drawing>
                <wp:inline distT="0" distB="0" distL="0" distR="0" wp14:anchorId="1A5AB2A2" wp14:editId="22C90844">
                  <wp:extent cx="2324735" cy="19812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08" t="48015" r="58601" b="92"/>
                          <a:stretch/>
                        </pic:blipFill>
                        <pic:spPr bwMode="auto">
                          <a:xfrm>
                            <a:off x="0" y="0"/>
                            <a:ext cx="2326502" cy="1982706"/>
                          </a:xfrm>
                          <a:prstGeom prst="rect">
                            <a:avLst/>
                          </a:prstGeom>
                          <a:ln>
                            <a:noFill/>
                          </a:ln>
                          <a:extLst>
                            <a:ext uri="{53640926-AAD7-44D8-BBD7-CCE9431645EC}">
                              <a14:shadowObscured xmlns:a14="http://schemas.microsoft.com/office/drawing/2010/main"/>
                            </a:ext>
                          </a:extLst>
                        </pic:spPr>
                      </pic:pic>
                    </a:graphicData>
                  </a:graphic>
                </wp:inline>
              </w:drawing>
            </w:r>
          </w:p>
          <w:p w14:paraId="4DA507CA" w14:textId="09891A0D" w:rsidR="00A3585D" w:rsidRPr="00FA37C3" w:rsidRDefault="009B0D93" w:rsidP="00F12156">
            <w:pPr>
              <w:pStyle w:val="-center"/>
              <w:spacing w:line="480" w:lineRule="auto"/>
            </w:pPr>
            <w:r w:rsidRPr="00FA37C3">
              <w:t xml:space="preserve">(a) </w:t>
            </w:r>
            <w:r w:rsidR="00753D7D" w:rsidRPr="00FA37C3">
              <w:t xml:space="preserve">orientation </w:t>
            </w:r>
            <w:r w:rsidR="00753D7D">
              <w:t>graph</w:t>
            </w:r>
            <w:r w:rsidR="008C2032">
              <w:t xml:space="preserve"> (left:</w:t>
            </w:r>
            <w:r w:rsidR="00A62A15">
              <w:t xml:space="preserve"> </w:t>
            </w:r>
            <w:r w:rsidR="008C2032">
              <w:t xml:space="preserve">CPU, right: </w:t>
            </w:r>
            <w:r w:rsidR="00BF068A">
              <w:t xml:space="preserve">RTX 4090 </w:t>
            </w:r>
            <w:r w:rsidR="008C2032">
              <w:t>GPU</w:t>
            </w:r>
            <w:r w:rsidR="003F4AD3">
              <w:t xml:space="preserve">, </w:t>
            </w:r>
            <w:r w:rsidR="003F4AD3">
              <w:rPr>
                <w:rFonts w:hint="eastAsia"/>
              </w:rPr>
              <w:t>a</w:t>
            </w:r>
            <w:r w:rsidR="003F4AD3">
              <w:t>ngle</w:t>
            </w:r>
            <w:r w:rsidR="003F4AD3">
              <w:rPr>
                <w:rFonts w:hint="eastAsia"/>
              </w:rPr>
              <w:t xml:space="preserve"> </w:t>
            </w:r>
            <w:r w:rsidR="003F4AD3" w:rsidRPr="00FA37C3">
              <w:t>interval</w:t>
            </w:r>
            <w:r w:rsidR="003F4AD3">
              <w:t>:</w:t>
            </w:r>
            <w:r w:rsidR="003F4AD3" w:rsidRPr="00FA37C3">
              <w:t>1</w:t>
            </w:r>
            <w:r w:rsidR="003F4AD3" w:rsidRPr="00AD4ECF">
              <w:rPr>
                <w:rFonts w:hint="eastAsia"/>
              </w:rPr>
              <w:t>°</w:t>
            </w:r>
            <w:r w:rsidR="008C2032">
              <w:t>)</w:t>
            </w:r>
          </w:p>
        </w:tc>
      </w:tr>
      <w:tr w:rsidR="00405E60" w:rsidRPr="00FA37C3" w14:paraId="410EE016" w14:textId="64A0BC6C" w:rsidTr="008C2032">
        <w:trPr>
          <w:jc w:val="center"/>
        </w:trPr>
        <w:tc>
          <w:tcPr>
            <w:tcW w:w="4037" w:type="dxa"/>
          </w:tcPr>
          <w:p w14:paraId="03541945" w14:textId="7239A9D7" w:rsidR="00405E60" w:rsidRPr="00FA37C3" w:rsidRDefault="007C7B1B" w:rsidP="00F12156">
            <w:pPr>
              <w:pStyle w:val="-center"/>
              <w:spacing w:line="480" w:lineRule="auto"/>
              <w:ind w:firstLine="200"/>
            </w:pPr>
            <w:r>
              <w:rPr>
                <w:noProof/>
              </w:rPr>
              <w:lastRenderedPageBreak/>
              <w:drawing>
                <wp:inline distT="0" distB="0" distL="0" distR="0" wp14:anchorId="29359DE9" wp14:editId="137618C9">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28">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5035F543" w14:textId="3B14C8A0" w:rsidR="00405E60" w:rsidRDefault="00405E60" w:rsidP="00F12156">
            <w:pPr>
              <w:pStyle w:val="-center"/>
              <w:spacing w:line="480" w:lineRule="auto"/>
              <w:rPr>
                <w:noProof/>
              </w:rPr>
            </w:pPr>
            <w:r w:rsidRPr="00FA37C3">
              <w:rPr>
                <w:rFonts w:hint="eastAsia"/>
              </w:rPr>
              <w:t xml:space="preserve">(b) </w:t>
            </w:r>
            <w:r w:rsidR="004F11C9">
              <w:t>1</w:t>
            </w:r>
            <w:r w:rsidR="004F11C9" w:rsidRPr="004F11C9">
              <w:rPr>
                <w:vertAlign w:val="superscript"/>
              </w:rPr>
              <w:t>st</w:t>
            </w:r>
            <w:r w:rsidR="004F11C9">
              <w:t xml:space="preserve"> </w:t>
            </w:r>
            <w:r>
              <w:t>Optimal orientation (</w:t>
            </w:r>
            <w:r w:rsidR="006873C6">
              <w:t>231</w:t>
            </w:r>
            <w:r w:rsidR="006873C6" w:rsidRPr="004342A1">
              <w:rPr>
                <w:rFonts w:hint="eastAsia"/>
              </w:rPr>
              <w:t>°</w:t>
            </w:r>
            <w:r w:rsidR="006873C6">
              <w:t>,54</w:t>
            </w:r>
            <w:r w:rsidR="006873C6" w:rsidRPr="004342A1">
              <w:rPr>
                <w:rFonts w:hint="eastAsia"/>
              </w:rPr>
              <w:t>°</w:t>
            </w:r>
            <w:r>
              <w:t>)</w:t>
            </w:r>
            <w:r w:rsidR="00325157">
              <w:t xml:space="preserve">, </w:t>
            </w:r>
            <w:proofErr w:type="spellStart"/>
            <w:r w:rsidR="00325157" w:rsidRPr="00325157">
              <w:rPr>
                <w:b/>
                <w:i/>
              </w:rPr>
              <w:t>M</w:t>
            </w:r>
            <w:r w:rsidR="00325157" w:rsidRPr="00325157">
              <w:rPr>
                <w:vertAlign w:val="subscript"/>
              </w:rPr>
              <w:t>ss</w:t>
            </w:r>
            <w:proofErr w:type="spellEnd"/>
            <w:r w:rsidR="0051044B">
              <w:t>=4.8g</w:t>
            </w:r>
          </w:p>
        </w:tc>
        <w:tc>
          <w:tcPr>
            <w:tcW w:w="4038" w:type="dxa"/>
          </w:tcPr>
          <w:p w14:paraId="681C1C31" w14:textId="1F3C83CB" w:rsidR="00405E60" w:rsidRDefault="008C3045" w:rsidP="00F12156">
            <w:pPr>
              <w:pStyle w:val="-center"/>
              <w:spacing w:line="480" w:lineRule="auto"/>
              <w:rPr>
                <w:noProof/>
              </w:rPr>
            </w:pPr>
            <w:r>
              <w:rPr>
                <w:noProof/>
              </w:rPr>
              <w:drawing>
                <wp:inline distT="0" distB="0" distL="0" distR="0" wp14:anchorId="244859D1" wp14:editId="48A25BDA">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29">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05695946" w14:textId="013EB180" w:rsidR="00405E60" w:rsidRDefault="00405E60" w:rsidP="00F12156">
            <w:pPr>
              <w:pStyle w:val="-center"/>
              <w:spacing w:line="480" w:lineRule="auto"/>
              <w:rPr>
                <w:noProof/>
              </w:rPr>
            </w:pPr>
            <w:r>
              <w:rPr>
                <w:rFonts w:hint="eastAsia"/>
                <w:noProof/>
              </w:rPr>
              <w:t>(c)</w:t>
            </w:r>
            <w:r>
              <w:rPr>
                <w:noProof/>
              </w:rPr>
              <w:t xml:space="preserve"> </w:t>
            </w:r>
            <w:r w:rsidR="00C45C11">
              <w:rPr>
                <w:noProof/>
              </w:rPr>
              <w:t>1</w:t>
            </w:r>
            <w:r w:rsidR="00C45C11" w:rsidRPr="00C45C11">
              <w:rPr>
                <w:noProof/>
                <w:vertAlign w:val="superscript"/>
              </w:rPr>
              <w:t>st</w:t>
            </w:r>
            <w:r w:rsidR="00C45C11">
              <w:rPr>
                <w:noProof/>
              </w:rPr>
              <w:t xml:space="preserve"> </w:t>
            </w:r>
            <w:r>
              <w:rPr>
                <w:noProof/>
              </w:rPr>
              <w:t xml:space="preserve">worst orientation </w:t>
            </w:r>
            <w:r w:rsidR="00FD0BBB">
              <w:t>(243</w:t>
            </w:r>
            <w:r w:rsidR="00FD0BBB" w:rsidRPr="004342A1">
              <w:rPr>
                <w:rFonts w:hint="eastAsia"/>
              </w:rPr>
              <w:t>°</w:t>
            </w:r>
            <w:r w:rsidR="00FD0BBB">
              <w:t>,356</w:t>
            </w:r>
            <w:r w:rsidR="00FD0BBB" w:rsidRPr="004342A1">
              <w:rPr>
                <w:rFonts w:hint="eastAsia"/>
              </w:rPr>
              <w:t>°</w:t>
            </w:r>
            <w:r w:rsidR="00FD0BBB">
              <w:t>)</w:t>
            </w:r>
            <w:r w:rsidR="0033028A">
              <w:t xml:space="preserve">, </w:t>
            </w:r>
            <w:proofErr w:type="spellStart"/>
            <w:r w:rsidR="00325157" w:rsidRPr="00325157">
              <w:rPr>
                <w:b/>
                <w:i/>
              </w:rPr>
              <w:t>M</w:t>
            </w:r>
            <w:r w:rsidR="00325157" w:rsidRPr="00325157">
              <w:rPr>
                <w:vertAlign w:val="subscript"/>
              </w:rPr>
              <w:t>ss</w:t>
            </w:r>
            <w:proofErr w:type="spellEnd"/>
            <w:r w:rsidR="00211D3A">
              <w:t>=</w:t>
            </w:r>
            <w:r w:rsidR="00E31745" w:rsidRPr="00E31745">
              <w:t>63.</w:t>
            </w:r>
            <w:r w:rsidR="00E31745">
              <w:t>4 g</w:t>
            </w:r>
          </w:p>
        </w:tc>
      </w:tr>
    </w:tbl>
    <w:p w14:paraId="1A989E98" w14:textId="7026917B" w:rsidR="009B0D93" w:rsidRPr="00FA37C3" w:rsidRDefault="008D11B0" w:rsidP="00F12156">
      <w:pPr>
        <w:pStyle w:val="Figure"/>
        <w:spacing w:line="480" w:lineRule="auto"/>
        <w:ind w:firstLine="200"/>
      </w:pPr>
      <w:bookmarkStart w:id="15" w:name="_Ref168940031"/>
      <w:r>
        <w:t xml:space="preserve">Figure </w:t>
      </w:r>
      <w:r w:rsidR="00532BB2">
        <w:fldChar w:fldCharType="begin"/>
      </w:r>
      <w:r w:rsidR="00532BB2">
        <w:instrText xml:space="preserve"> SEQ Figure \* ARABIC </w:instrText>
      </w:r>
      <w:r w:rsidR="00532BB2">
        <w:fldChar w:fldCharType="separate"/>
      </w:r>
      <w:r w:rsidR="003C4F56">
        <w:rPr>
          <w:noProof/>
        </w:rPr>
        <w:t>8</w:t>
      </w:r>
      <w:r w:rsidR="00532BB2">
        <w:rPr>
          <w:noProof/>
        </w:rPr>
        <w:fldChar w:fldCharType="end"/>
      </w:r>
      <w:bookmarkEnd w:id="15"/>
      <w:r w:rsidR="00077691" w:rsidRPr="00FA37C3">
        <w:t xml:space="preserve">. </w:t>
      </w:r>
      <w:r w:rsidR="00FA37C3">
        <w:t>Op</w:t>
      </w:r>
      <w:r w:rsidR="00077691" w:rsidRPr="00FA37C3">
        <w:t xml:space="preserve">timal orientation </w:t>
      </w:r>
      <w:r w:rsidR="00351EB8">
        <w:t>search</w:t>
      </w:r>
      <w:r w:rsidR="002356F8">
        <w:t xml:space="preserve"> example </w:t>
      </w:r>
      <w:r w:rsidR="00077691" w:rsidRPr="00FA37C3">
        <w:t xml:space="preserve">for </w:t>
      </w:r>
      <w:r w:rsidR="00077691" w:rsidRPr="00DF3142">
        <w:rPr>
          <w:i/>
        </w:rPr>
        <w:t>Bunny</w:t>
      </w:r>
      <w:r w:rsidR="00DF3142" w:rsidRPr="00DF3142">
        <w:rPr>
          <w:i/>
        </w:rPr>
        <w:t xml:space="preserve"> 65k</w:t>
      </w:r>
      <w:r w:rsidR="008A50C8">
        <w:rPr>
          <w:i/>
        </w:rPr>
        <w:t xml:space="preserve"> 2x</w:t>
      </w:r>
      <w:r w:rsidR="00077691" w:rsidRPr="00FA37C3">
        <w:t xml:space="preserve"> </w:t>
      </w:r>
    </w:p>
    <w:p w14:paraId="481E9D61" w14:textId="3CD660B2" w:rsidR="009B0D93" w:rsidRPr="00CA00B8" w:rsidRDefault="009B0D93" w:rsidP="00F12156">
      <w:pPr>
        <w:ind w:firstLineChars="50"/>
      </w:pPr>
    </w:p>
    <w:p w14:paraId="059E30F0" w14:textId="37060D01" w:rsidR="00EB27FA" w:rsidRPr="00F326A1" w:rsidRDefault="008D1262" w:rsidP="00F12156">
      <w:pPr>
        <w:ind w:firstLineChars="50"/>
      </w:pPr>
      <w:r>
        <w:rPr>
          <w:rFonts w:hint="eastAsia"/>
        </w:rPr>
        <w:t>표</w:t>
      </w:r>
      <w:r>
        <w:t xml:space="preserve"> </w:t>
      </w:r>
      <w:r w:rsidR="0090648C">
        <w:t>2</w:t>
      </w:r>
      <w:r>
        <w:rPr>
          <w:rFonts w:hint="eastAsia"/>
        </w:rPr>
        <w:t>은</w:t>
      </w:r>
      <w:r>
        <w:rPr>
          <w:rFonts w:hint="eastAsia"/>
        </w:rPr>
        <w:t xml:space="preserve"> </w:t>
      </w:r>
      <w:r>
        <w:rPr>
          <w:rFonts w:hint="eastAsia"/>
        </w:rPr>
        <w:t>계산</w:t>
      </w:r>
      <w:r>
        <w:rPr>
          <w:rFonts w:hint="eastAsia"/>
        </w:rPr>
        <w:t xml:space="preserve"> </w:t>
      </w:r>
      <w:r>
        <w:rPr>
          <w:rFonts w:hint="eastAsia"/>
        </w:rPr>
        <w:t>시간을</w:t>
      </w:r>
      <w:r>
        <w:rPr>
          <w:rFonts w:hint="eastAsia"/>
        </w:rPr>
        <w:t xml:space="preserve"> </w:t>
      </w:r>
      <w:r>
        <w:rPr>
          <w:rFonts w:hint="eastAsia"/>
        </w:rPr>
        <w:t>측정한</w:t>
      </w:r>
      <w:r>
        <w:rPr>
          <w:rFonts w:hint="eastAsia"/>
        </w:rPr>
        <w:t xml:space="preserve"> </w:t>
      </w:r>
      <w:r>
        <w:rPr>
          <w:rFonts w:hint="eastAsia"/>
        </w:rPr>
        <w:t>결과로서</w:t>
      </w:r>
      <w:r>
        <w:rPr>
          <w:rFonts w:hint="eastAsia"/>
        </w:rPr>
        <w:t>,</w:t>
      </w:r>
      <w:r>
        <w:t xml:space="preserve"> </w:t>
      </w:r>
      <w:r>
        <w:rPr>
          <w:rFonts w:hint="eastAsia"/>
        </w:rPr>
        <w:t>본</w:t>
      </w:r>
      <w:r>
        <w:rPr>
          <w:rFonts w:hint="eastAsia"/>
        </w:rPr>
        <w:t xml:space="preserve"> </w:t>
      </w:r>
      <w:r>
        <w:rPr>
          <w:rFonts w:hint="eastAsia"/>
        </w:rPr>
        <w:t>실험에</w:t>
      </w:r>
      <w:r>
        <w:rPr>
          <w:rFonts w:hint="eastAsia"/>
        </w:rPr>
        <w:t xml:space="preserve"> </w:t>
      </w:r>
      <w:r>
        <w:rPr>
          <w:rFonts w:hint="eastAsia"/>
        </w:rPr>
        <w:t>사용한</w:t>
      </w:r>
      <w:r>
        <w:rPr>
          <w:rFonts w:hint="eastAsia"/>
        </w:rPr>
        <w:t xml:space="preserve"> CPU</w:t>
      </w:r>
      <w:r>
        <w:rPr>
          <w:rFonts w:hint="eastAsia"/>
        </w:rPr>
        <w:t>의</w:t>
      </w:r>
      <w:r>
        <w:rPr>
          <w:rFonts w:hint="eastAsia"/>
        </w:rPr>
        <w:t xml:space="preserve"> </w:t>
      </w:r>
      <w:r>
        <w:rPr>
          <w:rFonts w:hint="eastAsia"/>
        </w:rPr>
        <w:t>경우</w:t>
      </w:r>
      <w:r>
        <w:rPr>
          <w:rFonts w:hint="eastAsia"/>
        </w:rPr>
        <w:t xml:space="preserve"> </w:t>
      </w:r>
      <w:r w:rsidR="006D4650">
        <w:t>6</w:t>
      </w:r>
      <w:r>
        <w:rPr>
          <w:rFonts w:hint="eastAsia"/>
        </w:rPr>
        <w:t>개의</w:t>
      </w:r>
      <w:r>
        <w:rPr>
          <w:rFonts w:hint="eastAsia"/>
        </w:rPr>
        <w:t xml:space="preserve"> </w:t>
      </w:r>
      <w:r>
        <w:rPr>
          <w:rFonts w:hint="eastAsia"/>
        </w:rPr>
        <w:t>코어</w:t>
      </w:r>
      <w:r w:rsidR="006D4650">
        <w:rPr>
          <w:rFonts w:hint="eastAsia"/>
        </w:rPr>
        <w:t>가</w:t>
      </w:r>
      <w:r w:rsidR="006D4650">
        <w:rPr>
          <w:rFonts w:hint="eastAsia"/>
        </w:rPr>
        <w:t xml:space="preserve"> </w:t>
      </w:r>
      <w:r w:rsidR="006D4650">
        <w:rPr>
          <w:rFonts w:hint="eastAsia"/>
        </w:rPr>
        <w:t>동시에</w:t>
      </w:r>
      <w:r w:rsidR="006D4650">
        <w:rPr>
          <w:rFonts w:hint="eastAsia"/>
        </w:rPr>
        <w:t xml:space="preserve"> </w:t>
      </w:r>
      <w:r w:rsidR="006D4650">
        <w:t>12</w:t>
      </w:r>
      <w:r w:rsidR="006D4650">
        <w:rPr>
          <w:rFonts w:hint="eastAsia"/>
        </w:rPr>
        <w:t>개의</w:t>
      </w:r>
      <w:r w:rsidR="006D4650">
        <w:rPr>
          <w:rFonts w:hint="eastAsia"/>
        </w:rPr>
        <w:t xml:space="preserve"> </w:t>
      </w:r>
      <w:r w:rsidR="006D4650">
        <w:rPr>
          <w:rFonts w:hint="eastAsia"/>
        </w:rPr>
        <w:t>쓰레드로</w:t>
      </w:r>
      <w:r w:rsidR="006D4650">
        <w:rPr>
          <w:rFonts w:hint="eastAsia"/>
        </w:rPr>
        <w:t xml:space="preserve"> </w:t>
      </w:r>
      <w:proofErr w:type="spellStart"/>
      <w:r w:rsidR="00706024">
        <w:rPr>
          <w:rFonts w:hint="eastAsia"/>
        </w:rPr>
        <w:t>각도별</w:t>
      </w:r>
      <w:proofErr w:type="spellEnd"/>
      <w:r w:rsidR="00706024">
        <w:rPr>
          <w:rFonts w:hint="eastAsia"/>
        </w:rPr>
        <w:t xml:space="preserve"> </w:t>
      </w:r>
      <w:r w:rsidR="00706024">
        <w:rPr>
          <w:rFonts w:hint="eastAsia"/>
        </w:rPr>
        <w:t>연산을</w:t>
      </w:r>
      <w:r w:rsidR="00706024">
        <w:rPr>
          <w:rFonts w:hint="eastAsia"/>
        </w:rPr>
        <w:t xml:space="preserve"> </w:t>
      </w:r>
      <w:r w:rsidR="00F841EE">
        <w:rPr>
          <w:rFonts w:hint="eastAsia"/>
        </w:rPr>
        <w:t>분산</w:t>
      </w:r>
      <w:r w:rsidR="00F841EE">
        <w:rPr>
          <w:rFonts w:hint="eastAsia"/>
        </w:rPr>
        <w:t xml:space="preserve"> </w:t>
      </w:r>
      <w:r w:rsidR="00706024">
        <w:rPr>
          <w:rFonts w:hint="eastAsia"/>
        </w:rPr>
        <w:t>처리</w:t>
      </w:r>
      <w:r w:rsidR="006D4650">
        <w:rPr>
          <w:rFonts w:hint="eastAsia"/>
        </w:rPr>
        <w:t>할</w:t>
      </w:r>
      <w:r w:rsidR="006D4650">
        <w:rPr>
          <w:rFonts w:hint="eastAsia"/>
        </w:rPr>
        <w:t xml:space="preserve"> </w:t>
      </w:r>
      <w:r w:rsidR="006D4650">
        <w:rPr>
          <w:rFonts w:hint="eastAsia"/>
        </w:rPr>
        <w:t>수</w:t>
      </w:r>
      <w:r w:rsidR="006D4650">
        <w:rPr>
          <w:rFonts w:hint="eastAsia"/>
        </w:rPr>
        <w:t xml:space="preserve"> </w:t>
      </w:r>
      <w:r w:rsidR="006D4650">
        <w:rPr>
          <w:rFonts w:hint="eastAsia"/>
        </w:rPr>
        <w:t>있</w:t>
      </w:r>
      <w:r w:rsidR="00EB3999">
        <w:rPr>
          <w:rFonts w:hint="eastAsia"/>
        </w:rPr>
        <w:t>다</w:t>
      </w:r>
      <w:r w:rsidR="00EB3999">
        <w:rPr>
          <w:rFonts w:hint="eastAsia"/>
        </w:rPr>
        <w:t>.</w:t>
      </w:r>
      <w:r w:rsidR="00EB3999">
        <w:t xml:space="preserve"> </w:t>
      </w:r>
      <w:r w:rsidR="00EB3999">
        <w:rPr>
          <w:rFonts w:hint="eastAsia"/>
        </w:rPr>
        <w:t>예를</w:t>
      </w:r>
      <w:r w:rsidR="00EB3999">
        <w:rPr>
          <w:rFonts w:hint="eastAsia"/>
        </w:rPr>
        <w:t xml:space="preserve"> </w:t>
      </w:r>
      <w:r w:rsidR="00EB3999">
        <w:rPr>
          <w:rFonts w:hint="eastAsia"/>
        </w:rPr>
        <w:t>들어</w:t>
      </w:r>
      <w:r w:rsidR="00EB3999">
        <w:rPr>
          <w:rFonts w:hint="eastAsia"/>
        </w:rPr>
        <w:t xml:space="preserve"> </w:t>
      </w:r>
      <w:r w:rsidR="00EB3999">
        <w:rPr>
          <w:rFonts w:hint="eastAsia"/>
        </w:rPr>
        <w:t>첫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w:t>
      </w:r>
      <w:r w:rsidR="00EB3999">
        <w:rPr>
          <w:rFonts w:hint="eastAsia"/>
        </w:rPr>
        <w:t>0</w:t>
      </w:r>
      <w:r w:rsidR="00EB3999" w:rsidRPr="00EB3999">
        <w:rPr>
          <w:rFonts w:hint="eastAsia"/>
        </w:rPr>
        <w:t>°</w:t>
      </w:r>
      <w:r w:rsidR="00EB3999">
        <w:t>)</w:t>
      </w:r>
      <w:r w:rsidR="00EB3999">
        <w:rPr>
          <w:rFonts w:hint="eastAsia"/>
        </w:rPr>
        <w:t xml:space="preserve"> </w:t>
      </w:r>
      <w:r w:rsidR="00EB3999">
        <w:rPr>
          <w:rFonts w:hint="eastAsia"/>
        </w:rPr>
        <w:t>배향</w:t>
      </w:r>
      <w:r w:rsidR="0059581D">
        <w:rPr>
          <w:rFonts w:hint="eastAsia"/>
        </w:rPr>
        <w:t>일</w:t>
      </w:r>
      <w:r w:rsidR="0059581D">
        <w:rPr>
          <w:rFonts w:hint="eastAsia"/>
        </w:rPr>
        <w:t xml:space="preserve"> </w:t>
      </w:r>
      <w:r w:rsidR="0059581D">
        <w:rPr>
          <w:rFonts w:hint="eastAsia"/>
        </w:rPr>
        <w:t>때의</w:t>
      </w:r>
      <w:r w:rsidR="0059581D">
        <w:rPr>
          <w:rFonts w:hint="eastAsia"/>
        </w:rPr>
        <w:t xml:space="preserve"> </w:t>
      </w:r>
      <w:r w:rsidR="0059581D">
        <w:rPr>
          <w:rFonts w:hint="eastAsia"/>
        </w:rPr>
        <w:t>모든</w:t>
      </w:r>
      <w:r w:rsidR="0059581D">
        <w:rPr>
          <w:rFonts w:hint="eastAsia"/>
        </w:rPr>
        <w:t xml:space="preserve"> </w:t>
      </w:r>
      <w:r w:rsidR="0059581D">
        <w:rPr>
          <w:rFonts w:hint="eastAsia"/>
        </w:rPr>
        <w:t>삼각형의</w:t>
      </w:r>
      <w:r w:rsidR="0059581D">
        <w:rPr>
          <w:rFonts w:hint="eastAsia"/>
        </w:rPr>
        <w:t xml:space="preserve"> </w:t>
      </w:r>
      <w:r w:rsidR="0059581D">
        <w:rPr>
          <w:rFonts w:hint="eastAsia"/>
        </w:rPr>
        <w:t>복셀화</w:t>
      </w:r>
      <w:r w:rsidR="0059581D">
        <w:rPr>
          <w:rFonts w:hint="eastAsia"/>
        </w:rPr>
        <w:t xml:space="preserve"> </w:t>
      </w:r>
      <w:r w:rsidR="0059581D">
        <w:rPr>
          <w:rFonts w:hint="eastAsia"/>
        </w:rPr>
        <w:t>및</w:t>
      </w:r>
      <w:r w:rsidR="0059581D">
        <w:rPr>
          <w:rFonts w:hint="eastAsia"/>
        </w:rPr>
        <w:t xml:space="preserve"> </w:t>
      </w:r>
      <w:r w:rsidR="0059581D">
        <w:rPr>
          <w:rFonts w:hint="eastAsia"/>
        </w:rPr>
        <w:t>필라멘트</w:t>
      </w:r>
      <w:r w:rsidR="0059581D">
        <w:rPr>
          <w:rFonts w:hint="eastAsia"/>
        </w:rPr>
        <w:t xml:space="preserve"> </w:t>
      </w:r>
      <w:r w:rsidR="0059581D">
        <w:rPr>
          <w:rFonts w:hint="eastAsia"/>
        </w:rPr>
        <w:t>질량</w:t>
      </w:r>
      <w:r w:rsidR="00EB3999">
        <w:rPr>
          <w:rFonts w:hint="eastAsia"/>
        </w:rPr>
        <w:t xml:space="preserve"> </w:t>
      </w:r>
      <w:r w:rsidR="00EB3999">
        <w:rPr>
          <w:rFonts w:hint="eastAsia"/>
        </w:rPr>
        <w:t>계산을</w:t>
      </w:r>
      <w:r w:rsidR="00EB3999">
        <w:rPr>
          <w:rFonts w:hint="eastAsia"/>
        </w:rPr>
        <w:t xml:space="preserve"> </w:t>
      </w:r>
      <w:r w:rsidR="00EB3999">
        <w:rPr>
          <w:rFonts w:hint="eastAsia"/>
        </w:rPr>
        <w:t>모두</w:t>
      </w:r>
      <w:r w:rsidR="00EB3999">
        <w:rPr>
          <w:rFonts w:hint="eastAsia"/>
        </w:rPr>
        <w:t xml:space="preserve"> </w:t>
      </w:r>
      <w:r w:rsidR="00EB3999">
        <w:rPr>
          <w:rFonts w:hint="eastAsia"/>
        </w:rPr>
        <w:t>도맡아</w:t>
      </w:r>
      <w:r w:rsidR="00EB3999">
        <w:rPr>
          <w:rFonts w:hint="eastAsia"/>
        </w:rPr>
        <w:t xml:space="preserve"> </w:t>
      </w:r>
      <w:r w:rsidR="00EB3999">
        <w:rPr>
          <w:rFonts w:hint="eastAsia"/>
        </w:rPr>
        <w:t>처리하고</w:t>
      </w:r>
      <w:r w:rsidR="00EB3999">
        <w:rPr>
          <w:rFonts w:hint="eastAsia"/>
        </w:rPr>
        <w:t>,</w:t>
      </w:r>
      <w:r w:rsidR="00EB3999">
        <w:t xml:space="preserve"> </w:t>
      </w:r>
      <w:r w:rsidR="00EB3999">
        <w:rPr>
          <w:rFonts w:hint="eastAsia"/>
        </w:rPr>
        <w:t>두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1</w:t>
      </w:r>
      <w:r w:rsidR="00EB3999" w:rsidRPr="00EB3999">
        <w:rPr>
          <w:rFonts w:hint="eastAsia"/>
        </w:rPr>
        <w:t>°</w:t>
      </w:r>
      <w:r w:rsidR="00EB3999">
        <w:t xml:space="preserve">) </w:t>
      </w:r>
      <w:r w:rsidR="00EB3999">
        <w:rPr>
          <w:rFonts w:hint="eastAsia"/>
        </w:rPr>
        <w:t>배향</w:t>
      </w:r>
      <w:r w:rsidR="00367D2F">
        <w:rPr>
          <w:rFonts w:hint="eastAsia"/>
        </w:rPr>
        <w:t>의</w:t>
      </w:r>
      <w:r w:rsidR="00367D2F">
        <w:rPr>
          <w:rFonts w:hint="eastAsia"/>
        </w:rPr>
        <w:t xml:space="preserve"> </w:t>
      </w:r>
      <w:r w:rsidR="00367D2F">
        <w:rPr>
          <w:rFonts w:hint="eastAsia"/>
        </w:rPr>
        <w:t>계산을</w:t>
      </w:r>
      <w:r w:rsidR="00367D2F">
        <w:rPr>
          <w:rFonts w:hint="eastAsia"/>
        </w:rPr>
        <w:t xml:space="preserve"> </w:t>
      </w:r>
      <w:r w:rsidR="00367D2F">
        <w:rPr>
          <w:rFonts w:hint="eastAsia"/>
        </w:rPr>
        <w:t>모두</w:t>
      </w:r>
      <w:r w:rsidR="00367D2F">
        <w:rPr>
          <w:rFonts w:hint="eastAsia"/>
        </w:rPr>
        <w:t xml:space="preserve"> </w:t>
      </w:r>
      <w:r w:rsidR="00EB3999">
        <w:rPr>
          <w:rFonts w:hint="eastAsia"/>
        </w:rPr>
        <w:t>처리하는</w:t>
      </w:r>
      <w:r w:rsidR="00EB3999">
        <w:rPr>
          <w:rFonts w:hint="eastAsia"/>
        </w:rPr>
        <w:t xml:space="preserve"> </w:t>
      </w:r>
      <w:r w:rsidR="00EB3999">
        <w:rPr>
          <w:rFonts w:hint="eastAsia"/>
        </w:rPr>
        <w:t>방식이다</w:t>
      </w:r>
      <w:r w:rsidR="00EB3999">
        <w:rPr>
          <w:rFonts w:hint="eastAsia"/>
        </w:rPr>
        <w:t>.</w:t>
      </w:r>
      <w:r w:rsidR="00EB3999">
        <w:t xml:space="preserve"> </w:t>
      </w:r>
      <w:r w:rsidR="00BC766E">
        <w:rPr>
          <w:rFonts w:hint="eastAsia"/>
        </w:rPr>
        <w:t>사용된</w:t>
      </w:r>
      <w:r w:rsidR="00BC766E">
        <w:rPr>
          <w:rFonts w:hint="eastAsia"/>
        </w:rPr>
        <w:t xml:space="preserve"> </w:t>
      </w:r>
      <w:r w:rsidR="00BC766E">
        <w:t>6-</w:t>
      </w:r>
      <w:r w:rsidR="00BC766E">
        <w:rPr>
          <w:rFonts w:hint="eastAsia"/>
        </w:rPr>
        <w:t>코어</w:t>
      </w:r>
      <w:r w:rsidR="00BC766E">
        <w:rPr>
          <w:rFonts w:hint="eastAsia"/>
        </w:rPr>
        <w:t xml:space="preserve"> </w:t>
      </w:r>
      <w:r w:rsidR="00BC766E">
        <w:t>CPU</w:t>
      </w:r>
      <w:r w:rsidR="00BC766E">
        <w:rPr>
          <w:rFonts w:hint="eastAsia"/>
        </w:rPr>
        <w:t>의</w:t>
      </w:r>
      <w:r w:rsidR="00BC766E">
        <w:rPr>
          <w:rFonts w:hint="eastAsia"/>
        </w:rPr>
        <w:t xml:space="preserve"> </w:t>
      </w:r>
      <w:r w:rsidR="00BC766E">
        <w:rPr>
          <w:rFonts w:hint="eastAsia"/>
        </w:rPr>
        <w:t>경우</w:t>
      </w:r>
      <w:r w:rsidR="006D4650">
        <w:rPr>
          <w:rFonts w:hint="eastAsia"/>
        </w:rPr>
        <w:t xml:space="preserve"> </w:t>
      </w:r>
      <w:r>
        <w:rPr>
          <w:rFonts w:hint="eastAsia"/>
        </w:rPr>
        <w:t>총</w:t>
      </w:r>
      <w:r>
        <w:rPr>
          <w:rFonts w:hint="eastAsia"/>
        </w:rPr>
        <w:t xml:space="preserve"> </w:t>
      </w:r>
      <w:r>
        <w:t>14.29</w:t>
      </w:r>
      <w:r>
        <w:rPr>
          <w:rFonts w:hint="eastAsia"/>
        </w:rPr>
        <w:t>초의</w:t>
      </w:r>
      <w:r>
        <w:rPr>
          <w:rFonts w:hint="eastAsia"/>
        </w:rPr>
        <w:t xml:space="preserve"> </w:t>
      </w:r>
      <w:r>
        <w:rPr>
          <w:rFonts w:hint="eastAsia"/>
        </w:rPr>
        <w:t>시간이</w:t>
      </w:r>
      <w:r>
        <w:rPr>
          <w:rFonts w:hint="eastAsia"/>
        </w:rPr>
        <w:t xml:space="preserve"> </w:t>
      </w:r>
      <w:r>
        <w:rPr>
          <w:rFonts w:hint="eastAsia"/>
        </w:rPr>
        <w:t>소요되었</w:t>
      </w:r>
      <w:r w:rsidR="003218BF">
        <w:rPr>
          <w:rFonts w:hint="eastAsia"/>
        </w:rPr>
        <w:t>는데</w:t>
      </w:r>
      <w:r w:rsidR="003218BF">
        <w:rPr>
          <w:rFonts w:hint="eastAsia"/>
        </w:rPr>
        <w:t>,</w:t>
      </w:r>
      <w:r w:rsidR="001944C6">
        <w:rPr>
          <w:rFonts w:hint="eastAsia"/>
        </w:rPr>
        <w:t xml:space="preserve"> </w:t>
      </w:r>
      <w:r w:rsidR="001944C6">
        <w:t>CPU</w:t>
      </w:r>
      <w:r w:rsidR="001944C6">
        <w:rPr>
          <w:rFonts w:hint="eastAsia"/>
        </w:rPr>
        <w:t>의</w:t>
      </w:r>
      <w:r w:rsidR="001944C6">
        <w:rPr>
          <w:rFonts w:hint="eastAsia"/>
        </w:rPr>
        <w:t xml:space="preserve"> </w:t>
      </w:r>
      <w:r w:rsidR="001944C6">
        <w:rPr>
          <w:rFonts w:hint="eastAsia"/>
        </w:rPr>
        <w:t>쓰레드</w:t>
      </w:r>
      <w:r w:rsidR="001944C6">
        <w:rPr>
          <w:rFonts w:hint="eastAsia"/>
        </w:rPr>
        <w:t xml:space="preserve"> </w:t>
      </w:r>
      <w:r w:rsidR="001944C6">
        <w:rPr>
          <w:rFonts w:hint="eastAsia"/>
        </w:rPr>
        <w:t>개수가</w:t>
      </w:r>
      <w:r w:rsidR="001944C6">
        <w:rPr>
          <w:rFonts w:hint="eastAsia"/>
        </w:rPr>
        <w:t xml:space="preserve"> </w:t>
      </w:r>
      <w:r w:rsidR="001944C6">
        <w:rPr>
          <w:rFonts w:hint="eastAsia"/>
        </w:rPr>
        <w:t>많을</w:t>
      </w:r>
      <w:r w:rsidR="001944C6">
        <w:rPr>
          <w:rFonts w:hint="eastAsia"/>
        </w:rPr>
        <w:t xml:space="preserve"> </w:t>
      </w:r>
      <w:r w:rsidR="001944C6">
        <w:rPr>
          <w:rFonts w:hint="eastAsia"/>
        </w:rPr>
        <w:t>경우</w:t>
      </w:r>
      <w:r w:rsidR="001944C6">
        <w:rPr>
          <w:rFonts w:hint="eastAsia"/>
        </w:rPr>
        <w:t xml:space="preserve"> </w:t>
      </w:r>
      <w:r w:rsidR="001944C6">
        <w:rPr>
          <w:rFonts w:hint="eastAsia"/>
        </w:rPr>
        <w:t>시간은</w:t>
      </w:r>
      <w:r w:rsidR="001944C6">
        <w:rPr>
          <w:rFonts w:hint="eastAsia"/>
        </w:rPr>
        <w:t xml:space="preserve"> </w:t>
      </w:r>
      <w:r w:rsidR="001944C6">
        <w:rPr>
          <w:rFonts w:hint="eastAsia"/>
        </w:rPr>
        <w:t>더</w:t>
      </w:r>
      <w:r w:rsidR="001944C6">
        <w:rPr>
          <w:rFonts w:hint="eastAsia"/>
        </w:rPr>
        <w:t xml:space="preserve"> </w:t>
      </w:r>
      <w:r w:rsidR="001944C6">
        <w:rPr>
          <w:rFonts w:hint="eastAsia"/>
        </w:rPr>
        <w:t>단축될</w:t>
      </w:r>
      <w:r w:rsidR="001944C6">
        <w:rPr>
          <w:rFonts w:hint="eastAsia"/>
        </w:rPr>
        <w:t xml:space="preserve"> </w:t>
      </w:r>
      <w:r w:rsidR="001944C6">
        <w:rPr>
          <w:rFonts w:hint="eastAsia"/>
        </w:rPr>
        <w:t>수도</w:t>
      </w:r>
      <w:r w:rsidR="001944C6">
        <w:rPr>
          <w:rFonts w:hint="eastAsia"/>
        </w:rPr>
        <w:t xml:space="preserve"> </w:t>
      </w:r>
      <w:r w:rsidR="001944C6">
        <w:rPr>
          <w:rFonts w:hint="eastAsia"/>
        </w:rPr>
        <w:t>있다</w:t>
      </w:r>
      <w:r w:rsidR="001944C6">
        <w:rPr>
          <w:rFonts w:hint="eastAsia"/>
        </w:rPr>
        <w:t>.</w:t>
      </w:r>
      <w:r w:rsidR="001944C6">
        <w:t xml:space="preserve"> </w:t>
      </w:r>
      <w:r w:rsidR="006C3604">
        <w:rPr>
          <w:rFonts w:hint="eastAsia"/>
        </w:rPr>
        <w:t>마찬가지로</w:t>
      </w:r>
      <w:r w:rsidR="006C3604">
        <w:rPr>
          <w:rFonts w:hint="eastAsia"/>
        </w:rPr>
        <w:t xml:space="preserve"> </w:t>
      </w:r>
      <w:r w:rsidR="000770D7">
        <w:t>GPU</w:t>
      </w:r>
      <w:r w:rsidR="00FA5DF1">
        <w:rPr>
          <w:rFonts w:hint="eastAsia"/>
        </w:rPr>
        <w:t>의</w:t>
      </w:r>
      <w:r w:rsidR="00FA5DF1">
        <w:rPr>
          <w:rFonts w:hint="eastAsia"/>
        </w:rPr>
        <w:t xml:space="preserve"> </w:t>
      </w:r>
      <w:r w:rsidR="00FA5DF1">
        <w:rPr>
          <w:rFonts w:hint="eastAsia"/>
        </w:rPr>
        <w:t>경우</w:t>
      </w:r>
      <w:r w:rsidR="00F453B9">
        <w:rPr>
          <w:rFonts w:hint="eastAsia"/>
        </w:rPr>
        <w:t>도</w:t>
      </w:r>
      <w:r w:rsidR="00FA5DF1">
        <w:rPr>
          <w:rFonts w:hint="eastAsia"/>
        </w:rPr>
        <w:t xml:space="preserve"> </w:t>
      </w:r>
      <w:r w:rsidR="00393978">
        <w:t>1152</w:t>
      </w:r>
      <w:r w:rsidR="00393978">
        <w:rPr>
          <w:rFonts w:hint="eastAsia"/>
        </w:rPr>
        <w:t>개의</w:t>
      </w:r>
      <w:r w:rsidR="00393978">
        <w:rPr>
          <w:rFonts w:hint="eastAsia"/>
        </w:rPr>
        <w:t xml:space="preserve"> </w:t>
      </w:r>
      <w:r w:rsidR="00393978">
        <w:rPr>
          <w:rFonts w:hint="eastAsia"/>
        </w:rPr>
        <w:t>코어가</w:t>
      </w:r>
      <w:r w:rsidR="00393978">
        <w:rPr>
          <w:rFonts w:hint="eastAsia"/>
        </w:rPr>
        <w:t xml:space="preserve"> </w:t>
      </w:r>
      <w:r w:rsidR="00393978">
        <w:rPr>
          <w:rFonts w:hint="eastAsia"/>
        </w:rPr>
        <w:t>동시에</w:t>
      </w:r>
      <w:r w:rsidR="00393978">
        <w:rPr>
          <w:rFonts w:hint="eastAsia"/>
        </w:rPr>
        <w:t xml:space="preserve"> </w:t>
      </w:r>
      <w:r w:rsidR="00393978">
        <w:rPr>
          <w:rFonts w:hint="eastAsia"/>
        </w:rPr>
        <w:t>동작하고</w:t>
      </w:r>
      <w:r w:rsidR="00393978">
        <w:rPr>
          <w:rFonts w:hint="eastAsia"/>
        </w:rPr>
        <w:t>,</w:t>
      </w:r>
      <w:r w:rsidR="00393978">
        <w:t xml:space="preserve"> </w:t>
      </w:r>
      <w:r w:rsidR="00393978">
        <w:rPr>
          <w:rFonts w:hint="eastAsia"/>
        </w:rPr>
        <w:t>이때</w:t>
      </w:r>
      <w:r w:rsidR="00393978">
        <w:rPr>
          <w:rFonts w:hint="eastAsia"/>
        </w:rPr>
        <w:t xml:space="preserve"> </w:t>
      </w:r>
      <w:r w:rsidR="00FA5DF1">
        <w:rPr>
          <w:rFonts w:hint="eastAsia"/>
        </w:rPr>
        <w:t>사용할</w:t>
      </w:r>
      <w:r w:rsidR="00FA5DF1">
        <w:rPr>
          <w:rFonts w:hint="eastAsia"/>
        </w:rPr>
        <w:t xml:space="preserve"> </w:t>
      </w:r>
      <w:r w:rsidR="00FA5DF1">
        <w:rPr>
          <w:rFonts w:hint="eastAsia"/>
        </w:rPr>
        <w:t>스트림의</w:t>
      </w:r>
      <w:r w:rsidR="00FA5DF1">
        <w:rPr>
          <w:rFonts w:hint="eastAsia"/>
        </w:rPr>
        <w:t xml:space="preserve"> </w:t>
      </w:r>
      <w:r w:rsidR="00FA5DF1">
        <w:rPr>
          <w:rFonts w:hint="eastAsia"/>
        </w:rPr>
        <w:t>개수를</w:t>
      </w:r>
      <w:r w:rsidR="00FA5DF1">
        <w:rPr>
          <w:rFonts w:hint="eastAsia"/>
        </w:rPr>
        <w:t xml:space="preserve"> </w:t>
      </w:r>
      <w:r w:rsidR="00FA5DF1">
        <w:rPr>
          <w:rFonts w:hint="eastAsia"/>
        </w:rPr>
        <w:t>지정할</w:t>
      </w:r>
      <w:r w:rsidR="00FA5DF1">
        <w:rPr>
          <w:rFonts w:hint="eastAsia"/>
        </w:rPr>
        <w:t xml:space="preserve"> </w:t>
      </w:r>
      <w:r w:rsidR="00FA5DF1">
        <w:rPr>
          <w:rFonts w:hint="eastAsia"/>
        </w:rPr>
        <w:t>수</w:t>
      </w:r>
      <w:r w:rsidR="00FA5DF1">
        <w:rPr>
          <w:rFonts w:hint="eastAsia"/>
        </w:rPr>
        <w:t xml:space="preserve"> </w:t>
      </w:r>
      <w:r w:rsidR="00FA5DF1">
        <w:rPr>
          <w:rFonts w:hint="eastAsia"/>
        </w:rPr>
        <w:t>있는데</w:t>
      </w:r>
      <w:r w:rsidR="00FA5DF1">
        <w:rPr>
          <w:rFonts w:hint="eastAsia"/>
        </w:rPr>
        <w:t>,</w:t>
      </w:r>
      <w:r w:rsidR="00FA5DF1">
        <w:t xml:space="preserve"> 1</w:t>
      </w:r>
      <w:r w:rsidR="00FA5DF1">
        <w:rPr>
          <w:rFonts w:hint="eastAsia"/>
        </w:rPr>
        <w:t>에서</w:t>
      </w:r>
      <w:r w:rsidR="00FA5DF1">
        <w:rPr>
          <w:rFonts w:hint="eastAsia"/>
        </w:rPr>
        <w:t xml:space="preserve"> </w:t>
      </w:r>
      <w:r w:rsidR="00FA5DF1">
        <w:t>10</w:t>
      </w:r>
      <w:r w:rsidR="00FA5DF1">
        <w:rPr>
          <w:rFonts w:hint="eastAsia"/>
        </w:rPr>
        <w:t>까지</w:t>
      </w:r>
      <w:r w:rsidR="00FA5DF1">
        <w:rPr>
          <w:rFonts w:hint="eastAsia"/>
        </w:rPr>
        <w:t xml:space="preserve"> </w:t>
      </w:r>
      <w:r w:rsidR="00FA5DF1">
        <w:rPr>
          <w:rFonts w:hint="eastAsia"/>
        </w:rPr>
        <w:t>스트림</w:t>
      </w:r>
      <w:r w:rsidR="00FA5DF1">
        <w:rPr>
          <w:rFonts w:hint="eastAsia"/>
        </w:rPr>
        <w:t xml:space="preserve"> </w:t>
      </w:r>
      <w:r w:rsidR="00FA5DF1">
        <w:rPr>
          <w:rFonts w:hint="eastAsia"/>
        </w:rPr>
        <w:t>개수를</w:t>
      </w:r>
      <w:r w:rsidR="00FA5DF1">
        <w:rPr>
          <w:rFonts w:hint="eastAsia"/>
        </w:rPr>
        <w:t xml:space="preserve"> </w:t>
      </w:r>
      <w:r w:rsidR="00FA5DF1">
        <w:rPr>
          <w:rFonts w:hint="eastAsia"/>
        </w:rPr>
        <w:t>달리하며</w:t>
      </w:r>
      <w:r w:rsidR="00FA5DF1">
        <w:rPr>
          <w:rFonts w:hint="eastAsia"/>
        </w:rPr>
        <w:t xml:space="preserve"> </w:t>
      </w:r>
      <w:r w:rsidR="00FA5DF1">
        <w:rPr>
          <w:rFonts w:hint="eastAsia"/>
        </w:rPr>
        <w:t>측정한</w:t>
      </w:r>
      <w:r w:rsidR="00FA5DF1">
        <w:rPr>
          <w:rFonts w:hint="eastAsia"/>
        </w:rPr>
        <w:t xml:space="preserve"> </w:t>
      </w:r>
      <w:r w:rsidR="00FA5DF1">
        <w:rPr>
          <w:rFonts w:hint="eastAsia"/>
        </w:rPr>
        <w:t>결과</w:t>
      </w:r>
      <w:r w:rsidR="00FA5DF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A5DF1">
        <w:rPr>
          <w:rFonts w:hint="eastAsia"/>
        </w:rPr>
        <w:t>과</w:t>
      </w:r>
      <w:r w:rsidR="00FA5DF1">
        <w:rPr>
          <w:rFonts w:hint="eastAsia"/>
        </w:rPr>
        <w:t xml:space="preserve"> </w:t>
      </w:r>
      <w:r w:rsidR="00FA5DF1">
        <w:rPr>
          <w:rFonts w:hint="eastAsia"/>
        </w:rPr>
        <w:t>같이</w:t>
      </w:r>
      <w:r w:rsidR="00FA5DF1">
        <w:rPr>
          <w:rFonts w:hint="eastAsia"/>
        </w:rPr>
        <w:t xml:space="preserve"> </w:t>
      </w:r>
      <w:r w:rsidR="00FA5DF1">
        <w:rPr>
          <w:rFonts w:hint="eastAsia"/>
        </w:rPr>
        <w:t>오히려</w:t>
      </w:r>
      <w:r w:rsidR="00FA5DF1">
        <w:rPr>
          <w:rFonts w:hint="eastAsia"/>
        </w:rPr>
        <w:t xml:space="preserve"> </w:t>
      </w:r>
      <w:r w:rsidR="00FA5DF1">
        <w:t>CPU</w:t>
      </w:r>
      <w:r w:rsidR="00FA5DF1">
        <w:rPr>
          <w:rFonts w:hint="eastAsia"/>
        </w:rPr>
        <w:t>보다</w:t>
      </w:r>
      <w:r w:rsidR="00FA5DF1">
        <w:rPr>
          <w:rFonts w:hint="eastAsia"/>
        </w:rPr>
        <w:t xml:space="preserve"> </w:t>
      </w:r>
      <w:r w:rsidR="00FA5DF1">
        <w:rPr>
          <w:rFonts w:hint="eastAsia"/>
        </w:rPr>
        <w:t>느린</w:t>
      </w:r>
      <w:r w:rsidR="00FA5DF1">
        <w:rPr>
          <w:rFonts w:hint="eastAsia"/>
        </w:rPr>
        <w:t xml:space="preserve"> </w:t>
      </w:r>
      <w:r w:rsidR="00FA5DF1">
        <w:rPr>
          <w:rFonts w:hint="eastAsia"/>
        </w:rPr>
        <w:t>속도가</w:t>
      </w:r>
      <w:r w:rsidR="00FA5DF1">
        <w:rPr>
          <w:rFonts w:hint="eastAsia"/>
        </w:rPr>
        <w:t xml:space="preserve"> </w:t>
      </w:r>
      <w:r w:rsidR="00FA5DF1">
        <w:rPr>
          <w:rFonts w:hint="eastAsia"/>
        </w:rPr>
        <w:t>측정되었다</w:t>
      </w:r>
      <w:r w:rsidR="00FA5DF1">
        <w:rPr>
          <w:rFonts w:hint="eastAsia"/>
        </w:rPr>
        <w:t>.</w:t>
      </w:r>
      <w:r w:rsidR="00FA5DF1">
        <w:t xml:space="preserve"> </w:t>
      </w:r>
      <w:r w:rsidR="00B0672E">
        <w:rPr>
          <w:rFonts w:hint="eastAsia"/>
        </w:rPr>
        <w:t>첫번째</w:t>
      </w:r>
      <w:r w:rsidR="00B0672E">
        <w:rPr>
          <w:rFonts w:hint="eastAsia"/>
        </w:rPr>
        <w:t xml:space="preserve"> </w:t>
      </w:r>
      <w:r w:rsidR="00B0672E">
        <w:rPr>
          <w:rFonts w:hint="eastAsia"/>
        </w:rPr>
        <w:t>이유는</w:t>
      </w:r>
      <w:r w:rsidR="00B0672E">
        <w:rPr>
          <w:rFonts w:hint="eastAsia"/>
        </w:rPr>
        <w:t xml:space="preserve"> </w:t>
      </w:r>
      <w:r w:rsidR="00B0672E">
        <w:rPr>
          <w:rFonts w:hint="eastAsia"/>
        </w:rPr>
        <w:t>데이터의</w:t>
      </w:r>
      <w:r w:rsidR="00B0672E">
        <w:rPr>
          <w:rFonts w:hint="eastAsia"/>
        </w:rPr>
        <w:t xml:space="preserve"> </w:t>
      </w:r>
      <w:r w:rsidR="00B0672E">
        <w:rPr>
          <w:rFonts w:hint="eastAsia"/>
        </w:rPr>
        <w:t>이산화이다</w:t>
      </w:r>
      <w:r w:rsidR="00B0672E">
        <w:rPr>
          <w:rFonts w:hint="eastAsia"/>
        </w:rPr>
        <w:t>(</w:t>
      </w:r>
      <w:r w:rsidR="00B0672E">
        <w:t>scattered data)</w:t>
      </w:r>
      <w:r w:rsidR="00B0672E">
        <w:rPr>
          <w:rFonts w:hint="eastAsia"/>
        </w:rPr>
        <w:t>.</w:t>
      </w:r>
      <w:r w:rsidR="00B0672E">
        <w:t xml:space="preserve"> </w:t>
      </w:r>
      <w:r w:rsidR="00A71E49">
        <w:rPr>
          <w:rFonts w:hint="eastAsia"/>
        </w:rPr>
        <w:t>일반적인</w:t>
      </w:r>
      <w:r w:rsidR="00A71E49">
        <w:rPr>
          <w:rFonts w:hint="eastAsia"/>
        </w:rPr>
        <w:t xml:space="preserve"> </w:t>
      </w:r>
      <w:proofErr w:type="spellStart"/>
      <w:r w:rsidR="00A71E49">
        <w:rPr>
          <w:rFonts w:hint="eastAsia"/>
        </w:rPr>
        <w:t>딥러닝</w:t>
      </w:r>
      <w:r w:rsidR="00B0672E">
        <w:rPr>
          <w:rFonts w:hint="eastAsia"/>
        </w:rPr>
        <w:t>은</w:t>
      </w:r>
      <w:proofErr w:type="spellEnd"/>
      <w:r w:rsidR="00B0672E">
        <w:rPr>
          <w:rFonts w:hint="eastAsia"/>
        </w:rPr>
        <w:t xml:space="preserve"> </w:t>
      </w:r>
      <w:r w:rsidR="00B0672E">
        <w:rPr>
          <w:rFonts w:hint="eastAsia"/>
        </w:rPr>
        <w:t>데이터의</w:t>
      </w:r>
      <w:r w:rsidR="00B0672E">
        <w:rPr>
          <w:rFonts w:hint="eastAsia"/>
        </w:rPr>
        <w:t xml:space="preserve"> </w:t>
      </w:r>
      <w:r w:rsidR="00B0672E">
        <w:rPr>
          <w:rFonts w:hint="eastAsia"/>
        </w:rPr>
        <w:t>일렬로</w:t>
      </w:r>
      <w:r w:rsidR="00B0672E">
        <w:rPr>
          <w:rFonts w:hint="eastAsia"/>
        </w:rPr>
        <w:t xml:space="preserve"> </w:t>
      </w:r>
      <w:r w:rsidR="00B0672E">
        <w:rPr>
          <w:rFonts w:hint="eastAsia"/>
        </w:rPr>
        <w:t>존재하므로</w:t>
      </w:r>
      <w:r w:rsidR="00B0672E">
        <w:rPr>
          <w:rFonts w:hint="eastAsia"/>
        </w:rPr>
        <w:t xml:space="preserve"> </w:t>
      </w:r>
      <w:r w:rsidR="00B0672E">
        <w:rPr>
          <w:rFonts w:hint="eastAsia"/>
        </w:rPr>
        <w:t>병렬</w:t>
      </w:r>
      <w:r w:rsidR="00B0672E">
        <w:rPr>
          <w:rFonts w:hint="eastAsia"/>
        </w:rPr>
        <w:t xml:space="preserve"> </w:t>
      </w:r>
      <w:r w:rsidR="00B0672E">
        <w:rPr>
          <w:rFonts w:hint="eastAsia"/>
        </w:rPr>
        <w:t>계산에</w:t>
      </w:r>
      <w:r w:rsidR="00B0672E">
        <w:rPr>
          <w:rFonts w:hint="eastAsia"/>
        </w:rPr>
        <w:t xml:space="preserve"> </w:t>
      </w:r>
      <w:r w:rsidR="00B0672E">
        <w:rPr>
          <w:rFonts w:hint="eastAsia"/>
        </w:rPr>
        <w:t>적합하지만</w:t>
      </w:r>
      <w:proofErr w:type="gramStart"/>
      <w:r w:rsidR="00B0672E">
        <w:rPr>
          <w:rFonts w:hint="eastAsia"/>
        </w:rPr>
        <w:t>,</w:t>
      </w:r>
      <w:r w:rsidR="00B0672E">
        <w:t xml:space="preserve"> </w:t>
      </w:r>
      <w:r w:rsidR="00B0672E">
        <w:rPr>
          <w:rFonts w:hint="eastAsia"/>
        </w:rPr>
        <w:t>,</w:t>
      </w:r>
      <w:proofErr w:type="gramEnd"/>
      <w:r w:rsidR="00B0672E">
        <w:t xml:space="preserve"> </w:t>
      </w:r>
      <w:r w:rsidR="00B0672E">
        <w:rPr>
          <w:rFonts w:hint="eastAsia"/>
        </w:rPr>
        <w:t>우리</w:t>
      </w:r>
      <w:r w:rsidR="00B0672E">
        <w:rPr>
          <w:rFonts w:hint="eastAsia"/>
        </w:rPr>
        <w:t xml:space="preserve"> </w:t>
      </w:r>
      <w:r w:rsidR="00B0672E">
        <w:rPr>
          <w:rFonts w:hint="eastAsia"/>
        </w:rPr>
        <w:t>데이터는</w:t>
      </w:r>
      <w:r w:rsidR="00B0672E">
        <w:rPr>
          <w:rFonts w:hint="eastAsia"/>
        </w:rPr>
        <w:t xml:space="preserve"> </w:t>
      </w:r>
      <w:r w:rsidR="00E73D6B">
        <w:fldChar w:fldCharType="begin"/>
      </w:r>
      <w:r w:rsidR="00E73D6B">
        <w:instrText xml:space="preserve"> </w:instrText>
      </w:r>
      <w:r w:rsidR="00E73D6B">
        <w:rPr>
          <w:rFonts w:hint="eastAsia"/>
        </w:rPr>
        <w:instrText>REF _Ref168939870</w:instrText>
      </w:r>
      <w:r w:rsidR="00E73D6B">
        <w:instrText xml:space="preserve"> </w:instrText>
      </w:r>
      <w:r w:rsidR="00F12156">
        <w:instrText xml:space="preserve"> \* MERGEFORMAT </w:instrText>
      </w:r>
      <w:r w:rsidR="00E73D6B">
        <w:fldChar w:fldCharType="separate"/>
      </w:r>
      <w:r w:rsidR="00E73D6B">
        <w:t xml:space="preserve">Figure </w:t>
      </w:r>
      <w:r w:rsidR="00E73D6B">
        <w:rPr>
          <w:noProof/>
        </w:rPr>
        <w:t>5</w:t>
      </w:r>
      <w:r w:rsidR="00E73D6B">
        <w:fldChar w:fldCharType="end"/>
      </w:r>
      <w:r w:rsidR="00E73D6B">
        <w:rPr>
          <w:rFonts w:hint="eastAsia"/>
        </w:rPr>
        <w:t>b</w:t>
      </w:r>
      <w:r w:rsidR="00B0672E">
        <w:rPr>
          <w:rFonts w:hint="eastAsia"/>
        </w:rPr>
        <w:t>와</w:t>
      </w:r>
      <w:r w:rsidR="00B0672E">
        <w:rPr>
          <w:rFonts w:hint="eastAsia"/>
        </w:rPr>
        <w:t xml:space="preserve"> </w:t>
      </w:r>
      <w:r w:rsidR="00B0672E">
        <w:rPr>
          <w:rFonts w:hint="eastAsia"/>
        </w:rPr>
        <w:t>같이</w:t>
      </w:r>
      <w:r w:rsidR="00B0672E">
        <w:rPr>
          <w:rFonts w:hint="eastAsia"/>
        </w:rPr>
        <w:t xml:space="preserve"> </w:t>
      </w:r>
      <w:r w:rsidR="00B0672E">
        <w:rPr>
          <w:rFonts w:hint="eastAsia"/>
        </w:rPr>
        <w:t>픽셀</w:t>
      </w:r>
      <w:r w:rsidR="00B0672E">
        <w:rPr>
          <w:rFonts w:hint="eastAsia"/>
        </w:rPr>
        <w:t xml:space="preserve"> </w:t>
      </w:r>
      <w:r w:rsidR="00B0672E">
        <w:rPr>
          <w:rFonts w:hint="eastAsia"/>
        </w:rPr>
        <w:t>슬롯에</w:t>
      </w:r>
      <w:r w:rsidR="00B0672E">
        <w:rPr>
          <w:rFonts w:hint="eastAsia"/>
        </w:rPr>
        <w:t xml:space="preserve"> </w:t>
      </w:r>
      <w:r w:rsidR="00B0672E">
        <w:rPr>
          <w:rFonts w:hint="eastAsia"/>
        </w:rPr>
        <w:t>들어있는</w:t>
      </w:r>
      <w:r w:rsidR="00B0672E">
        <w:rPr>
          <w:rFonts w:hint="eastAsia"/>
        </w:rPr>
        <w:t xml:space="preserve"> </w:t>
      </w:r>
      <w:r w:rsidR="00B0672E">
        <w:rPr>
          <w:rFonts w:hint="eastAsia"/>
        </w:rPr>
        <w:t>데이터들이</w:t>
      </w:r>
      <w:r w:rsidR="00B0672E">
        <w:rPr>
          <w:rFonts w:hint="eastAsia"/>
        </w:rPr>
        <w:t xml:space="preserve"> </w:t>
      </w:r>
      <w:r w:rsidR="00B0672E">
        <w:rPr>
          <w:rFonts w:hint="eastAsia"/>
        </w:rPr>
        <w:t>일정하지</w:t>
      </w:r>
      <w:r w:rsidR="00B0672E">
        <w:rPr>
          <w:rFonts w:hint="eastAsia"/>
        </w:rPr>
        <w:t xml:space="preserve"> </w:t>
      </w:r>
      <w:r w:rsidR="00B0672E">
        <w:rPr>
          <w:rFonts w:hint="eastAsia"/>
        </w:rPr>
        <w:t>않다</w:t>
      </w:r>
      <w:r w:rsidR="00B0672E">
        <w:rPr>
          <w:rFonts w:hint="eastAsia"/>
        </w:rPr>
        <w:t>.</w:t>
      </w:r>
      <w:r w:rsidR="00B0672E">
        <w:t xml:space="preserve"> </w:t>
      </w:r>
      <w:r w:rsidR="00B0672E">
        <w:rPr>
          <w:rFonts w:hint="eastAsia"/>
        </w:rPr>
        <w:t>두번째</w:t>
      </w:r>
      <w:r w:rsidR="00B0672E">
        <w:rPr>
          <w:rFonts w:hint="eastAsia"/>
        </w:rPr>
        <w:t xml:space="preserve"> </w:t>
      </w:r>
      <w:r w:rsidR="00B0672E">
        <w:rPr>
          <w:rFonts w:hint="eastAsia"/>
        </w:rPr>
        <w:t>원인은</w:t>
      </w:r>
      <w:r w:rsidR="00B0672E">
        <w:rPr>
          <w:rFonts w:hint="eastAsia"/>
        </w:rPr>
        <w:t xml:space="preserve"> </w:t>
      </w:r>
      <w:r w:rsidR="003941B2">
        <w:rPr>
          <w:rFonts w:hint="eastAsia"/>
        </w:rPr>
        <w:t>알고리즘에</w:t>
      </w:r>
      <w:r w:rsidR="003941B2">
        <w:rPr>
          <w:rFonts w:hint="eastAsia"/>
        </w:rPr>
        <w:t xml:space="preserve"> </w:t>
      </w:r>
      <w:r w:rsidR="003941B2">
        <w:rPr>
          <w:rFonts w:hint="eastAsia"/>
        </w:rPr>
        <w:t>있다</w:t>
      </w:r>
      <w:r w:rsidR="003941B2">
        <w:rPr>
          <w:rFonts w:hint="eastAsia"/>
        </w:rPr>
        <w:t>.</w:t>
      </w:r>
      <w:r w:rsidR="003941B2">
        <w:t xml:space="preserve"> GPU</w:t>
      </w:r>
      <w:r w:rsidR="003941B2">
        <w:rPr>
          <w:rFonts w:hint="eastAsia"/>
        </w:rPr>
        <w:t>는</w:t>
      </w:r>
      <w:r w:rsidR="003941B2">
        <w:rPr>
          <w:rFonts w:hint="eastAsia"/>
        </w:rPr>
        <w:t xml:space="preserve"> </w:t>
      </w:r>
      <w:r w:rsidR="003941B2">
        <w:rPr>
          <w:rFonts w:hint="eastAsia"/>
        </w:rPr>
        <w:t>모든</w:t>
      </w:r>
      <w:r w:rsidR="003941B2">
        <w:rPr>
          <w:rFonts w:hint="eastAsia"/>
        </w:rPr>
        <w:t xml:space="preserve"> </w:t>
      </w:r>
      <w:r w:rsidR="003941B2">
        <w:rPr>
          <w:rFonts w:hint="eastAsia"/>
        </w:rPr>
        <w:t>코어가</w:t>
      </w:r>
      <w:r w:rsidR="003941B2">
        <w:rPr>
          <w:rFonts w:hint="eastAsia"/>
        </w:rPr>
        <w:t xml:space="preserve"> </w:t>
      </w:r>
      <w:r w:rsidR="003941B2">
        <w:rPr>
          <w:rFonts w:hint="eastAsia"/>
        </w:rPr>
        <w:t>동시에</w:t>
      </w:r>
      <w:r w:rsidR="003941B2">
        <w:rPr>
          <w:rFonts w:hint="eastAsia"/>
        </w:rPr>
        <w:t xml:space="preserve"> </w:t>
      </w:r>
      <w:r w:rsidR="003941B2">
        <w:rPr>
          <w:rFonts w:hint="eastAsia"/>
        </w:rPr>
        <w:t>같은</w:t>
      </w:r>
      <w:r w:rsidR="003941B2">
        <w:rPr>
          <w:rFonts w:hint="eastAsia"/>
        </w:rPr>
        <w:t xml:space="preserve"> </w:t>
      </w:r>
      <w:r w:rsidR="003941B2">
        <w:rPr>
          <w:rFonts w:hint="eastAsia"/>
        </w:rPr>
        <w:t>일을</w:t>
      </w:r>
      <w:r w:rsidR="003941B2">
        <w:rPr>
          <w:rFonts w:hint="eastAsia"/>
        </w:rPr>
        <w:t xml:space="preserve"> </w:t>
      </w:r>
      <w:r w:rsidR="003941B2">
        <w:rPr>
          <w:rFonts w:hint="eastAsia"/>
        </w:rPr>
        <w:t>할</w:t>
      </w:r>
      <w:r w:rsidR="003941B2">
        <w:rPr>
          <w:rFonts w:hint="eastAsia"/>
        </w:rPr>
        <w:t xml:space="preserve"> </w:t>
      </w:r>
      <w:r w:rsidR="003941B2">
        <w:rPr>
          <w:rFonts w:hint="eastAsia"/>
        </w:rPr>
        <w:t>때에만</w:t>
      </w:r>
      <w:r w:rsidR="003941B2">
        <w:rPr>
          <w:rFonts w:hint="eastAsia"/>
        </w:rPr>
        <w:t xml:space="preserve"> </w:t>
      </w:r>
      <w:r w:rsidR="003941B2">
        <w:rPr>
          <w:rFonts w:hint="eastAsia"/>
        </w:rPr>
        <w:t>최대</w:t>
      </w:r>
      <w:r w:rsidR="003941B2">
        <w:rPr>
          <w:rFonts w:hint="eastAsia"/>
        </w:rPr>
        <w:t xml:space="preserve"> </w:t>
      </w:r>
      <w:r w:rsidR="003941B2">
        <w:rPr>
          <w:rFonts w:hint="eastAsia"/>
        </w:rPr>
        <w:t>성능을</w:t>
      </w:r>
      <w:r w:rsidR="003941B2">
        <w:rPr>
          <w:rFonts w:hint="eastAsia"/>
        </w:rPr>
        <w:t xml:space="preserve"> </w:t>
      </w:r>
      <w:r w:rsidR="003941B2">
        <w:rPr>
          <w:rFonts w:hint="eastAsia"/>
        </w:rPr>
        <w:t>발휘한다</w:t>
      </w:r>
      <w:r w:rsidR="003941B2">
        <w:rPr>
          <w:rFonts w:hint="eastAsia"/>
        </w:rPr>
        <w:t>.</w:t>
      </w:r>
      <w:r w:rsidR="003941B2">
        <w:t xml:space="preserve"> </w:t>
      </w:r>
      <w:r w:rsidR="003941B2">
        <w:rPr>
          <w:rFonts w:hint="eastAsia"/>
        </w:rPr>
        <w:t>특히</w:t>
      </w:r>
      <w:r w:rsidR="003941B2">
        <w:rPr>
          <w:rFonts w:hint="eastAsia"/>
        </w:rPr>
        <w:t xml:space="preserve"> </w:t>
      </w:r>
      <w:r w:rsidR="003941B2">
        <w:t>if</w:t>
      </w:r>
      <w:r w:rsidR="003941B2">
        <w:rPr>
          <w:rFonts w:hint="eastAsia"/>
        </w:rPr>
        <w:t>문과</w:t>
      </w:r>
      <w:r w:rsidR="003941B2">
        <w:rPr>
          <w:rFonts w:hint="eastAsia"/>
        </w:rPr>
        <w:t xml:space="preserve"> </w:t>
      </w:r>
      <w:r w:rsidR="003941B2">
        <w:rPr>
          <w:rFonts w:hint="eastAsia"/>
        </w:rPr>
        <w:t>같은</w:t>
      </w:r>
      <w:r w:rsidR="003941B2">
        <w:rPr>
          <w:rFonts w:hint="eastAsia"/>
        </w:rPr>
        <w:t xml:space="preserve"> </w:t>
      </w:r>
      <w:r w:rsidR="003941B2">
        <w:rPr>
          <w:rFonts w:hint="eastAsia"/>
        </w:rPr>
        <w:t>조건문이</w:t>
      </w:r>
      <w:r w:rsidR="003941B2">
        <w:rPr>
          <w:rFonts w:hint="eastAsia"/>
        </w:rPr>
        <w:t xml:space="preserve"> </w:t>
      </w:r>
      <w:r w:rsidR="003941B2">
        <w:rPr>
          <w:rFonts w:hint="eastAsia"/>
        </w:rPr>
        <w:t>사용될</w:t>
      </w:r>
      <w:r w:rsidR="003941B2">
        <w:rPr>
          <w:rFonts w:hint="eastAsia"/>
        </w:rPr>
        <w:t xml:space="preserve"> </w:t>
      </w:r>
      <w:r w:rsidR="003941B2">
        <w:rPr>
          <w:rFonts w:hint="eastAsia"/>
        </w:rPr>
        <w:t>경우</w:t>
      </w:r>
      <w:r w:rsidR="003941B2">
        <w:rPr>
          <w:rFonts w:hint="eastAsia"/>
        </w:rPr>
        <w:t xml:space="preserve"> </w:t>
      </w:r>
      <w:r w:rsidR="003941B2">
        <w:rPr>
          <w:rFonts w:hint="eastAsia"/>
        </w:rPr>
        <w:t>유휴</w:t>
      </w:r>
      <w:r w:rsidR="003941B2">
        <w:rPr>
          <w:rFonts w:hint="eastAsia"/>
        </w:rPr>
        <w:t xml:space="preserve"> </w:t>
      </w:r>
      <w:r w:rsidR="003941B2">
        <w:rPr>
          <w:rFonts w:hint="eastAsia"/>
        </w:rPr>
        <w:t>코어가</w:t>
      </w:r>
      <w:r w:rsidR="003941B2">
        <w:rPr>
          <w:rFonts w:hint="eastAsia"/>
        </w:rPr>
        <w:t xml:space="preserve"> </w:t>
      </w:r>
      <w:r w:rsidR="003941B2">
        <w:rPr>
          <w:rFonts w:hint="eastAsia"/>
        </w:rPr>
        <w:t>생기므로</w:t>
      </w:r>
      <w:r w:rsidR="003941B2">
        <w:rPr>
          <w:rFonts w:hint="eastAsia"/>
        </w:rPr>
        <w:t xml:space="preserve"> </w:t>
      </w:r>
      <w:r w:rsidR="003941B2">
        <w:rPr>
          <w:rFonts w:hint="eastAsia"/>
        </w:rPr>
        <w:t>성능이</w:t>
      </w:r>
      <w:r w:rsidR="003941B2">
        <w:rPr>
          <w:rFonts w:hint="eastAsia"/>
        </w:rPr>
        <w:t xml:space="preserve"> </w:t>
      </w:r>
      <w:r w:rsidR="003941B2">
        <w:rPr>
          <w:rFonts w:hint="eastAsia"/>
        </w:rPr>
        <w:t>급감하게</w:t>
      </w:r>
      <w:r w:rsidR="003941B2">
        <w:rPr>
          <w:rFonts w:hint="eastAsia"/>
        </w:rPr>
        <w:t xml:space="preserve"> </w:t>
      </w:r>
      <w:r w:rsidR="003941B2">
        <w:rPr>
          <w:rFonts w:hint="eastAsia"/>
        </w:rPr>
        <w:t>된다</w:t>
      </w:r>
      <w:r w:rsidR="003941B2">
        <w:rPr>
          <w:rFonts w:hint="eastAsia"/>
        </w:rPr>
        <w:t>.</w:t>
      </w:r>
      <w:r w:rsidR="003941B2">
        <w:t xml:space="preserve"> </w:t>
      </w:r>
      <w:r w:rsidR="00F326A1">
        <w:rPr>
          <w:rFonts w:hint="eastAsia"/>
        </w:rPr>
        <w:t>그럼에도</w:t>
      </w:r>
      <w:r w:rsidR="00F326A1">
        <w:rPr>
          <w:rFonts w:hint="eastAsia"/>
        </w:rPr>
        <w:t xml:space="preserve"> </w:t>
      </w:r>
      <w:r w:rsidR="00F326A1">
        <w:rPr>
          <w:rFonts w:hint="eastAsia"/>
        </w:rPr>
        <w:t>불구하고</w:t>
      </w:r>
      <w:r w:rsidR="00F326A1">
        <w:rPr>
          <w:rFonts w:hint="eastAsia"/>
        </w:rPr>
        <w:t xml:space="preserve"> </w:t>
      </w:r>
      <w:r w:rsidR="00F326A1">
        <w:rPr>
          <w:rFonts w:hint="eastAsia"/>
        </w:rPr>
        <w:t>본</w:t>
      </w:r>
      <w:r w:rsidR="00F326A1">
        <w:rPr>
          <w:rFonts w:hint="eastAsia"/>
        </w:rPr>
        <w:t xml:space="preserve"> </w:t>
      </w:r>
      <w:r w:rsidR="00F326A1">
        <w:rPr>
          <w:rFonts w:hint="eastAsia"/>
        </w:rPr>
        <w:t>알고리즘의</w:t>
      </w:r>
      <w:r w:rsidR="00F326A1">
        <w:rPr>
          <w:rFonts w:hint="eastAsia"/>
        </w:rPr>
        <w:t xml:space="preserve"> </w:t>
      </w:r>
      <w:r w:rsidR="00F326A1">
        <w:t>GPGPU</w:t>
      </w:r>
      <w:r w:rsidR="00F326A1">
        <w:rPr>
          <w:rFonts w:hint="eastAsia"/>
        </w:rPr>
        <w:t>버전은</w:t>
      </w:r>
      <w:r w:rsidR="00F326A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326A1">
        <w:rPr>
          <w:rFonts w:hint="eastAsia"/>
        </w:rPr>
        <w:t>에서와</w:t>
      </w:r>
      <w:r w:rsidR="00F326A1">
        <w:rPr>
          <w:rFonts w:hint="eastAsia"/>
        </w:rPr>
        <w:t xml:space="preserve"> </w:t>
      </w:r>
      <w:r w:rsidR="00F326A1">
        <w:rPr>
          <w:rFonts w:hint="eastAsia"/>
        </w:rPr>
        <w:t>같이</w:t>
      </w:r>
      <w:r w:rsidR="00F326A1">
        <w:rPr>
          <w:rFonts w:hint="eastAsia"/>
        </w:rPr>
        <w:t xml:space="preserve"> </w:t>
      </w:r>
      <w:r w:rsidR="00F326A1">
        <w:rPr>
          <w:rFonts w:hint="eastAsia"/>
        </w:rPr>
        <w:t>저가형</w:t>
      </w:r>
      <w:r w:rsidR="00F326A1">
        <w:rPr>
          <w:rFonts w:hint="eastAsia"/>
        </w:rPr>
        <w:t xml:space="preserve"> </w:t>
      </w:r>
      <w:r w:rsidR="00F326A1">
        <w:rPr>
          <w:rFonts w:hint="eastAsia"/>
        </w:rPr>
        <w:t>그래픽카드인</w:t>
      </w:r>
      <w:r w:rsidR="00F326A1">
        <w:rPr>
          <w:rFonts w:hint="eastAsia"/>
        </w:rPr>
        <w:t xml:space="preserve"> </w:t>
      </w:r>
      <w:r w:rsidR="00F326A1">
        <w:t>GTX760</w:t>
      </w:r>
      <w:r w:rsidR="00F326A1">
        <w:rPr>
          <w:rFonts w:hint="eastAsia"/>
        </w:rPr>
        <w:t>에서도</w:t>
      </w:r>
      <w:r w:rsidR="00F326A1">
        <w:rPr>
          <w:rFonts w:hint="eastAsia"/>
        </w:rPr>
        <w:t xml:space="preserve"> </w:t>
      </w:r>
      <w:r w:rsidR="00F326A1">
        <w:t>CPU</w:t>
      </w:r>
      <w:r w:rsidR="00F326A1">
        <w:rPr>
          <w:rFonts w:hint="eastAsia"/>
        </w:rPr>
        <w:t>와</w:t>
      </w:r>
      <w:r w:rsidR="00F326A1">
        <w:rPr>
          <w:rFonts w:hint="eastAsia"/>
        </w:rPr>
        <w:t xml:space="preserve"> </w:t>
      </w:r>
      <w:r w:rsidR="00F326A1">
        <w:rPr>
          <w:rFonts w:hint="eastAsia"/>
        </w:rPr>
        <w:t>비슷하거나</w:t>
      </w:r>
      <w:r w:rsidR="00F326A1">
        <w:rPr>
          <w:rFonts w:hint="eastAsia"/>
        </w:rPr>
        <w:t xml:space="preserve"> </w:t>
      </w:r>
      <w:r w:rsidR="00F326A1">
        <w:rPr>
          <w:rFonts w:hint="eastAsia"/>
        </w:rPr>
        <w:t>더</w:t>
      </w:r>
      <w:r w:rsidR="00F326A1">
        <w:rPr>
          <w:rFonts w:hint="eastAsia"/>
        </w:rPr>
        <w:t xml:space="preserve"> </w:t>
      </w:r>
      <w:r w:rsidR="00F326A1">
        <w:rPr>
          <w:rFonts w:hint="eastAsia"/>
        </w:rPr>
        <w:t>빠른</w:t>
      </w:r>
      <w:r w:rsidR="00F326A1">
        <w:rPr>
          <w:rFonts w:hint="eastAsia"/>
        </w:rPr>
        <w:t xml:space="preserve"> </w:t>
      </w:r>
      <w:r w:rsidR="00F326A1">
        <w:rPr>
          <w:rFonts w:hint="eastAsia"/>
        </w:rPr>
        <w:t>성능을</w:t>
      </w:r>
      <w:r w:rsidR="00F326A1">
        <w:rPr>
          <w:rFonts w:hint="eastAsia"/>
        </w:rPr>
        <w:t xml:space="preserve"> </w:t>
      </w:r>
      <w:proofErr w:type="spellStart"/>
      <w:r w:rsidR="00F326A1">
        <w:rPr>
          <w:rFonts w:hint="eastAsia"/>
        </w:rPr>
        <w:t>나타내었다</w:t>
      </w:r>
      <w:proofErr w:type="spellEnd"/>
      <w:r w:rsidR="00F326A1">
        <w:rPr>
          <w:rFonts w:hint="eastAsia"/>
        </w:rPr>
        <w:t>.</w:t>
      </w:r>
      <w:r w:rsidR="00F326A1">
        <w:t xml:space="preserve"> </w:t>
      </w:r>
    </w:p>
    <w:p w14:paraId="789C07BA" w14:textId="004C2C52" w:rsidR="00D6435E" w:rsidRDefault="00D6435E" w:rsidP="00F12156">
      <w:pPr>
        <w:ind w:firstLineChars="50"/>
      </w:pPr>
    </w:p>
    <w:p w14:paraId="2B936DDC" w14:textId="6BB92396" w:rsidR="00F43654" w:rsidRDefault="00E73D6B" w:rsidP="002A75B0">
      <w:pPr>
        <w:pStyle w:val="Table0"/>
      </w:pPr>
      <w:bookmarkStart w:id="16" w:name="_Ref168940068"/>
      <w:r>
        <w:lastRenderedPageBreak/>
        <w:t xml:space="preserve">Table </w:t>
      </w:r>
      <w:r w:rsidR="00532BB2">
        <w:fldChar w:fldCharType="begin"/>
      </w:r>
      <w:r w:rsidR="00532BB2">
        <w:instrText xml:space="preserve"> SEQ Table \* ARABIC </w:instrText>
      </w:r>
      <w:r w:rsidR="00532BB2">
        <w:fldChar w:fldCharType="separate"/>
      </w:r>
      <w:r w:rsidR="005A63E9">
        <w:rPr>
          <w:noProof/>
        </w:rPr>
        <w:t>5</w:t>
      </w:r>
      <w:r w:rsidR="00532BB2">
        <w:rPr>
          <w:noProof/>
        </w:rPr>
        <w:fldChar w:fldCharType="end"/>
      </w:r>
      <w:bookmarkEnd w:id="16"/>
      <w:r w:rsidR="00F43654">
        <w:t xml:space="preserve">. </w:t>
      </w:r>
      <w:r w:rsidR="002464B0">
        <w:rPr>
          <w:rFonts w:hint="eastAsia"/>
        </w:rPr>
        <w:t xml:space="preserve">Calculation time </w:t>
      </w:r>
      <w:r w:rsidR="00EA40D0">
        <w:t xml:space="preserve">of </w:t>
      </w:r>
      <w:r w:rsidR="00B4652C">
        <w:t xml:space="preserve">CPU and </w:t>
      </w:r>
      <w:r w:rsidR="00EA40D0">
        <w:t>low-priced GPU</w:t>
      </w:r>
      <w:r w:rsidR="00D23A76">
        <w:t xml:space="preserve"> </w:t>
      </w:r>
      <w:r w:rsidR="002464B0">
        <w:rPr>
          <w:rFonts w:hint="eastAsia"/>
        </w:rPr>
        <w:t xml:space="preserve">for </w:t>
      </w:r>
      <w:r w:rsidR="002464B0">
        <w:t xml:space="preserve">Stanford </w:t>
      </w:r>
      <w:r w:rsidR="007C36A6">
        <w:rPr>
          <w:rFonts w:hint="eastAsia"/>
        </w:rPr>
        <w:t>B</w:t>
      </w:r>
      <w:r w:rsidR="007C36A6">
        <w:t>unny</w:t>
      </w:r>
      <w:r w:rsidR="002464B0">
        <w:t xml:space="preserve"> </w:t>
      </w:r>
      <w:r w:rsidR="00F225AF">
        <w:t>with respect to different max triangle size</w:t>
      </w:r>
      <w:r w:rsidR="004C19C0">
        <w:t xml:space="preserve">s </w:t>
      </w:r>
      <w:r w:rsidR="00E1178F">
        <w:t>(</w:t>
      </w:r>
      <w:r w:rsidR="00F225AF">
        <w:t>angle interval</w:t>
      </w:r>
      <w:r w:rsidR="00795CED">
        <w:t xml:space="preserve">: </w:t>
      </w:r>
      <w:r w:rsidR="00F225AF">
        <w:t>1</w:t>
      </w:r>
      <w:r w:rsidR="00174FE9">
        <w:t>0</w:t>
      </w:r>
      <w:r w:rsidR="004B77E0" w:rsidRPr="004342A1">
        <w:rPr>
          <w:rFonts w:hint="eastAsia"/>
        </w:rPr>
        <w:t>°</w:t>
      </w:r>
      <w:r w:rsidR="00F225AF">
        <w:t>,</w:t>
      </w:r>
      <w:r w:rsidR="00A62A15">
        <w:t xml:space="preserve"> </w:t>
      </w:r>
      <w:r w:rsidR="002A3133">
        <w:t>unit</w:t>
      </w:r>
      <w:r w:rsidR="00795CED">
        <w:t xml:space="preserve">: </w:t>
      </w:r>
      <w:r w:rsidR="00F225AF">
        <w:t>[</w:t>
      </w:r>
      <w:proofErr w:type="spellStart"/>
      <w:proofErr w:type="gramStart"/>
      <w:r w:rsidR="00E1178F">
        <w:t>minute:second</w:t>
      </w:r>
      <w:proofErr w:type="spellEnd"/>
      <w:proofErr w:type="gramEnd"/>
      <w:r w:rsidR="00F225AF">
        <w:t>]</w:t>
      </w:r>
      <w:r w:rsidR="00E1178F">
        <w:t>)</w:t>
      </w:r>
    </w:p>
    <w:tbl>
      <w:tblPr>
        <w:tblStyle w:val="a8"/>
        <w:tblW w:w="0" w:type="auto"/>
        <w:tblLook w:val="04A0" w:firstRow="1" w:lastRow="0" w:firstColumn="1" w:lastColumn="0" w:noHBand="0" w:noVBand="1"/>
      </w:tblPr>
      <w:tblGrid>
        <w:gridCol w:w="1271"/>
        <w:gridCol w:w="1418"/>
        <w:gridCol w:w="1417"/>
        <w:gridCol w:w="992"/>
      </w:tblGrid>
      <w:tr w:rsidR="00A15D34" w14:paraId="659E93EF" w14:textId="77777777" w:rsidTr="00686036">
        <w:tc>
          <w:tcPr>
            <w:tcW w:w="2689" w:type="dxa"/>
            <w:gridSpan w:val="2"/>
            <w:vAlign w:val="center"/>
          </w:tcPr>
          <w:p w14:paraId="23DF48BD" w14:textId="3E336388" w:rsidR="00A15D34" w:rsidRPr="00F811B9" w:rsidRDefault="00A15D34" w:rsidP="00532BB2">
            <w:pPr>
              <w:pStyle w:val="Table"/>
            </w:pPr>
            <w:r w:rsidRPr="00F811B9">
              <w:t>Hardware</w:t>
            </w:r>
          </w:p>
        </w:tc>
        <w:tc>
          <w:tcPr>
            <w:tcW w:w="2409" w:type="dxa"/>
            <w:gridSpan w:val="2"/>
            <w:vAlign w:val="center"/>
          </w:tcPr>
          <w:p w14:paraId="4F680BEE" w14:textId="5CA9A3F4" w:rsidR="00A15D34" w:rsidRPr="00F811B9" w:rsidRDefault="005C1EC9" w:rsidP="00532BB2">
            <w:pPr>
              <w:pStyle w:val="Table"/>
            </w:pPr>
            <w:r w:rsidRPr="00F811B9">
              <w:t>Max triangl</w:t>
            </w:r>
            <w:r w:rsidR="00A15D34" w:rsidRPr="00F811B9">
              <w:t xml:space="preserve">e </w:t>
            </w:r>
            <w:r w:rsidR="0084302D" w:rsidRPr="00F811B9">
              <w:t>size</w:t>
            </w:r>
            <w:r w:rsidR="00C441D8" w:rsidRPr="00F811B9">
              <w:br/>
            </w:r>
            <w:r w:rsidR="0084302D" w:rsidRPr="00F811B9">
              <w:t>(</w:t>
            </w:r>
            <w:r w:rsidR="00C441D8" w:rsidRPr="00F811B9">
              <w:t>width x height</w:t>
            </w:r>
            <w:r w:rsidR="0084302D" w:rsidRPr="00F811B9">
              <w:t>)</w:t>
            </w:r>
          </w:p>
        </w:tc>
      </w:tr>
      <w:tr w:rsidR="00BD5C72" w14:paraId="706A1F9C" w14:textId="77777777" w:rsidTr="00686036">
        <w:tc>
          <w:tcPr>
            <w:tcW w:w="1271" w:type="dxa"/>
            <w:vAlign w:val="center"/>
          </w:tcPr>
          <w:p w14:paraId="603E387F" w14:textId="39290C96" w:rsidR="00BD5C72" w:rsidRPr="00F811B9" w:rsidRDefault="00A6137C" w:rsidP="00532BB2">
            <w:pPr>
              <w:pStyle w:val="Table"/>
            </w:pPr>
            <w:r w:rsidRPr="00F811B9">
              <w:rPr>
                <w:rFonts w:hint="eastAsia"/>
              </w:rPr>
              <w:t>t</w:t>
            </w:r>
            <w:r w:rsidRPr="00F811B9">
              <w:t>ype</w:t>
            </w:r>
            <w:r w:rsidR="00E02C80" w:rsidRPr="00F811B9">
              <w:rPr>
                <w:rFonts w:hint="eastAsia"/>
              </w:rPr>
              <w:t>†</w:t>
            </w:r>
          </w:p>
        </w:tc>
        <w:tc>
          <w:tcPr>
            <w:tcW w:w="1418" w:type="dxa"/>
            <w:vAlign w:val="center"/>
          </w:tcPr>
          <w:p w14:paraId="00195124" w14:textId="1486BE59" w:rsidR="00BD5C72" w:rsidRPr="00F811B9" w:rsidRDefault="00646C5F" w:rsidP="00532BB2">
            <w:pPr>
              <w:pStyle w:val="Table"/>
            </w:pPr>
            <w:r w:rsidRPr="00F811B9">
              <w:rPr>
                <w:rFonts w:hint="eastAsia"/>
              </w:rPr>
              <w:t>#</w:t>
            </w:r>
            <w:r w:rsidRPr="00F811B9">
              <w:t xml:space="preserve"> </w:t>
            </w:r>
            <w:r w:rsidR="00686036">
              <w:rPr>
                <w:rFonts w:hint="eastAsia"/>
              </w:rPr>
              <w:t xml:space="preserve">of </w:t>
            </w:r>
            <w:r w:rsidR="00717C8E" w:rsidRPr="00F811B9">
              <w:t>thread</w:t>
            </w:r>
          </w:p>
        </w:tc>
        <w:tc>
          <w:tcPr>
            <w:tcW w:w="1417" w:type="dxa"/>
            <w:vAlign w:val="center"/>
          </w:tcPr>
          <w:p w14:paraId="664A87E0" w14:textId="15716FAE" w:rsidR="00BD5C72" w:rsidRPr="00F811B9" w:rsidRDefault="00E32BB8" w:rsidP="00532BB2">
            <w:pPr>
              <w:pStyle w:val="Table"/>
            </w:pPr>
            <w:r w:rsidRPr="00F811B9">
              <w:t>16x16</w:t>
            </w:r>
          </w:p>
        </w:tc>
        <w:tc>
          <w:tcPr>
            <w:tcW w:w="992" w:type="dxa"/>
            <w:vAlign w:val="center"/>
          </w:tcPr>
          <w:p w14:paraId="544B8640" w14:textId="15DEAC16" w:rsidR="00BD5C72" w:rsidRPr="00F811B9" w:rsidRDefault="00E32BB8" w:rsidP="00532BB2">
            <w:pPr>
              <w:pStyle w:val="Table"/>
            </w:pPr>
            <w:r w:rsidRPr="00F811B9">
              <w:rPr>
                <w:rFonts w:hint="eastAsia"/>
              </w:rPr>
              <w:t>4</w:t>
            </w:r>
            <w:r w:rsidRPr="00F811B9">
              <w:t>x4</w:t>
            </w:r>
          </w:p>
        </w:tc>
      </w:tr>
      <w:tr w:rsidR="00730D0F" w14:paraId="4C863EF3" w14:textId="77777777" w:rsidTr="00686036">
        <w:tc>
          <w:tcPr>
            <w:tcW w:w="1271" w:type="dxa"/>
            <w:vAlign w:val="center"/>
          </w:tcPr>
          <w:p w14:paraId="511E8388" w14:textId="3FCCAE76" w:rsidR="00730D0F" w:rsidRPr="00F811B9" w:rsidRDefault="003B49D6" w:rsidP="00532BB2">
            <w:pPr>
              <w:pStyle w:val="Table"/>
            </w:pPr>
            <w:r w:rsidRPr="00F811B9">
              <w:t>CPU</w:t>
            </w:r>
          </w:p>
        </w:tc>
        <w:tc>
          <w:tcPr>
            <w:tcW w:w="1418" w:type="dxa"/>
            <w:vAlign w:val="center"/>
          </w:tcPr>
          <w:p w14:paraId="324BA620" w14:textId="783A311F" w:rsidR="00730D0F" w:rsidRPr="00F811B9" w:rsidRDefault="00717C8E" w:rsidP="00532BB2">
            <w:pPr>
              <w:pStyle w:val="Table"/>
            </w:pPr>
            <w:r w:rsidRPr="00F811B9">
              <w:t>12</w:t>
            </w:r>
          </w:p>
        </w:tc>
        <w:tc>
          <w:tcPr>
            <w:tcW w:w="2409" w:type="dxa"/>
            <w:gridSpan w:val="2"/>
            <w:vAlign w:val="center"/>
          </w:tcPr>
          <w:p w14:paraId="3B97E057" w14:textId="7ABF588B" w:rsidR="00730D0F" w:rsidRPr="008D2A24" w:rsidRDefault="002C1266" w:rsidP="00532BB2">
            <w:pPr>
              <w:pStyle w:val="Table"/>
            </w:pPr>
            <w:r>
              <w:t>0:</w:t>
            </w:r>
            <w:r w:rsidR="00730D0F" w:rsidRPr="008D2A24">
              <w:t>14.</w:t>
            </w:r>
            <w:r w:rsidR="008F12EF">
              <w:t>3</w:t>
            </w:r>
          </w:p>
        </w:tc>
      </w:tr>
      <w:tr w:rsidR="0092008E" w14:paraId="68A1C2A0" w14:textId="77777777" w:rsidTr="00686036">
        <w:tc>
          <w:tcPr>
            <w:tcW w:w="1271" w:type="dxa"/>
            <w:vMerge w:val="restart"/>
            <w:vAlign w:val="center"/>
          </w:tcPr>
          <w:p w14:paraId="4B8EA3E1" w14:textId="7886DA81" w:rsidR="00827048" w:rsidRPr="00F811B9" w:rsidRDefault="0092008E" w:rsidP="00532BB2">
            <w:pPr>
              <w:pStyle w:val="Table"/>
            </w:pPr>
            <w:r w:rsidRPr="00F811B9">
              <w:t>GPU</w:t>
            </w:r>
          </w:p>
        </w:tc>
        <w:tc>
          <w:tcPr>
            <w:tcW w:w="1418" w:type="dxa"/>
            <w:vAlign w:val="center"/>
          </w:tcPr>
          <w:p w14:paraId="5529C5D8" w14:textId="3E72F34B" w:rsidR="0092008E" w:rsidRPr="00F811B9" w:rsidRDefault="0092008E" w:rsidP="00532BB2">
            <w:pPr>
              <w:pStyle w:val="Table"/>
            </w:pPr>
            <w:r w:rsidRPr="00F811B9">
              <w:t>1</w:t>
            </w:r>
          </w:p>
        </w:tc>
        <w:tc>
          <w:tcPr>
            <w:tcW w:w="1417" w:type="dxa"/>
            <w:vAlign w:val="center"/>
          </w:tcPr>
          <w:p w14:paraId="3E97D9F1" w14:textId="6D18EAC7" w:rsidR="0092008E" w:rsidRPr="00F811B9" w:rsidRDefault="001D451F" w:rsidP="00532BB2">
            <w:pPr>
              <w:pStyle w:val="Table"/>
            </w:pPr>
            <w:r>
              <w:t>0:</w:t>
            </w:r>
            <w:r w:rsidR="0092008E" w:rsidRPr="00F811B9">
              <w:rPr>
                <w:rFonts w:hint="eastAsia"/>
              </w:rPr>
              <w:t>2</w:t>
            </w:r>
            <w:r w:rsidR="0092008E" w:rsidRPr="00F811B9">
              <w:t>3.3</w:t>
            </w:r>
          </w:p>
        </w:tc>
        <w:tc>
          <w:tcPr>
            <w:tcW w:w="992" w:type="dxa"/>
            <w:vAlign w:val="center"/>
          </w:tcPr>
          <w:p w14:paraId="6290D0A9" w14:textId="59022F8A" w:rsidR="0092008E" w:rsidRPr="00F811B9" w:rsidRDefault="001D451F" w:rsidP="00532BB2">
            <w:pPr>
              <w:pStyle w:val="Table"/>
            </w:pPr>
            <w:r>
              <w:t>0:</w:t>
            </w:r>
            <w:r w:rsidR="009D5EFE">
              <w:t>0</w:t>
            </w:r>
            <w:r w:rsidR="0092008E" w:rsidRPr="00F811B9">
              <w:rPr>
                <w:rFonts w:hint="eastAsia"/>
              </w:rPr>
              <w:t>9</w:t>
            </w:r>
            <w:r w:rsidR="0092008E" w:rsidRPr="00F811B9">
              <w:t>.3</w:t>
            </w:r>
          </w:p>
        </w:tc>
      </w:tr>
      <w:tr w:rsidR="0092008E" w14:paraId="623F8340" w14:textId="77777777" w:rsidTr="00686036">
        <w:tc>
          <w:tcPr>
            <w:tcW w:w="1271" w:type="dxa"/>
            <w:vMerge/>
            <w:vAlign w:val="center"/>
          </w:tcPr>
          <w:p w14:paraId="03DC63BB" w14:textId="5F2EC511" w:rsidR="0092008E" w:rsidRDefault="0092008E" w:rsidP="00532BB2">
            <w:pPr>
              <w:pStyle w:val="Table"/>
            </w:pPr>
          </w:p>
        </w:tc>
        <w:tc>
          <w:tcPr>
            <w:tcW w:w="1418" w:type="dxa"/>
            <w:vAlign w:val="center"/>
          </w:tcPr>
          <w:p w14:paraId="20B46F29" w14:textId="5A98272D" w:rsidR="0092008E" w:rsidRPr="00F811B9" w:rsidRDefault="0092008E" w:rsidP="00532BB2">
            <w:pPr>
              <w:pStyle w:val="Table"/>
            </w:pPr>
            <w:r w:rsidRPr="00F811B9">
              <w:t>2</w:t>
            </w:r>
          </w:p>
        </w:tc>
        <w:tc>
          <w:tcPr>
            <w:tcW w:w="1417" w:type="dxa"/>
            <w:vAlign w:val="center"/>
          </w:tcPr>
          <w:p w14:paraId="4519351C" w14:textId="4C6FB753" w:rsidR="0092008E" w:rsidRPr="00F811B9" w:rsidRDefault="001D451F" w:rsidP="00532BB2">
            <w:pPr>
              <w:pStyle w:val="Table"/>
            </w:pPr>
            <w:r>
              <w:t>0:</w:t>
            </w:r>
            <w:r w:rsidR="0092008E" w:rsidRPr="00F811B9">
              <w:rPr>
                <w:rFonts w:hint="eastAsia"/>
              </w:rPr>
              <w:t>2</w:t>
            </w:r>
            <w:r w:rsidR="0092008E" w:rsidRPr="00F811B9">
              <w:t>1.0</w:t>
            </w:r>
          </w:p>
        </w:tc>
        <w:tc>
          <w:tcPr>
            <w:tcW w:w="992" w:type="dxa"/>
            <w:vAlign w:val="center"/>
          </w:tcPr>
          <w:p w14:paraId="73175C5E" w14:textId="71E79F5C" w:rsidR="0092008E" w:rsidRPr="00F811B9" w:rsidRDefault="001D451F" w:rsidP="00532BB2">
            <w:pPr>
              <w:pStyle w:val="Table"/>
            </w:pPr>
            <w:r>
              <w:t>0:</w:t>
            </w:r>
            <w:r w:rsidR="009D5EFE">
              <w:t>0</w:t>
            </w:r>
            <w:r w:rsidR="0092008E" w:rsidRPr="00F811B9">
              <w:rPr>
                <w:rFonts w:hint="eastAsia"/>
              </w:rPr>
              <w:t>7</w:t>
            </w:r>
            <w:r w:rsidR="0092008E" w:rsidRPr="00F811B9">
              <w:t>.</w:t>
            </w:r>
            <w:r w:rsidR="00D11CFA">
              <w:t>7</w:t>
            </w:r>
          </w:p>
        </w:tc>
      </w:tr>
      <w:tr w:rsidR="0092008E" w14:paraId="1EB658CF" w14:textId="77777777" w:rsidTr="00686036">
        <w:tc>
          <w:tcPr>
            <w:tcW w:w="1271" w:type="dxa"/>
            <w:vMerge/>
            <w:vAlign w:val="center"/>
          </w:tcPr>
          <w:p w14:paraId="07694C54" w14:textId="102F95EE" w:rsidR="0092008E" w:rsidRDefault="0092008E" w:rsidP="00532BB2">
            <w:pPr>
              <w:pStyle w:val="Table"/>
            </w:pPr>
          </w:p>
        </w:tc>
        <w:tc>
          <w:tcPr>
            <w:tcW w:w="1418" w:type="dxa"/>
            <w:vAlign w:val="center"/>
          </w:tcPr>
          <w:p w14:paraId="399B06E4" w14:textId="5298E2CD" w:rsidR="0092008E" w:rsidRPr="00F811B9" w:rsidRDefault="0092008E" w:rsidP="00532BB2">
            <w:pPr>
              <w:pStyle w:val="Table"/>
            </w:pPr>
            <w:r w:rsidRPr="00F811B9">
              <w:t>3</w:t>
            </w:r>
          </w:p>
        </w:tc>
        <w:tc>
          <w:tcPr>
            <w:tcW w:w="1417" w:type="dxa"/>
            <w:vAlign w:val="center"/>
          </w:tcPr>
          <w:p w14:paraId="0B642E1A" w14:textId="6EC331E1" w:rsidR="0092008E" w:rsidRPr="00F811B9" w:rsidRDefault="001D451F" w:rsidP="00532BB2">
            <w:pPr>
              <w:pStyle w:val="Table"/>
            </w:pPr>
            <w:r>
              <w:t>0:</w:t>
            </w:r>
            <w:r w:rsidR="0092008E" w:rsidRPr="00F811B9">
              <w:rPr>
                <w:rFonts w:hint="eastAsia"/>
              </w:rPr>
              <w:t>2</w:t>
            </w:r>
            <w:r w:rsidR="0092008E" w:rsidRPr="00F811B9">
              <w:t>2.6</w:t>
            </w:r>
          </w:p>
        </w:tc>
        <w:tc>
          <w:tcPr>
            <w:tcW w:w="992" w:type="dxa"/>
            <w:vAlign w:val="center"/>
          </w:tcPr>
          <w:p w14:paraId="1D4943AF" w14:textId="371795F5" w:rsidR="0092008E" w:rsidRPr="00F811B9" w:rsidRDefault="001D451F" w:rsidP="00532BB2">
            <w:pPr>
              <w:pStyle w:val="Table"/>
            </w:pPr>
            <w:r>
              <w:t>0:</w:t>
            </w:r>
            <w:r w:rsidR="009D5EFE">
              <w:t>0</w:t>
            </w:r>
            <w:r w:rsidR="0092008E" w:rsidRPr="00F811B9">
              <w:rPr>
                <w:rFonts w:hint="eastAsia"/>
              </w:rPr>
              <w:t>8</w:t>
            </w:r>
            <w:r w:rsidR="0092008E" w:rsidRPr="00F811B9">
              <w:t>.9</w:t>
            </w:r>
          </w:p>
        </w:tc>
      </w:tr>
      <w:tr w:rsidR="0092008E" w14:paraId="29A09050" w14:textId="77777777" w:rsidTr="00686036">
        <w:tc>
          <w:tcPr>
            <w:tcW w:w="1271" w:type="dxa"/>
            <w:vMerge/>
            <w:vAlign w:val="center"/>
          </w:tcPr>
          <w:p w14:paraId="7A4FFAA1" w14:textId="33E2F063" w:rsidR="0092008E" w:rsidRDefault="0092008E" w:rsidP="00532BB2">
            <w:pPr>
              <w:pStyle w:val="Table"/>
            </w:pPr>
          </w:p>
        </w:tc>
        <w:tc>
          <w:tcPr>
            <w:tcW w:w="1418" w:type="dxa"/>
            <w:vAlign w:val="center"/>
          </w:tcPr>
          <w:p w14:paraId="46B0319C" w14:textId="474E7735" w:rsidR="0092008E" w:rsidRPr="00F811B9" w:rsidRDefault="0092008E" w:rsidP="00532BB2">
            <w:pPr>
              <w:pStyle w:val="Table"/>
            </w:pPr>
            <w:r w:rsidRPr="00F811B9">
              <w:t>6</w:t>
            </w:r>
          </w:p>
        </w:tc>
        <w:tc>
          <w:tcPr>
            <w:tcW w:w="1417" w:type="dxa"/>
            <w:vAlign w:val="center"/>
          </w:tcPr>
          <w:p w14:paraId="706BFD9E" w14:textId="4844C526" w:rsidR="0092008E" w:rsidRPr="00F811B9" w:rsidRDefault="001D451F" w:rsidP="00532BB2">
            <w:pPr>
              <w:pStyle w:val="Table"/>
            </w:pPr>
            <w:r>
              <w:t>0:</w:t>
            </w:r>
            <w:r w:rsidR="0092008E" w:rsidRPr="00F811B9">
              <w:rPr>
                <w:rFonts w:hint="eastAsia"/>
              </w:rPr>
              <w:t>28.3</w:t>
            </w:r>
          </w:p>
        </w:tc>
        <w:tc>
          <w:tcPr>
            <w:tcW w:w="992" w:type="dxa"/>
            <w:vAlign w:val="center"/>
          </w:tcPr>
          <w:p w14:paraId="79ED8F54" w14:textId="6EA86295" w:rsidR="0092008E" w:rsidRPr="00F811B9" w:rsidRDefault="001D451F" w:rsidP="00532BB2">
            <w:pPr>
              <w:pStyle w:val="Table"/>
            </w:pPr>
            <w:r>
              <w:t>0:</w:t>
            </w:r>
            <w:r w:rsidR="0092008E" w:rsidRPr="00F811B9">
              <w:rPr>
                <w:rFonts w:hint="eastAsia"/>
              </w:rPr>
              <w:t>1</w:t>
            </w:r>
            <w:r w:rsidR="0092008E" w:rsidRPr="00F811B9">
              <w:t>1.6</w:t>
            </w:r>
          </w:p>
        </w:tc>
      </w:tr>
      <w:tr w:rsidR="0092008E" w14:paraId="797C1239" w14:textId="77777777" w:rsidTr="00686036">
        <w:tc>
          <w:tcPr>
            <w:tcW w:w="1271" w:type="dxa"/>
            <w:vMerge/>
            <w:vAlign w:val="center"/>
          </w:tcPr>
          <w:p w14:paraId="2BD71C16" w14:textId="77777777" w:rsidR="0092008E" w:rsidRDefault="0092008E" w:rsidP="00532BB2">
            <w:pPr>
              <w:pStyle w:val="Table"/>
            </w:pPr>
          </w:p>
        </w:tc>
        <w:tc>
          <w:tcPr>
            <w:tcW w:w="1418" w:type="dxa"/>
            <w:vAlign w:val="center"/>
          </w:tcPr>
          <w:p w14:paraId="25A5CDA1" w14:textId="4D4430E1" w:rsidR="0092008E" w:rsidRPr="00F811B9" w:rsidRDefault="0092008E" w:rsidP="00532BB2">
            <w:pPr>
              <w:pStyle w:val="Table"/>
            </w:pPr>
            <w:r w:rsidRPr="00F811B9">
              <w:t>10</w:t>
            </w:r>
          </w:p>
        </w:tc>
        <w:tc>
          <w:tcPr>
            <w:tcW w:w="1417" w:type="dxa"/>
            <w:vAlign w:val="center"/>
          </w:tcPr>
          <w:p w14:paraId="64CE6816" w14:textId="34C914A8" w:rsidR="0092008E" w:rsidRPr="00F811B9" w:rsidRDefault="0092008E" w:rsidP="00532BB2">
            <w:pPr>
              <w:pStyle w:val="Table"/>
            </w:pPr>
            <w:r w:rsidRPr="00F811B9">
              <w:rPr>
                <w:rFonts w:hint="eastAsia"/>
              </w:rPr>
              <w:t>1:06.</w:t>
            </w:r>
            <w:r w:rsidR="00D11CFA">
              <w:t>3</w:t>
            </w:r>
          </w:p>
        </w:tc>
        <w:tc>
          <w:tcPr>
            <w:tcW w:w="992" w:type="dxa"/>
            <w:vAlign w:val="center"/>
          </w:tcPr>
          <w:p w14:paraId="5D7C0296" w14:textId="2DB2A45E" w:rsidR="0092008E" w:rsidRPr="00F811B9" w:rsidRDefault="001D451F" w:rsidP="00532BB2">
            <w:pPr>
              <w:pStyle w:val="Table"/>
            </w:pPr>
            <w:r>
              <w:t>0:</w:t>
            </w:r>
            <w:r w:rsidR="0092008E" w:rsidRPr="00F811B9">
              <w:rPr>
                <w:rFonts w:hint="eastAsia"/>
              </w:rPr>
              <w:t>2</w:t>
            </w:r>
            <w:r w:rsidR="0092008E" w:rsidRPr="00F811B9">
              <w:t>8.5</w:t>
            </w:r>
          </w:p>
        </w:tc>
      </w:tr>
    </w:tbl>
    <w:p w14:paraId="038F4849" w14:textId="71E9F864" w:rsidR="00264075" w:rsidRDefault="0000779C" w:rsidP="00F12156">
      <w:pPr>
        <w:ind w:firstLineChars="50" w:firstLine="110"/>
        <w:rPr>
          <w:sz w:val="22"/>
        </w:rPr>
      </w:pPr>
      <w:r w:rsidRPr="00F811B9">
        <w:rPr>
          <w:sz w:val="22"/>
        </w:rPr>
        <w:t>(</w:t>
      </w:r>
      <w:r w:rsidR="0084514A" w:rsidRPr="00F811B9">
        <w:rPr>
          <w:rFonts w:hint="eastAsia"/>
          <w:sz w:val="22"/>
        </w:rPr>
        <w:t>†</w:t>
      </w:r>
      <w:r w:rsidR="0084514A" w:rsidRPr="00F811B9">
        <w:rPr>
          <w:rFonts w:hint="eastAsia"/>
          <w:sz w:val="22"/>
        </w:rPr>
        <w:t xml:space="preserve">: </w:t>
      </w:r>
      <w:r w:rsidR="0084514A" w:rsidRPr="00F811B9">
        <w:rPr>
          <w:sz w:val="22"/>
        </w:rPr>
        <w:t xml:space="preserve">CPU: </w:t>
      </w:r>
      <w:r w:rsidRPr="00F811B9">
        <w:rPr>
          <w:sz w:val="22"/>
        </w:rPr>
        <w:t>Intel i7-8700</w:t>
      </w:r>
      <w:r w:rsidR="0084514A" w:rsidRPr="00F811B9">
        <w:rPr>
          <w:sz w:val="22"/>
        </w:rPr>
        <w:t xml:space="preserve">, GPU: </w:t>
      </w:r>
      <w:r w:rsidR="0001560A">
        <w:rPr>
          <w:sz w:val="22"/>
        </w:rPr>
        <w:t>NVIDIA</w:t>
      </w:r>
      <w:r w:rsidR="0084514A" w:rsidRPr="00F811B9">
        <w:rPr>
          <w:sz w:val="22"/>
        </w:rPr>
        <w:t xml:space="preserve"> GTX 760</w:t>
      </w:r>
      <w:r w:rsidRPr="00F811B9">
        <w:rPr>
          <w:sz w:val="22"/>
        </w:rPr>
        <w:t>)</w:t>
      </w:r>
    </w:p>
    <w:p w14:paraId="09488113" w14:textId="20E0B7BE" w:rsidR="00E6753F" w:rsidRDefault="00E6753F" w:rsidP="00F12156">
      <w:pPr>
        <w:ind w:firstLineChars="50" w:firstLine="110"/>
        <w:rPr>
          <w:sz w:val="22"/>
        </w:rPr>
      </w:pPr>
      <w:bookmarkStart w:id="17" w:name="_GoBack"/>
      <w:bookmarkEnd w:id="17"/>
    </w:p>
    <w:p w14:paraId="35ACCFBC" w14:textId="4F5D3B38" w:rsidR="00E6753F" w:rsidRDefault="00D16DDD" w:rsidP="00F12156">
      <w:pPr>
        <w:ind w:firstLineChars="50" w:firstLine="110"/>
        <w:rPr>
          <w:sz w:val="22"/>
        </w:rPr>
      </w:pPr>
      <w:r>
        <w:rPr>
          <w:rFonts w:hint="eastAsia"/>
          <w:sz w:val="22"/>
        </w:rPr>
        <w:t>세부함수별</w:t>
      </w:r>
      <w:r>
        <w:rPr>
          <w:rFonts w:hint="eastAsia"/>
          <w:sz w:val="22"/>
        </w:rPr>
        <w:t xml:space="preserve"> </w:t>
      </w:r>
      <w:r>
        <w:rPr>
          <w:rFonts w:hint="eastAsia"/>
          <w:sz w:val="22"/>
        </w:rPr>
        <w:t>걸리는</w:t>
      </w:r>
      <w:r>
        <w:rPr>
          <w:rFonts w:hint="eastAsia"/>
          <w:sz w:val="22"/>
        </w:rPr>
        <w:t xml:space="preserve"> </w:t>
      </w:r>
      <w:r>
        <w:rPr>
          <w:rFonts w:hint="eastAsia"/>
          <w:sz w:val="22"/>
        </w:rPr>
        <w:t>시간을</w:t>
      </w:r>
      <w:r>
        <w:rPr>
          <w:rFonts w:hint="eastAsia"/>
          <w:sz w:val="22"/>
        </w:rPr>
        <w:t xml:space="preserve"> </w:t>
      </w:r>
      <w:r>
        <w:rPr>
          <w:rFonts w:hint="eastAsia"/>
          <w:sz w:val="22"/>
        </w:rPr>
        <w:t>분석하기</w:t>
      </w:r>
      <w:r>
        <w:rPr>
          <w:rFonts w:hint="eastAsia"/>
          <w:sz w:val="22"/>
        </w:rPr>
        <w:t xml:space="preserve"> </w:t>
      </w:r>
      <w:r>
        <w:rPr>
          <w:rFonts w:hint="eastAsia"/>
          <w:sz w:val="22"/>
        </w:rPr>
        <w:t>위해</w:t>
      </w:r>
      <w:r>
        <w:rPr>
          <w:rFonts w:hint="eastAsia"/>
          <w:sz w:val="22"/>
        </w:rPr>
        <w:t>,</w:t>
      </w:r>
      <w:r>
        <w:rPr>
          <w:sz w:val="22"/>
        </w:rPr>
        <w:t xml:space="preserve"> </w:t>
      </w:r>
      <w:r w:rsidR="0001560A">
        <w:rPr>
          <w:sz w:val="22"/>
        </w:rPr>
        <w:t>NVIDIA</w:t>
      </w:r>
      <w:r>
        <w:rPr>
          <w:rFonts w:hint="eastAsia"/>
          <w:sz w:val="22"/>
        </w:rPr>
        <w:t>가</w:t>
      </w:r>
      <w:r>
        <w:rPr>
          <w:rFonts w:hint="eastAsia"/>
          <w:sz w:val="22"/>
        </w:rPr>
        <w:t xml:space="preserve"> </w:t>
      </w:r>
      <w:r>
        <w:rPr>
          <w:rFonts w:hint="eastAsia"/>
          <w:sz w:val="22"/>
        </w:rPr>
        <w:t>제공하는</w:t>
      </w:r>
      <w:r>
        <w:rPr>
          <w:rFonts w:hint="eastAsia"/>
          <w:sz w:val="22"/>
        </w:rPr>
        <w:t xml:space="preserve"> </w:t>
      </w:r>
      <w:r>
        <w:rPr>
          <w:sz w:val="22"/>
        </w:rPr>
        <w:t xml:space="preserve">GPU </w:t>
      </w:r>
      <w:r>
        <w:rPr>
          <w:rFonts w:hint="eastAsia"/>
          <w:sz w:val="22"/>
        </w:rPr>
        <w:t>성능</w:t>
      </w:r>
      <w:r>
        <w:rPr>
          <w:rFonts w:hint="eastAsia"/>
          <w:sz w:val="22"/>
        </w:rPr>
        <w:t xml:space="preserve"> </w:t>
      </w:r>
      <w:r>
        <w:rPr>
          <w:rFonts w:hint="eastAsia"/>
          <w:sz w:val="22"/>
        </w:rPr>
        <w:t>분석</w:t>
      </w:r>
      <w:r>
        <w:rPr>
          <w:rFonts w:hint="eastAsia"/>
          <w:sz w:val="22"/>
        </w:rPr>
        <w:t xml:space="preserve"> </w:t>
      </w:r>
      <w:r>
        <w:rPr>
          <w:rFonts w:hint="eastAsia"/>
          <w:sz w:val="22"/>
        </w:rPr>
        <w:t>툴인</w:t>
      </w:r>
      <w:r>
        <w:rPr>
          <w:rFonts w:hint="eastAsia"/>
          <w:sz w:val="22"/>
        </w:rPr>
        <w:t xml:space="preserve"> </w:t>
      </w:r>
      <w:r>
        <w:rPr>
          <w:sz w:val="22"/>
        </w:rPr>
        <w:t>Visual Profiler</w:t>
      </w:r>
      <w:r>
        <w:rPr>
          <w:rFonts w:hint="eastAsia"/>
          <w:sz w:val="22"/>
        </w:rPr>
        <w:t>를</w:t>
      </w:r>
      <w:r>
        <w:rPr>
          <w:rFonts w:hint="eastAsia"/>
          <w:sz w:val="22"/>
        </w:rPr>
        <w:t xml:space="preserve"> </w:t>
      </w:r>
      <w:r>
        <w:rPr>
          <w:rFonts w:hint="eastAsia"/>
          <w:sz w:val="22"/>
        </w:rPr>
        <w:t>이용하였다</w:t>
      </w:r>
      <w:r>
        <w:rPr>
          <w:rFonts w:hint="eastAsia"/>
          <w:sz w:val="22"/>
        </w:rPr>
        <w:t>.</w:t>
      </w:r>
      <w:r>
        <w:rPr>
          <w:sz w:val="22"/>
        </w:rPr>
        <w:t xml:space="preserve"> </w:t>
      </w:r>
      <w:r w:rsidR="004136A8">
        <w:rPr>
          <w:sz w:val="22"/>
        </w:rPr>
        <w:fldChar w:fldCharType="begin"/>
      </w:r>
      <w:r w:rsidR="004136A8">
        <w:rPr>
          <w:sz w:val="22"/>
        </w:rPr>
        <w:instrText xml:space="preserve"> REF _Ref168940152 </w:instrText>
      </w:r>
      <w:r w:rsidR="00F12156">
        <w:rPr>
          <w:sz w:val="22"/>
        </w:rPr>
        <w:instrText xml:space="preserve"> \* MERGEFORMAT </w:instrText>
      </w:r>
      <w:r w:rsidR="004136A8">
        <w:rPr>
          <w:sz w:val="22"/>
        </w:rPr>
        <w:fldChar w:fldCharType="separate"/>
      </w:r>
      <w:r w:rsidR="004136A8">
        <w:t xml:space="preserve">Figure </w:t>
      </w:r>
      <w:r w:rsidR="004136A8">
        <w:rPr>
          <w:noProof/>
        </w:rPr>
        <w:t>9</w:t>
      </w:r>
      <w:r w:rsidR="004136A8">
        <w:rPr>
          <w:sz w:val="22"/>
        </w:rPr>
        <w:fldChar w:fldCharType="end"/>
      </w:r>
      <w:r w:rsidR="004766F5">
        <w:rPr>
          <w:rFonts w:hint="eastAsia"/>
          <w:sz w:val="22"/>
        </w:rPr>
        <w:t>와</w:t>
      </w:r>
      <w:r w:rsidR="004766F5">
        <w:rPr>
          <w:rFonts w:hint="eastAsia"/>
          <w:sz w:val="22"/>
        </w:rPr>
        <w:t xml:space="preserve"> </w:t>
      </w:r>
      <w:r w:rsidR="004136A8">
        <w:rPr>
          <w:sz w:val="22"/>
        </w:rPr>
        <w:fldChar w:fldCharType="begin"/>
      </w:r>
      <w:r w:rsidR="004136A8">
        <w:rPr>
          <w:sz w:val="22"/>
        </w:rPr>
        <w:instrText xml:space="preserve"> REF _Ref168940194 </w:instrText>
      </w:r>
      <w:r w:rsidR="00F12156">
        <w:rPr>
          <w:sz w:val="22"/>
        </w:rPr>
        <w:instrText xml:space="preserve"> \* MERGEFORMAT </w:instrText>
      </w:r>
      <w:r w:rsidR="004136A8">
        <w:rPr>
          <w:sz w:val="22"/>
        </w:rPr>
        <w:fldChar w:fldCharType="separate"/>
      </w:r>
      <w:r w:rsidR="004136A8">
        <w:t xml:space="preserve">Table </w:t>
      </w:r>
      <w:r w:rsidR="004136A8">
        <w:rPr>
          <w:noProof/>
        </w:rPr>
        <w:t>3</w:t>
      </w:r>
      <w:r w:rsidR="004136A8">
        <w:rPr>
          <w:sz w:val="22"/>
        </w:rPr>
        <w:fldChar w:fldCharType="end"/>
      </w:r>
      <w:r w:rsidR="004766F5">
        <w:rPr>
          <w:rFonts w:hint="eastAsia"/>
          <w:sz w:val="22"/>
        </w:rPr>
        <w:t>은</w:t>
      </w:r>
      <w:r>
        <w:rPr>
          <w:rFonts w:hint="eastAsia"/>
          <w:sz w:val="22"/>
        </w:rPr>
        <w:t xml:space="preserve"> </w:t>
      </w:r>
      <w:r w:rsidR="004B317B">
        <w:rPr>
          <w:sz w:val="22"/>
        </w:rPr>
        <w:t>GTX760</w:t>
      </w:r>
      <w:r w:rsidR="004B317B">
        <w:rPr>
          <w:rFonts w:hint="eastAsia"/>
          <w:sz w:val="22"/>
        </w:rPr>
        <w:t>으로</w:t>
      </w:r>
      <w:r w:rsidR="004B317B">
        <w:rPr>
          <w:rFonts w:hint="eastAsia"/>
          <w:sz w:val="22"/>
        </w:rPr>
        <w:t xml:space="preserve"> </w:t>
      </w:r>
      <w:r w:rsidR="004B317B">
        <w:rPr>
          <w:sz w:val="22"/>
        </w:rPr>
        <w:t xml:space="preserve">Bunny 69k </w:t>
      </w:r>
      <w:r w:rsidR="004B317B">
        <w:rPr>
          <w:rFonts w:hint="eastAsia"/>
          <w:sz w:val="22"/>
        </w:rPr>
        <w:t>데이터를</w:t>
      </w:r>
      <w:r w:rsidR="004B317B">
        <w:rPr>
          <w:rFonts w:hint="eastAsia"/>
          <w:sz w:val="22"/>
        </w:rPr>
        <w:t xml:space="preserve"> </w:t>
      </w:r>
      <w:r w:rsidR="004B317B">
        <w:rPr>
          <w:sz w:val="22"/>
        </w:rPr>
        <w:t>1</w:t>
      </w:r>
      <w:r w:rsidR="004B317B">
        <w:rPr>
          <w:rFonts w:hint="eastAsia"/>
          <w:sz w:val="22"/>
        </w:rPr>
        <w:t>도</w:t>
      </w:r>
      <w:r w:rsidR="004B317B">
        <w:rPr>
          <w:rFonts w:hint="eastAsia"/>
          <w:sz w:val="22"/>
        </w:rPr>
        <w:t xml:space="preserve"> </w:t>
      </w:r>
      <w:r w:rsidR="004B317B">
        <w:rPr>
          <w:rFonts w:hint="eastAsia"/>
          <w:sz w:val="22"/>
        </w:rPr>
        <w:t>간격으로</w:t>
      </w:r>
      <w:r w:rsidR="004B317B">
        <w:rPr>
          <w:rFonts w:hint="eastAsia"/>
          <w:sz w:val="22"/>
        </w:rPr>
        <w:t xml:space="preserve"> </w:t>
      </w:r>
      <w:r w:rsidR="004B317B">
        <w:rPr>
          <w:rFonts w:hint="eastAsia"/>
          <w:sz w:val="22"/>
        </w:rPr>
        <w:t>최적</w:t>
      </w:r>
      <w:r w:rsidR="004B317B">
        <w:rPr>
          <w:rFonts w:hint="eastAsia"/>
          <w:sz w:val="22"/>
        </w:rPr>
        <w:t xml:space="preserve"> </w:t>
      </w:r>
      <w:r w:rsidR="004B317B">
        <w:rPr>
          <w:rFonts w:hint="eastAsia"/>
          <w:sz w:val="22"/>
        </w:rPr>
        <w:t>배향을</w:t>
      </w:r>
      <w:r w:rsidR="004B317B">
        <w:rPr>
          <w:rFonts w:hint="eastAsia"/>
          <w:sz w:val="22"/>
        </w:rPr>
        <w:t xml:space="preserve"> </w:t>
      </w:r>
      <w:r w:rsidR="004B317B">
        <w:rPr>
          <w:rFonts w:hint="eastAsia"/>
          <w:sz w:val="22"/>
        </w:rPr>
        <w:t>계산할</w:t>
      </w:r>
      <w:r w:rsidR="004B317B">
        <w:rPr>
          <w:rFonts w:hint="eastAsia"/>
          <w:sz w:val="22"/>
        </w:rPr>
        <w:t xml:space="preserve"> </w:t>
      </w:r>
      <w:r w:rsidR="004B317B">
        <w:rPr>
          <w:rFonts w:hint="eastAsia"/>
          <w:sz w:val="22"/>
        </w:rPr>
        <w:t>때의</w:t>
      </w:r>
      <w:r w:rsidR="004B317B">
        <w:rPr>
          <w:rFonts w:hint="eastAsia"/>
          <w:sz w:val="22"/>
        </w:rPr>
        <w:t xml:space="preserve"> </w:t>
      </w:r>
      <w:r w:rsidR="004B317B">
        <w:rPr>
          <w:rFonts w:hint="eastAsia"/>
          <w:sz w:val="22"/>
        </w:rPr>
        <w:t>화면이다</w:t>
      </w:r>
      <w:r w:rsidR="004B317B">
        <w:rPr>
          <w:rFonts w:hint="eastAsia"/>
          <w:sz w:val="22"/>
        </w:rPr>
        <w:t>.</w:t>
      </w:r>
      <w:r w:rsidR="004B317B">
        <w:rPr>
          <w:sz w:val="22"/>
        </w:rPr>
        <w:t xml:space="preserve"> </w:t>
      </w:r>
      <w:r w:rsidR="006B0B22">
        <w:rPr>
          <w:rFonts w:hint="eastAsia"/>
          <w:sz w:val="22"/>
        </w:rPr>
        <w:t>스트림</w:t>
      </w:r>
      <w:r w:rsidR="006B0B22">
        <w:rPr>
          <w:rFonts w:hint="eastAsia"/>
          <w:sz w:val="22"/>
        </w:rPr>
        <w:t xml:space="preserve"> </w:t>
      </w:r>
      <w:r w:rsidR="006B0B22">
        <w:rPr>
          <w:sz w:val="22"/>
        </w:rPr>
        <w:t>15~18</w:t>
      </w:r>
      <w:r w:rsidR="006B0B22">
        <w:rPr>
          <w:rFonts w:hint="eastAsia"/>
          <w:sz w:val="22"/>
        </w:rPr>
        <w:t>이라는</w:t>
      </w:r>
      <w:r w:rsidR="006B0B22">
        <w:rPr>
          <w:rFonts w:hint="eastAsia"/>
          <w:sz w:val="22"/>
        </w:rPr>
        <w:t xml:space="preserve"> </w:t>
      </w:r>
      <w:r w:rsidR="006B0B22">
        <w:rPr>
          <w:sz w:val="22"/>
        </w:rPr>
        <w:t>4</w:t>
      </w:r>
      <w:r w:rsidR="006B0B22">
        <w:rPr>
          <w:rFonts w:hint="eastAsia"/>
          <w:sz w:val="22"/>
        </w:rPr>
        <w:t>개의</w:t>
      </w:r>
      <w:r w:rsidR="006B0B22">
        <w:rPr>
          <w:rFonts w:hint="eastAsia"/>
          <w:sz w:val="22"/>
        </w:rPr>
        <w:t xml:space="preserve"> </w:t>
      </w:r>
      <w:r w:rsidR="006B0B22">
        <w:rPr>
          <w:sz w:val="22"/>
        </w:rPr>
        <w:t>thread</w:t>
      </w:r>
      <w:r w:rsidR="006B0B22">
        <w:rPr>
          <w:rFonts w:hint="eastAsia"/>
          <w:sz w:val="22"/>
        </w:rPr>
        <w:t>를</w:t>
      </w:r>
      <w:r w:rsidR="006B0B22">
        <w:rPr>
          <w:rFonts w:hint="eastAsia"/>
          <w:sz w:val="22"/>
        </w:rPr>
        <w:t xml:space="preserve"> </w:t>
      </w:r>
      <w:r w:rsidR="006B0B22">
        <w:rPr>
          <w:rFonts w:hint="eastAsia"/>
          <w:sz w:val="22"/>
        </w:rPr>
        <w:t>사용했을</w:t>
      </w:r>
      <w:r w:rsidR="006B0B22">
        <w:rPr>
          <w:rFonts w:hint="eastAsia"/>
          <w:sz w:val="22"/>
        </w:rPr>
        <w:t xml:space="preserve"> </w:t>
      </w:r>
      <w:r w:rsidR="006B0B22">
        <w:rPr>
          <w:rFonts w:hint="eastAsia"/>
          <w:sz w:val="22"/>
        </w:rPr>
        <w:t>때</w:t>
      </w:r>
      <w:r w:rsidR="006B0B22">
        <w:rPr>
          <w:rFonts w:hint="eastAsia"/>
          <w:sz w:val="22"/>
        </w:rPr>
        <w:t>,</w:t>
      </w:r>
      <w:r w:rsidR="006B0B22">
        <w:rPr>
          <w:sz w:val="22"/>
        </w:rPr>
        <w:t xml:space="preserve"> </w:t>
      </w:r>
      <w:r w:rsidR="0090291F">
        <w:rPr>
          <w:rFonts w:hint="eastAsia"/>
          <w:sz w:val="22"/>
        </w:rPr>
        <w:t>각</w:t>
      </w:r>
      <w:r w:rsidR="0090291F">
        <w:rPr>
          <w:rFonts w:hint="eastAsia"/>
          <w:sz w:val="22"/>
        </w:rPr>
        <w:t xml:space="preserve"> </w:t>
      </w:r>
      <w:r w:rsidR="0090291F">
        <w:rPr>
          <w:rFonts w:hint="eastAsia"/>
          <w:sz w:val="22"/>
        </w:rPr>
        <w:t>쓰레드가</w:t>
      </w:r>
      <w:r w:rsidR="0090291F">
        <w:rPr>
          <w:rFonts w:hint="eastAsia"/>
          <w:sz w:val="22"/>
        </w:rPr>
        <w:t xml:space="preserve"> </w:t>
      </w:r>
      <w:r w:rsidR="0090291F">
        <w:rPr>
          <w:rFonts w:hint="eastAsia"/>
          <w:sz w:val="22"/>
        </w:rPr>
        <w:t>순차적으로</w:t>
      </w:r>
      <w:r w:rsidR="0090291F">
        <w:rPr>
          <w:rFonts w:hint="eastAsia"/>
          <w:sz w:val="22"/>
        </w:rPr>
        <w:t xml:space="preserve"> </w:t>
      </w:r>
      <w:r w:rsidR="0090291F">
        <w:rPr>
          <w:rFonts w:hint="eastAsia"/>
          <w:sz w:val="22"/>
        </w:rPr>
        <w:t>동작하고</w:t>
      </w:r>
      <w:r w:rsidR="0090291F">
        <w:rPr>
          <w:rFonts w:hint="eastAsia"/>
          <w:sz w:val="22"/>
        </w:rPr>
        <w:t xml:space="preserve"> </w:t>
      </w:r>
      <w:r w:rsidR="0090291F">
        <w:rPr>
          <w:rFonts w:hint="eastAsia"/>
          <w:sz w:val="22"/>
        </w:rPr>
        <w:t>있다</w:t>
      </w:r>
      <w:r w:rsidR="0090291F">
        <w:rPr>
          <w:rFonts w:hint="eastAsia"/>
          <w:sz w:val="22"/>
        </w:rPr>
        <w:t>.</w:t>
      </w:r>
      <w:r w:rsidR="0090291F">
        <w:rPr>
          <w:sz w:val="22"/>
        </w:rPr>
        <w:t xml:space="preserve"> </w:t>
      </w:r>
      <w:r w:rsidR="0090291F">
        <w:rPr>
          <w:rFonts w:hint="eastAsia"/>
          <w:sz w:val="22"/>
        </w:rPr>
        <w:t>이는</w:t>
      </w:r>
      <w:r w:rsidR="0090291F">
        <w:rPr>
          <w:rFonts w:hint="eastAsia"/>
          <w:sz w:val="22"/>
        </w:rPr>
        <w:t xml:space="preserve"> </w:t>
      </w:r>
      <w:r w:rsidR="00640732">
        <w:rPr>
          <w:sz w:val="22"/>
        </w:rPr>
        <w:t>GPU</w:t>
      </w:r>
      <w:r w:rsidR="00640732">
        <w:rPr>
          <w:rFonts w:hint="eastAsia"/>
          <w:sz w:val="22"/>
        </w:rPr>
        <w:t>의</w:t>
      </w:r>
      <w:r w:rsidR="00640732">
        <w:rPr>
          <w:rFonts w:hint="eastAsia"/>
          <w:sz w:val="22"/>
        </w:rPr>
        <w:t xml:space="preserve"> </w:t>
      </w:r>
      <w:r w:rsidR="00640732">
        <w:rPr>
          <w:rFonts w:hint="eastAsia"/>
          <w:sz w:val="22"/>
        </w:rPr>
        <w:t>성능이</w:t>
      </w:r>
      <w:r w:rsidR="00640732">
        <w:rPr>
          <w:rFonts w:hint="eastAsia"/>
          <w:sz w:val="22"/>
        </w:rPr>
        <w:t xml:space="preserve"> </w:t>
      </w:r>
      <w:r w:rsidR="00640732">
        <w:rPr>
          <w:rFonts w:hint="eastAsia"/>
          <w:sz w:val="22"/>
        </w:rPr>
        <w:t>부족하여</w:t>
      </w:r>
      <w:r w:rsidR="00640732">
        <w:rPr>
          <w:rFonts w:hint="eastAsia"/>
          <w:sz w:val="22"/>
        </w:rPr>
        <w:t xml:space="preserve"> </w:t>
      </w:r>
      <w:r w:rsidR="00640732">
        <w:rPr>
          <w:rFonts w:hint="eastAsia"/>
          <w:sz w:val="22"/>
        </w:rPr>
        <w:t>전체</w:t>
      </w:r>
      <w:r w:rsidR="00640732">
        <w:rPr>
          <w:rFonts w:hint="eastAsia"/>
          <w:sz w:val="22"/>
        </w:rPr>
        <w:t xml:space="preserve"> </w:t>
      </w:r>
      <w:r w:rsidR="00640732">
        <w:rPr>
          <w:rFonts w:hint="eastAsia"/>
          <w:sz w:val="22"/>
        </w:rPr>
        <w:t>동작을</w:t>
      </w:r>
      <w:r w:rsidR="00640732">
        <w:rPr>
          <w:rFonts w:hint="eastAsia"/>
          <w:sz w:val="22"/>
        </w:rPr>
        <w:t xml:space="preserve"> </w:t>
      </w:r>
      <w:proofErr w:type="spellStart"/>
      <w:r w:rsidR="00640732">
        <w:rPr>
          <w:rFonts w:hint="eastAsia"/>
          <w:sz w:val="22"/>
        </w:rPr>
        <w:t>병렬화할</w:t>
      </w:r>
      <w:proofErr w:type="spellEnd"/>
      <w:r w:rsidR="00640732">
        <w:rPr>
          <w:rFonts w:hint="eastAsia"/>
          <w:sz w:val="22"/>
        </w:rPr>
        <w:t xml:space="preserve"> </w:t>
      </w:r>
      <w:r w:rsidR="00640732">
        <w:rPr>
          <w:rFonts w:hint="eastAsia"/>
          <w:sz w:val="22"/>
        </w:rPr>
        <w:t>여유가</w:t>
      </w:r>
      <w:r w:rsidR="00640732">
        <w:rPr>
          <w:rFonts w:hint="eastAsia"/>
          <w:sz w:val="22"/>
        </w:rPr>
        <w:t xml:space="preserve"> </w:t>
      </w:r>
      <w:r w:rsidR="00640732">
        <w:rPr>
          <w:rFonts w:hint="eastAsia"/>
          <w:sz w:val="22"/>
        </w:rPr>
        <w:t>없기</w:t>
      </w:r>
      <w:r w:rsidR="00640732">
        <w:rPr>
          <w:rFonts w:hint="eastAsia"/>
          <w:sz w:val="22"/>
        </w:rPr>
        <w:t xml:space="preserve"> </w:t>
      </w:r>
      <w:r w:rsidR="00640732">
        <w:rPr>
          <w:rFonts w:hint="eastAsia"/>
          <w:sz w:val="22"/>
        </w:rPr>
        <w:t>때문이다</w:t>
      </w:r>
      <w:r w:rsidR="00640732">
        <w:rPr>
          <w:rFonts w:hint="eastAsia"/>
          <w:sz w:val="22"/>
        </w:rPr>
        <w:t>.</w:t>
      </w:r>
      <w:r w:rsidR="00640732">
        <w:rPr>
          <w:sz w:val="22"/>
        </w:rPr>
        <w:t xml:space="preserve"> </w:t>
      </w:r>
      <w:r w:rsidR="00082F23">
        <w:rPr>
          <w:rFonts w:hint="eastAsia"/>
          <w:sz w:val="22"/>
        </w:rPr>
        <w:t>세부적으로</w:t>
      </w:r>
      <w:r w:rsidR="00082F23">
        <w:rPr>
          <w:rFonts w:hint="eastAsia"/>
          <w:sz w:val="22"/>
        </w:rPr>
        <w:t xml:space="preserve"> </w:t>
      </w:r>
      <w:r w:rsidR="00082F23">
        <w:rPr>
          <w:rFonts w:hint="eastAsia"/>
          <w:sz w:val="22"/>
        </w:rPr>
        <w:t>볼</w:t>
      </w:r>
      <w:r w:rsidR="00082F23">
        <w:rPr>
          <w:rFonts w:hint="eastAsia"/>
          <w:sz w:val="22"/>
        </w:rPr>
        <w:t xml:space="preserve"> </w:t>
      </w:r>
      <w:r w:rsidR="00082F23">
        <w:rPr>
          <w:rFonts w:hint="eastAsia"/>
          <w:sz w:val="22"/>
        </w:rPr>
        <w:t>때</w:t>
      </w:r>
      <w:r w:rsidR="00082F23">
        <w:rPr>
          <w:rFonts w:hint="eastAsia"/>
          <w:sz w:val="22"/>
        </w:rPr>
        <w:t xml:space="preserve"> </w:t>
      </w:r>
      <w:r w:rsidR="00FD1A4F">
        <w:rPr>
          <w:rFonts w:hint="eastAsia"/>
          <w:sz w:val="22"/>
        </w:rPr>
        <w:t>가장</w:t>
      </w:r>
      <w:r w:rsidR="00FD1A4F">
        <w:rPr>
          <w:rFonts w:hint="eastAsia"/>
          <w:sz w:val="22"/>
        </w:rPr>
        <w:t xml:space="preserve"> </w:t>
      </w:r>
      <w:r w:rsidR="00FD1A4F">
        <w:rPr>
          <w:rFonts w:hint="eastAsia"/>
          <w:sz w:val="22"/>
        </w:rPr>
        <w:t>시간이</w:t>
      </w:r>
      <w:r w:rsidR="00FD1A4F">
        <w:rPr>
          <w:rFonts w:hint="eastAsia"/>
          <w:sz w:val="22"/>
        </w:rPr>
        <w:t xml:space="preserve"> </w:t>
      </w:r>
      <w:r w:rsidR="00FD1A4F">
        <w:rPr>
          <w:rFonts w:hint="eastAsia"/>
          <w:sz w:val="22"/>
        </w:rPr>
        <w:t>많이</w:t>
      </w:r>
      <w:r w:rsidR="00FD1A4F">
        <w:rPr>
          <w:rFonts w:hint="eastAsia"/>
          <w:sz w:val="22"/>
        </w:rPr>
        <w:t xml:space="preserve"> </w:t>
      </w:r>
      <w:r w:rsidR="00FD1A4F">
        <w:rPr>
          <w:rFonts w:hint="eastAsia"/>
          <w:sz w:val="22"/>
        </w:rPr>
        <w:t>소요된</w:t>
      </w:r>
      <w:r w:rsidR="00FD1A4F">
        <w:rPr>
          <w:rFonts w:hint="eastAsia"/>
          <w:sz w:val="22"/>
        </w:rPr>
        <w:t xml:space="preserve"> </w:t>
      </w:r>
      <w:r w:rsidR="00FD1A4F">
        <w:rPr>
          <w:rFonts w:hint="eastAsia"/>
          <w:sz w:val="22"/>
        </w:rPr>
        <w:t>부분은</w:t>
      </w:r>
      <w:r w:rsidR="00FD1A4F">
        <w:rPr>
          <w:rFonts w:hint="eastAsia"/>
          <w:sz w:val="22"/>
        </w:rPr>
        <w:t xml:space="preserve"> </w:t>
      </w:r>
      <w:r w:rsidR="00FD1A4F">
        <w:rPr>
          <w:rFonts w:hint="eastAsia"/>
          <w:sz w:val="22"/>
        </w:rPr>
        <w:t>바닥구조</w:t>
      </w:r>
      <w:r w:rsidR="00C54F10">
        <w:rPr>
          <w:rFonts w:hint="eastAsia"/>
          <w:sz w:val="22"/>
        </w:rPr>
        <w:t xml:space="preserve"> </w:t>
      </w:r>
      <w:r w:rsidR="00FD1A4F">
        <w:rPr>
          <w:rFonts w:hint="eastAsia"/>
          <w:sz w:val="22"/>
        </w:rPr>
        <w:t>계산</w:t>
      </w:r>
      <w:r w:rsidR="00C54F10">
        <w:rPr>
          <w:rFonts w:hint="eastAsia"/>
          <w:sz w:val="22"/>
        </w:rPr>
        <w:t xml:space="preserve"> </w:t>
      </w:r>
      <w:r w:rsidR="00C54F10">
        <w:rPr>
          <w:rFonts w:hint="eastAsia"/>
          <w:sz w:val="22"/>
        </w:rPr>
        <w:t>함수</w:t>
      </w:r>
      <w:r w:rsidR="00C54F10">
        <w:rPr>
          <w:rFonts w:hint="eastAsia"/>
          <w:sz w:val="22"/>
        </w:rPr>
        <w:t xml:space="preserve"> (</w:t>
      </w:r>
      <w:proofErr w:type="spellStart"/>
      <w:r w:rsidR="00FD1A4F">
        <w:rPr>
          <w:sz w:val="22"/>
        </w:rPr>
        <w:t>cu_genBed</w:t>
      </w:r>
      <w:proofErr w:type="spellEnd"/>
      <w:r w:rsidR="00FD1A4F">
        <w:rPr>
          <w:sz w:val="22"/>
        </w:rPr>
        <w:t>)</w:t>
      </w:r>
      <w:r w:rsidR="00FD1A4F">
        <w:rPr>
          <w:rFonts w:hint="eastAsia"/>
          <w:sz w:val="22"/>
        </w:rPr>
        <w:t>였고</w:t>
      </w:r>
      <w:r w:rsidR="00FD1A4F">
        <w:rPr>
          <w:rFonts w:hint="eastAsia"/>
          <w:sz w:val="22"/>
        </w:rPr>
        <w:t>,</w:t>
      </w:r>
      <w:r w:rsidR="00FD1A4F">
        <w:rPr>
          <w:sz w:val="22"/>
        </w:rPr>
        <w:t xml:space="preserve"> </w:t>
      </w:r>
      <w:r w:rsidR="00FD1A4F">
        <w:rPr>
          <w:rFonts w:hint="eastAsia"/>
          <w:sz w:val="22"/>
        </w:rPr>
        <w:t>이후</w:t>
      </w:r>
      <w:r w:rsidR="00FD1A4F">
        <w:rPr>
          <w:rFonts w:hint="eastAsia"/>
          <w:sz w:val="22"/>
        </w:rPr>
        <w:t xml:space="preserve"> </w:t>
      </w:r>
      <w:r w:rsidR="00FD1A4F">
        <w:rPr>
          <w:rFonts w:hint="eastAsia"/>
          <w:sz w:val="22"/>
        </w:rPr>
        <w:t>복셀</w:t>
      </w:r>
      <w:r w:rsidR="00C54F10">
        <w:rPr>
          <w:rFonts w:hint="eastAsia"/>
          <w:sz w:val="22"/>
        </w:rPr>
        <w:t xml:space="preserve"> </w:t>
      </w:r>
      <w:r w:rsidR="00FD1A4F">
        <w:rPr>
          <w:rFonts w:hint="eastAsia"/>
          <w:sz w:val="22"/>
        </w:rPr>
        <w:t>회전</w:t>
      </w:r>
      <w:r w:rsidR="00C54F10">
        <w:rPr>
          <w:rFonts w:hint="eastAsia"/>
          <w:sz w:val="22"/>
        </w:rPr>
        <w:t>(</w:t>
      </w:r>
      <w:proofErr w:type="spellStart"/>
      <w:r w:rsidR="00FD1A4F">
        <w:rPr>
          <w:sz w:val="22"/>
        </w:rPr>
        <w:t>cu_rotVoxe</w:t>
      </w:r>
      <w:r w:rsidR="00A6506B">
        <w:rPr>
          <w:sz w:val="22"/>
        </w:rPr>
        <w:t>l</w:t>
      </w:r>
      <w:proofErr w:type="spellEnd"/>
      <w:r w:rsidR="00FD1A4F">
        <w:rPr>
          <w:sz w:val="22"/>
        </w:rPr>
        <w:t xml:space="preserve">), </w:t>
      </w:r>
      <w:r w:rsidR="003A2B26">
        <w:rPr>
          <w:rFonts w:hint="eastAsia"/>
          <w:sz w:val="22"/>
        </w:rPr>
        <w:t>픽셀</w:t>
      </w:r>
      <w:r w:rsidR="00C54F10">
        <w:rPr>
          <w:rFonts w:hint="eastAsia"/>
          <w:sz w:val="22"/>
        </w:rPr>
        <w:t xml:space="preserve"> </w:t>
      </w:r>
      <w:r w:rsidR="003A2B26">
        <w:rPr>
          <w:rFonts w:hint="eastAsia"/>
          <w:sz w:val="22"/>
        </w:rPr>
        <w:t>정렬</w:t>
      </w:r>
      <w:r w:rsidR="00C54F10">
        <w:rPr>
          <w:rFonts w:hint="eastAsia"/>
          <w:sz w:val="22"/>
        </w:rPr>
        <w:t xml:space="preserve"> </w:t>
      </w:r>
      <w:r w:rsidR="00C54F10">
        <w:rPr>
          <w:rFonts w:hint="eastAsia"/>
          <w:sz w:val="22"/>
        </w:rPr>
        <w:t>및</w:t>
      </w:r>
      <w:r w:rsidR="00C54F10">
        <w:rPr>
          <w:rFonts w:hint="eastAsia"/>
          <w:sz w:val="22"/>
        </w:rPr>
        <w:t xml:space="preserve"> </w:t>
      </w:r>
      <w:r w:rsidR="003A2B26">
        <w:rPr>
          <w:rFonts w:hint="eastAsia"/>
          <w:sz w:val="22"/>
        </w:rPr>
        <w:t>노이즈</w:t>
      </w:r>
      <w:r w:rsidR="00C54F10">
        <w:rPr>
          <w:rFonts w:hint="eastAsia"/>
          <w:sz w:val="22"/>
        </w:rPr>
        <w:t xml:space="preserve"> </w:t>
      </w:r>
      <w:r w:rsidR="003A2B26">
        <w:rPr>
          <w:rFonts w:hint="eastAsia"/>
          <w:sz w:val="22"/>
        </w:rPr>
        <w:t>제거</w:t>
      </w:r>
      <w:r w:rsidR="00C54F10">
        <w:rPr>
          <w:rFonts w:hint="eastAsia"/>
          <w:sz w:val="22"/>
        </w:rPr>
        <w:t xml:space="preserve"> (</w:t>
      </w:r>
      <w:proofErr w:type="spellStart"/>
      <w:r w:rsidR="003A2B26">
        <w:rPr>
          <w:sz w:val="22"/>
        </w:rPr>
        <w:t>cu_slotPairing</w:t>
      </w:r>
      <w:proofErr w:type="spellEnd"/>
      <w:r w:rsidR="003A2B26">
        <w:rPr>
          <w:sz w:val="22"/>
        </w:rPr>
        <w:t xml:space="preserve">), </w:t>
      </w:r>
      <w:r w:rsidR="00A6506B">
        <w:rPr>
          <w:rFonts w:hint="eastAsia"/>
          <w:sz w:val="22"/>
        </w:rPr>
        <w:t>각</w:t>
      </w:r>
      <w:r w:rsidR="00A6506B">
        <w:rPr>
          <w:rFonts w:hint="eastAsia"/>
          <w:sz w:val="22"/>
        </w:rPr>
        <w:t xml:space="preserve"> </w:t>
      </w:r>
      <w:r w:rsidR="00A6506B">
        <w:rPr>
          <w:rFonts w:hint="eastAsia"/>
          <w:sz w:val="22"/>
        </w:rPr>
        <w:t>슬롯의</w:t>
      </w:r>
      <w:r w:rsidR="00A6506B">
        <w:rPr>
          <w:rFonts w:hint="eastAsia"/>
          <w:sz w:val="22"/>
        </w:rPr>
        <w:t xml:space="preserve"> </w:t>
      </w:r>
      <w:proofErr w:type="spellStart"/>
      <w:r w:rsidR="00A6506B">
        <w:rPr>
          <w:rFonts w:hint="eastAsia"/>
          <w:sz w:val="22"/>
        </w:rPr>
        <w:t>부피값</w:t>
      </w:r>
      <w:proofErr w:type="spellEnd"/>
      <w:r w:rsidR="00A6506B">
        <w:rPr>
          <w:rFonts w:hint="eastAsia"/>
          <w:sz w:val="22"/>
        </w:rPr>
        <w:t xml:space="preserve"> </w:t>
      </w:r>
      <w:r w:rsidR="00A6506B">
        <w:rPr>
          <w:rFonts w:hint="eastAsia"/>
          <w:sz w:val="22"/>
        </w:rPr>
        <w:t>합산</w:t>
      </w:r>
      <w:r w:rsidR="00A6506B">
        <w:rPr>
          <w:rFonts w:hint="eastAsia"/>
          <w:sz w:val="22"/>
        </w:rPr>
        <w:t xml:space="preserve"> </w:t>
      </w:r>
      <w:r w:rsidR="00A6506B">
        <w:rPr>
          <w:sz w:val="22"/>
        </w:rPr>
        <w:t>(</w:t>
      </w:r>
      <w:proofErr w:type="spellStart"/>
      <w:r w:rsidR="00A6506B">
        <w:rPr>
          <w:sz w:val="22"/>
        </w:rPr>
        <w:t>cu_reducedSum</w:t>
      </w:r>
      <w:proofErr w:type="spellEnd"/>
      <w:r w:rsidR="00A6506B">
        <w:rPr>
          <w:sz w:val="22"/>
        </w:rPr>
        <w:t>)</w:t>
      </w:r>
      <w:r w:rsidR="00A6506B">
        <w:rPr>
          <w:rFonts w:hint="eastAsia"/>
          <w:sz w:val="22"/>
        </w:rPr>
        <w:t>의</w:t>
      </w:r>
      <w:r w:rsidR="00A6506B">
        <w:rPr>
          <w:rFonts w:hint="eastAsia"/>
          <w:sz w:val="22"/>
        </w:rPr>
        <w:t xml:space="preserve"> </w:t>
      </w:r>
      <w:r w:rsidR="00A6506B">
        <w:rPr>
          <w:rFonts w:hint="eastAsia"/>
          <w:sz w:val="22"/>
        </w:rPr>
        <w:t>순이었다</w:t>
      </w:r>
      <w:r w:rsidR="00A6506B">
        <w:rPr>
          <w:rFonts w:hint="eastAsia"/>
          <w:sz w:val="22"/>
        </w:rPr>
        <w:t>.</w:t>
      </w:r>
      <w:r w:rsidR="00A6506B">
        <w:rPr>
          <w:sz w:val="22"/>
        </w:rPr>
        <w:t xml:space="preserve"> </w:t>
      </w:r>
    </w:p>
    <w:p w14:paraId="2905B09D" w14:textId="77777777" w:rsidR="00E6753F" w:rsidRPr="00F811B9" w:rsidRDefault="00E6753F" w:rsidP="00F12156">
      <w:pPr>
        <w:ind w:firstLineChars="50" w:firstLine="110"/>
        <w:rPr>
          <w:sz w:val="22"/>
        </w:rPr>
      </w:pPr>
    </w:p>
    <w:p w14:paraId="053CAF71" w14:textId="1B747A81" w:rsidR="00E455B4" w:rsidRDefault="00E455B4" w:rsidP="00F12156">
      <w:pPr>
        <w:pStyle w:val="-center"/>
        <w:spacing w:line="480" w:lineRule="auto"/>
        <w:ind w:firstLine="200"/>
      </w:pPr>
      <w:r w:rsidRPr="00D6435E">
        <w:rPr>
          <w:noProof/>
        </w:rPr>
        <w:drawing>
          <wp:inline distT="0" distB="0" distL="0" distR="0" wp14:anchorId="53510129" wp14:editId="6F87F554">
            <wp:extent cx="4364355" cy="2311400"/>
            <wp:effectExtent l="0" t="0" r="0" b="0"/>
            <wp:docPr id="1" name="그림 1" descr="D:\OneDrive\Documents\_Captures\중견1차년도_captures\2022-08-10 15 10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Documents\_Captures\중견1차년도_captures\2022-08-10 15 10 53.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34413"/>
                    <a:stretch/>
                  </pic:blipFill>
                  <pic:spPr bwMode="auto">
                    <a:xfrm>
                      <a:off x="0" y="0"/>
                      <a:ext cx="4390986" cy="2325504"/>
                    </a:xfrm>
                    <a:prstGeom prst="rect">
                      <a:avLst/>
                    </a:prstGeom>
                    <a:noFill/>
                    <a:ln>
                      <a:noFill/>
                    </a:ln>
                    <a:extLst>
                      <a:ext uri="{53640926-AAD7-44D8-BBD7-CCE9431645EC}">
                        <a14:shadowObscured xmlns:a14="http://schemas.microsoft.com/office/drawing/2010/main"/>
                      </a:ext>
                    </a:extLst>
                  </pic:spPr>
                </pic:pic>
              </a:graphicData>
            </a:graphic>
          </wp:inline>
        </w:drawing>
      </w:r>
    </w:p>
    <w:p w14:paraId="0423250C" w14:textId="4182A41A" w:rsidR="00E455B4" w:rsidRDefault="00D964D2" w:rsidP="00F12156">
      <w:pPr>
        <w:pStyle w:val="Figure"/>
        <w:spacing w:line="480" w:lineRule="auto"/>
        <w:ind w:firstLine="200"/>
      </w:pPr>
      <w:bookmarkStart w:id="18" w:name="_Ref168940152"/>
      <w:r>
        <w:t xml:space="preserve">Figure </w:t>
      </w:r>
      <w:r w:rsidR="00532BB2">
        <w:fldChar w:fldCharType="begin"/>
      </w:r>
      <w:r w:rsidR="00532BB2">
        <w:instrText xml:space="preserve"> SEQ Figure \* ARABIC </w:instrText>
      </w:r>
      <w:r w:rsidR="00532BB2">
        <w:fldChar w:fldCharType="separate"/>
      </w:r>
      <w:r w:rsidR="003C4F56">
        <w:rPr>
          <w:noProof/>
        </w:rPr>
        <w:t>9</w:t>
      </w:r>
      <w:r w:rsidR="00532BB2">
        <w:rPr>
          <w:noProof/>
        </w:rPr>
        <w:fldChar w:fldCharType="end"/>
      </w:r>
      <w:bookmarkEnd w:id="18"/>
      <w:r w:rsidR="00E455B4">
        <w:rPr>
          <w:b/>
        </w:rPr>
        <w:t xml:space="preserve">. </w:t>
      </w:r>
      <w:r w:rsidR="0001560A">
        <w:t>NVIDIA</w:t>
      </w:r>
      <w:r w:rsidR="00611A1C" w:rsidRPr="00611A1C">
        <w:t xml:space="preserve"> Visual Profiler screenshot (GPU: </w:t>
      </w:r>
      <w:r w:rsidR="00E455B4" w:rsidRPr="00611A1C">
        <w:t>GTX 760</w:t>
      </w:r>
      <w:r w:rsidR="00611A1C" w:rsidRPr="00611A1C">
        <w:t>,</w:t>
      </w:r>
      <w:r w:rsidR="00E455B4" w:rsidRPr="00611A1C">
        <w:t xml:space="preserve"> </w:t>
      </w:r>
      <w:r w:rsidR="00611A1C" w:rsidRPr="00611A1C">
        <w:t xml:space="preserve">mesh: </w:t>
      </w:r>
      <w:r w:rsidR="00E455B4" w:rsidRPr="00611A1C">
        <w:t xml:space="preserve">Bunny </w:t>
      </w:r>
      <w:r w:rsidR="00611A1C" w:rsidRPr="00611A1C">
        <w:t>69k)</w:t>
      </w:r>
    </w:p>
    <w:p w14:paraId="427FEB55" w14:textId="3EA0FB80" w:rsidR="00E455B4" w:rsidRDefault="00E455B4" w:rsidP="00F12156">
      <w:pPr>
        <w:ind w:firstLineChars="50"/>
      </w:pPr>
    </w:p>
    <w:p w14:paraId="40DD23EF" w14:textId="34E1C3F2" w:rsidR="005F7FE2" w:rsidRDefault="004136A8" w:rsidP="002A75B0">
      <w:pPr>
        <w:pStyle w:val="Table0"/>
      </w:pPr>
      <w:bookmarkStart w:id="19" w:name="_Ref168940194"/>
      <w:bookmarkStart w:id="20" w:name="_Ref168940190"/>
      <w:r>
        <w:t xml:space="preserve">Table </w:t>
      </w:r>
      <w:r w:rsidR="00532BB2">
        <w:fldChar w:fldCharType="begin"/>
      </w:r>
      <w:r w:rsidR="00532BB2">
        <w:instrText xml:space="preserve"> SEQ Table \* ARABIC </w:instrText>
      </w:r>
      <w:r w:rsidR="00532BB2">
        <w:fldChar w:fldCharType="separate"/>
      </w:r>
      <w:r w:rsidR="005A63E9">
        <w:rPr>
          <w:noProof/>
        </w:rPr>
        <w:t>6</w:t>
      </w:r>
      <w:r w:rsidR="00532BB2">
        <w:rPr>
          <w:noProof/>
        </w:rPr>
        <w:fldChar w:fldCharType="end"/>
      </w:r>
      <w:bookmarkEnd w:id="19"/>
      <w:r w:rsidR="005F7FE2">
        <w:t xml:space="preserve">. </w:t>
      </w:r>
      <w:r w:rsidR="005F7FE2">
        <w:rPr>
          <w:rFonts w:hint="eastAsia"/>
        </w:rPr>
        <w:t xml:space="preserve">Calculation time </w:t>
      </w:r>
      <w:r w:rsidR="005F7FE2">
        <w:t>of CUDA functions at (</w:t>
      </w:r>
      <w:r w:rsidR="00D42A00">
        <w:t>0</w:t>
      </w:r>
      <w:r w:rsidR="00D42A00" w:rsidRPr="004342A1">
        <w:rPr>
          <w:rFonts w:hint="eastAsia"/>
        </w:rPr>
        <w:t>°</w:t>
      </w:r>
      <w:r w:rsidR="00D42A00">
        <w:rPr>
          <w:rFonts w:eastAsiaTheme="minorEastAsia" w:hint="eastAsia"/>
        </w:rPr>
        <w:t>,</w:t>
      </w:r>
      <w:r w:rsidR="00D42A00">
        <w:t>0</w:t>
      </w:r>
      <w:r w:rsidR="00D42A00" w:rsidRPr="004342A1">
        <w:rPr>
          <w:rFonts w:hint="eastAsia"/>
        </w:rPr>
        <w:t>°</w:t>
      </w:r>
      <w:r w:rsidR="005F7FE2">
        <w:t xml:space="preserve">) orientation (GPU: RTX 4090, </w:t>
      </w:r>
      <w:r w:rsidR="005F7FE2" w:rsidRPr="00611A1C">
        <w:t>mesh: Bunny 69k)</w:t>
      </w:r>
      <w:bookmarkEnd w:id="20"/>
      <w:r w:rsidR="005F7FE2">
        <w:t xml:space="preserve"> </w:t>
      </w:r>
    </w:p>
    <w:tbl>
      <w:tblPr>
        <w:tblStyle w:val="a8"/>
        <w:tblW w:w="0" w:type="auto"/>
        <w:tblLook w:val="04A0" w:firstRow="1" w:lastRow="0" w:firstColumn="1" w:lastColumn="0" w:noHBand="0" w:noVBand="1"/>
      </w:tblPr>
      <w:tblGrid>
        <w:gridCol w:w="2030"/>
        <w:gridCol w:w="2076"/>
        <w:gridCol w:w="2268"/>
      </w:tblGrid>
      <w:tr w:rsidR="00D13595" w14:paraId="1469CABB" w14:textId="77777777" w:rsidTr="00CE04FE">
        <w:tc>
          <w:tcPr>
            <w:tcW w:w="2030" w:type="dxa"/>
            <w:shd w:val="clear" w:color="auto" w:fill="E7E6E6" w:themeFill="background2"/>
          </w:tcPr>
          <w:p w14:paraId="712E956B" w14:textId="386D76AE" w:rsidR="00D13595" w:rsidRPr="000B5EAF" w:rsidRDefault="000B5EAF" w:rsidP="009E74E1">
            <w:pPr>
              <w:pStyle w:val="Table"/>
            </w:pPr>
            <w:r>
              <w:rPr>
                <w:rFonts w:hint="eastAsia"/>
              </w:rPr>
              <w:t>f</w:t>
            </w:r>
            <w:r>
              <w:t>unction</w:t>
            </w:r>
          </w:p>
        </w:tc>
        <w:tc>
          <w:tcPr>
            <w:tcW w:w="2076" w:type="dxa"/>
            <w:shd w:val="clear" w:color="auto" w:fill="E7E6E6" w:themeFill="background2"/>
          </w:tcPr>
          <w:p w14:paraId="23271E9D" w14:textId="77777777" w:rsidR="00D13595" w:rsidRDefault="00D13595" w:rsidP="009E74E1">
            <w:pPr>
              <w:pStyle w:val="Table"/>
            </w:pPr>
            <w:r>
              <w:t>Grid x block size</w:t>
            </w:r>
          </w:p>
        </w:tc>
        <w:tc>
          <w:tcPr>
            <w:tcW w:w="2268" w:type="dxa"/>
            <w:shd w:val="clear" w:color="auto" w:fill="E7E6E6" w:themeFill="background2"/>
          </w:tcPr>
          <w:p w14:paraId="2ECE2083" w14:textId="14283A66" w:rsidR="00D13595" w:rsidRDefault="00784B46" w:rsidP="009E74E1">
            <w:pPr>
              <w:pStyle w:val="Table"/>
            </w:pPr>
            <w:r>
              <w:t>T</w:t>
            </w:r>
            <w:r w:rsidR="00D13595">
              <w:t>ime</w:t>
            </w:r>
            <w:r>
              <w:t xml:space="preserv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D13595" w14:paraId="0961453B" w14:textId="77777777" w:rsidTr="00D13595">
        <w:tc>
          <w:tcPr>
            <w:tcW w:w="2030" w:type="dxa"/>
          </w:tcPr>
          <w:p w14:paraId="39933629" w14:textId="77777777" w:rsidR="00D13595" w:rsidRDefault="00D13595" w:rsidP="009E74E1">
            <w:pPr>
              <w:pStyle w:val="Table"/>
            </w:pPr>
            <w:proofErr w:type="spellStart"/>
            <w:r>
              <w:t>c</w:t>
            </w:r>
            <w:r>
              <w:rPr>
                <w:rFonts w:hint="eastAsia"/>
              </w:rPr>
              <w:t>u_</w:t>
            </w:r>
            <w:proofErr w:type="gramStart"/>
            <w:r>
              <w:t>genBed</w:t>
            </w:r>
            <w:proofErr w:type="spellEnd"/>
            <w:r>
              <w:t>(</w:t>
            </w:r>
            <w:proofErr w:type="gramEnd"/>
            <w:r>
              <w:t>)</w:t>
            </w:r>
          </w:p>
        </w:tc>
        <w:tc>
          <w:tcPr>
            <w:tcW w:w="2076" w:type="dxa"/>
          </w:tcPr>
          <w:p w14:paraId="5F918EA5"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6E1A4248" w14:textId="5FCE832A" w:rsidR="00D13595" w:rsidRDefault="00D13595" w:rsidP="009E74E1">
            <w:pPr>
              <w:pStyle w:val="Table"/>
            </w:pPr>
            <w:r>
              <w:t>35.1 (38.3%)</w:t>
            </w:r>
          </w:p>
        </w:tc>
      </w:tr>
      <w:tr w:rsidR="00D13595" w14:paraId="6A122D88" w14:textId="77777777" w:rsidTr="00D13595">
        <w:tc>
          <w:tcPr>
            <w:tcW w:w="2030" w:type="dxa"/>
          </w:tcPr>
          <w:p w14:paraId="73A99EAE" w14:textId="77777777" w:rsidR="00D13595" w:rsidRDefault="00D13595" w:rsidP="009E74E1">
            <w:pPr>
              <w:pStyle w:val="Table"/>
            </w:pPr>
            <w:proofErr w:type="spellStart"/>
            <w:r>
              <w:t>cu_</w:t>
            </w:r>
            <w:proofErr w:type="gramStart"/>
            <w:r>
              <w:t>rotVoxel</w:t>
            </w:r>
            <w:proofErr w:type="spellEnd"/>
            <w:r>
              <w:t>(</w:t>
            </w:r>
            <w:proofErr w:type="gramEnd"/>
            <w:r>
              <w:t>)</w:t>
            </w:r>
          </w:p>
        </w:tc>
        <w:tc>
          <w:tcPr>
            <w:tcW w:w="2076" w:type="dxa"/>
          </w:tcPr>
          <w:p w14:paraId="4D397208" w14:textId="77777777" w:rsidR="00D13595" w:rsidRDefault="00D13595" w:rsidP="009E74E1">
            <w:pPr>
              <w:pStyle w:val="Table"/>
            </w:pPr>
            <w:r>
              <w:rPr>
                <w:rFonts w:hint="eastAsia"/>
              </w:rPr>
              <w:t>(</w:t>
            </w:r>
            <w:r>
              <w:t xml:space="preserve">3298) x </w:t>
            </w:r>
            <w:r>
              <w:rPr>
                <w:rFonts w:hint="eastAsia"/>
              </w:rPr>
              <w:t>(</w:t>
            </w:r>
            <w:r>
              <w:t>4,4,32)</w:t>
            </w:r>
          </w:p>
        </w:tc>
        <w:tc>
          <w:tcPr>
            <w:tcW w:w="2268" w:type="dxa"/>
          </w:tcPr>
          <w:p w14:paraId="2FD88608" w14:textId="5ECE1381" w:rsidR="00D13595" w:rsidRDefault="00D13595" w:rsidP="009E74E1">
            <w:pPr>
              <w:pStyle w:val="Table"/>
            </w:pPr>
            <w:r>
              <w:t>33.3 (30.2%)</w:t>
            </w:r>
          </w:p>
        </w:tc>
      </w:tr>
      <w:tr w:rsidR="00D13595" w14:paraId="5A54A863" w14:textId="77777777" w:rsidTr="00D13595">
        <w:tc>
          <w:tcPr>
            <w:tcW w:w="2030" w:type="dxa"/>
          </w:tcPr>
          <w:p w14:paraId="5669AEB2" w14:textId="77777777" w:rsidR="00D13595" w:rsidRDefault="00D13595" w:rsidP="009E74E1">
            <w:pPr>
              <w:pStyle w:val="Table"/>
            </w:pPr>
            <w:proofErr w:type="spellStart"/>
            <w:r>
              <w:t>cu_</w:t>
            </w:r>
            <w:proofErr w:type="gramStart"/>
            <w:r>
              <w:t>slotPairing</w:t>
            </w:r>
            <w:proofErr w:type="spellEnd"/>
            <w:r>
              <w:t>(</w:t>
            </w:r>
            <w:proofErr w:type="gramEnd"/>
            <w:r>
              <w:t>)</w:t>
            </w:r>
          </w:p>
        </w:tc>
        <w:tc>
          <w:tcPr>
            <w:tcW w:w="2076" w:type="dxa"/>
          </w:tcPr>
          <w:p w14:paraId="2F5FB8E8" w14:textId="77777777" w:rsidR="00D13595" w:rsidRDefault="00D13595" w:rsidP="009E74E1">
            <w:pPr>
              <w:pStyle w:val="Table"/>
            </w:pPr>
            <w:r>
              <w:rPr>
                <w:rFonts w:hint="eastAsia"/>
              </w:rPr>
              <w:t>(</w:t>
            </w:r>
            <w:r>
              <w:t xml:space="preserve">4096) x </w:t>
            </w:r>
            <w:r>
              <w:rPr>
                <w:rFonts w:hint="eastAsia"/>
              </w:rPr>
              <w:t>(</w:t>
            </w:r>
            <w:r>
              <w:t>16,16)</w:t>
            </w:r>
          </w:p>
        </w:tc>
        <w:tc>
          <w:tcPr>
            <w:tcW w:w="2268" w:type="dxa"/>
          </w:tcPr>
          <w:p w14:paraId="064578BF" w14:textId="625D2614" w:rsidR="00D13595" w:rsidRDefault="00D13595" w:rsidP="009E74E1">
            <w:pPr>
              <w:pStyle w:val="Table"/>
            </w:pPr>
            <w:r>
              <w:t>28.5 (27.6%)</w:t>
            </w:r>
          </w:p>
        </w:tc>
      </w:tr>
      <w:tr w:rsidR="00D13595" w14:paraId="7347E709" w14:textId="77777777" w:rsidTr="00D13595">
        <w:tc>
          <w:tcPr>
            <w:tcW w:w="2030" w:type="dxa"/>
          </w:tcPr>
          <w:p w14:paraId="7CCCB94D" w14:textId="4198CFC8" w:rsidR="00D13595" w:rsidRDefault="00D13595" w:rsidP="009E74E1">
            <w:pPr>
              <w:pStyle w:val="Table"/>
            </w:pPr>
            <w:proofErr w:type="spellStart"/>
            <w:r>
              <w:t>cu_</w:t>
            </w:r>
            <w:proofErr w:type="gramStart"/>
            <w:r>
              <w:t>reduced</w:t>
            </w:r>
            <w:r w:rsidR="00247332">
              <w:t>Sum</w:t>
            </w:r>
            <w:proofErr w:type="spellEnd"/>
            <w:r>
              <w:t>(</w:t>
            </w:r>
            <w:proofErr w:type="gramEnd"/>
            <w:r>
              <w:t>)</w:t>
            </w:r>
          </w:p>
        </w:tc>
        <w:tc>
          <w:tcPr>
            <w:tcW w:w="2076" w:type="dxa"/>
          </w:tcPr>
          <w:p w14:paraId="54EDA8EC"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3C763994" w14:textId="32BD9A74" w:rsidR="00D13595" w:rsidRDefault="00D13595" w:rsidP="009E74E1">
            <w:pPr>
              <w:pStyle w:val="Table"/>
            </w:pPr>
            <w:r>
              <w:t>4.4 (4.0%)</w:t>
            </w:r>
          </w:p>
        </w:tc>
      </w:tr>
      <w:tr w:rsidR="00BF713E" w14:paraId="4FD16FB1" w14:textId="77777777" w:rsidTr="00D13595">
        <w:tc>
          <w:tcPr>
            <w:tcW w:w="2030" w:type="dxa"/>
          </w:tcPr>
          <w:p w14:paraId="491F359D" w14:textId="6D0BF9E4" w:rsidR="00BF713E" w:rsidRPr="00013D62" w:rsidRDefault="00247332" w:rsidP="009E74E1">
            <w:pPr>
              <w:pStyle w:val="Table"/>
            </w:pPr>
            <w:proofErr w:type="spellStart"/>
            <w:r w:rsidRPr="00013D62">
              <w:rPr>
                <w:rFonts w:hint="eastAsia"/>
              </w:rPr>
              <w:t>Σ</w:t>
            </w:r>
            <w:proofErr w:type="spellEnd"/>
          </w:p>
        </w:tc>
        <w:tc>
          <w:tcPr>
            <w:tcW w:w="2076" w:type="dxa"/>
          </w:tcPr>
          <w:p w14:paraId="4D589177" w14:textId="1BE005F4" w:rsidR="00BF713E" w:rsidRPr="00AF6A7B" w:rsidRDefault="00AF6A7B" w:rsidP="009E74E1">
            <w:pPr>
              <w:pStyle w:val="Table"/>
            </w:pPr>
            <w:r>
              <w:rPr>
                <w:rFonts w:hint="eastAsia"/>
              </w:rPr>
              <w:t>-</w:t>
            </w:r>
          </w:p>
        </w:tc>
        <w:tc>
          <w:tcPr>
            <w:tcW w:w="2268" w:type="dxa"/>
          </w:tcPr>
          <w:p w14:paraId="59D15C5E" w14:textId="0F23AC24" w:rsidR="00BF713E" w:rsidRPr="000D7486" w:rsidRDefault="00784B46" w:rsidP="009E74E1">
            <w:pPr>
              <w:pStyle w:val="Table"/>
            </w:pPr>
            <w:r w:rsidRPr="000D7486">
              <w:rPr>
                <w:rFonts w:hint="eastAsia"/>
              </w:rPr>
              <w:t>1</w:t>
            </w:r>
            <w:r w:rsidRPr="000D7486">
              <w:t>01.3 (100.0%)</w:t>
            </w:r>
          </w:p>
        </w:tc>
      </w:tr>
    </w:tbl>
    <w:p w14:paraId="5FB875A6" w14:textId="6DDE7A4E" w:rsidR="005F7FE2" w:rsidRDefault="005F7FE2" w:rsidP="00F12156">
      <w:pPr>
        <w:ind w:firstLineChars="50"/>
      </w:pPr>
    </w:p>
    <w:p w14:paraId="0B070756" w14:textId="2AAC8F03" w:rsidR="00E05E1F" w:rsidRDefault="00CE1B08" w:rsidP="00F12156">
      <w:pPr>
        <w:ind w:firstLineChars="50"/>
      </w:pPr>
      <w:r>
        <w:fldChar w:fldCharType="begin"/>
      </w:r>
      <w:r>
        <w:instrText xml:space="preserve"> </w:instrText>
      </w:r>
      <w:r>
        <w:rPr>
          <w:rFonts w:hint="eastAsia"/>
        </w:rPr>
        <w:instrText>REF _Ref168940233</w:instrText>
      </w:r>
      <w:r>
        <w:instrText xml:space="preserve"> </w:instrText>
      </w:r>
      <w:r w:rsidR="00F12156">
        <w:instrText xml:space="preserve"> \* MERGEFORMAT </w:instrText>
      </w:r>
      <w:r>
        <w:fldChar w:fldCharType="separate"/>
      </w:r>
      <w:r>
        <w:t xml:space="preserve">Table </w:t>
      </w:r>
      <w:r>
        <w:rPr>
          <w:noProof/>
        </w:rPr>
        <w:t>4</w:t>
      </w:r>
      <w:r>
        <w:fldChar w:fldCharType="end"/>
      </w:r>
      <w:r w:rsidR="00823F8C">
        <w:rPr>
          <w:rFonts w:hint="eastAsia"/>
        </w:rPr>
        <w:t>는</w:t>
      </w:r>
      <w:r w:rsidR="00823F8C">
        <w:rPr>
          <w:rFonts w:hint="eastAsia"/>
        </w:rPr>
        <w:t xml:space="preserve"> </w:t>
      </w:r>
      <w:r w:rsidR="00261078">
        <w:rPr>
          <w:rFonts w:hint="eastAsia"/>
        </w:rPr>
        <w:t>cone,</w:t>
      </w:r>
      <w:r w:rsidR="00261078">
        <w:t xml:space="preserve"> sphere, Bunny, Manikin</w:t>
      </w:r>
      <w:r w:rsidR="00261078">
        <w:rPr>
          <w:rFonts w:hint="eastAsia"/>
        </w:rPr>
        <w:t>등</w:t>
      </w:r>
      <w:r w:rsidR="00261078">
        <w:rPr>
          <w:rFonts w:hint="eastAsia"/>
        </w:rPr>
        <w:t xml:space="preserve"> </w:t>
      </w:r>
      <w:r w:rsidR="00261078">
        <w:rPr>
          <w:rFonts w:hint="eastAsia"/>
        </w:rPr>
        <w:t>다양한</w:t>
      </w:r>
      <w:r w:rsidR="00261078">
        <w:rPr>
          <w:rFonts w:hint="eastAsia"/>
        </w:rPr>
        <w:t xml:space="preserve"> </w:t>
      </w:r>
      <w:proofErr w:type="spellStart"/>
      <w:r w:rsidR="00261078">
        <w:rPr>
          <w:rFonts w:hint="eastAsia"/>
        </w:rPr>
        <w:t>메쉬</w:t>
      </w:r>
      <w:proofErr w:type="spellEnd"/>
      <w:r w:rsidR="00261078">
        <w:rPr>
          <w:rFonts w:hint="eastAsia"/>
        </w:rPr>
        <w:t xml:space="preserve"> </w:t>
      </w:r>
      <w:r w:rsidR="00261078">
        <w:rPr>
          <w:rFonts w:hint="eastAsia"/>
        </w:rPr>
        <w:t>형상에</w:t>
      </w:r>
      <w:r w:rsidR="00261078">
        <w:rPr>
          <w:rFonts w:hint="eastAsia"/>
        </w:rPr>
        <w:t xml:space="preserve"> </w:t>
      </w:r>
      <w:r w:rsidR="00261078">
        <w:rPr>
          <w:rFonts w:hint="eastAsia"/>
        </w:rPr>
        <w:t>대한</w:t>
      </w:r>
      <w:r w:rsidR="00261078">
        <w:rPr>
          <w:rFonts w:hint="eastAsia"/>
        </w:rPr>
        <w:t xml:space="preserve"> </w:t>
      </w:r>
      <w:r w:rsidR="00261078">
        <w:rPr>
          <w:rFonts w:hint="eastAsia"/>
        </w:rPr>
        <w:t>최적</w:t>
      </w:r>
      <w:r w:rsidR="00261078">
        <w:rPr>
          <w:rFonts w:hint="eastAsia"/>
        </w:rPr>
        <w:t xml:space="preserve"> </w:t>
      </w:r>
      <w:r w:rsidR="00261078">
        <w:rPr>
          <w:rFonts w:hint="eastAsia"/>
        </w:rPr>
        <w:t>배향</w:t>
      </w:r>
      <w:r w:rsidR="00261078">
        <w:rPr>
          <w:rFonts w:hint="eastAsia"/>
        </w:rPr>
        <w:t xml:space="preserve"> </w:t>
      </w:r>
      <w:r w:rsidR="00261078">
        <w:rPr>
          <w:rFonts w:hint="eastAsia"/>
        </w:rPr>
        <w:t>계산</w:t>
      </w:r>
      <w:r w:rsidR="00261078">
        <w:rPr>
          <w:rFonts w:hint="eastAsia"/>
        </w:rPr>
        <w:t xml:space="preserve"> </w:t>
      </w:r>
      <w:r w:rsidR="00261078">
        <w:rPr>
          <w:rFonts w:hint="eastAsia"/>
        </w:rPr>
        <w:t>결과이다</w:t>
      </w:r>
      <w:r w:rsidR="00261078">
        <w:rPr>
          <w:rFonts w:hint="eastAsia"/>
        </w:rPr>
        <w:t>.</w:t>
      </w:r>
      <w:r w:rsidR="00261078">
        <w:t xml:space="preserve"> </w:t>
      </w:r>
      <w:r w:rsidR="00042EF9">
        <w:t>CPU</w:t>
      </w:r>
      <w:r w:rsidR="00042EF9">
        <w:rPr>
          <w:rFonts w:hint="eastAsia"/>
        </w:rPr>
        <w:t>는</w:t>
      </w:r>
      <w:r w:rsidR="00042EF9">
        <w:rPr>
          <w:rFonts w:hint="eastAsia"/>
        </w:rPr>
        <w:t xml:space="preserve"> </w:t>
      </w:r>
      <w:r w:rsidR="00042EF9">
        <w:rPr>
          <w:rFonts w:hint="eastAsia"/>
        </w:rPr>
        <w:t>인텔</w:t>
      </w:r>
      <w:r w:rsidR="00042EF9">
        <w:rPr>
          <w:rFonts w:hint="eastAsia"/>
        </w:rPr>
        <w:t xml:space="preserve"> i7-8700</w:t>
      </w:r>
      <w:r w:rsidR="00042EF9">
        <w:rPr>
          <w:rFonts w:hint="eastAsia"/>
        </w:rPr>
        <w:t>을</w:t>
      </w:r>
      <w:r w:rsidR="00042EF9">
        <w:rPr>
          <w:rFonts w:hint="eastAsia"/>
        </w:rPr>
        <w:t>,</w:t>
      </w:r>
      <w:r w:rsidR="00042EF9">
        <w:t xml:space="preserve"> GPU</w:t>
      </w:r>
      <w:r w:rsidR="00042EF9">
        <w:rPr>
          <w:rFonts w:hint="eastAsia"/>
        </w:rPr>
        <w:t>는</w:t>
      </w:r>
      <w:r w:rsidR="00042EF9">
        <w:rPr>
          <w:rFonts w:hint="eastAsia"/>
        </w:rPr>
        <w:t xml:space="preserve"> </w:t>
      </w:r>
      <w:r w:rsidR="00042EF9">
        <w:rPr>
          <w:rFonts w:hint="eastAsia"/>
        </w:rPr>
        <w:t>저가형인</w:t>
      </w:r>
      <w:r w:rsidR="00042EF9">
        <w:rPr>
          <w:rFonts w:hint="eastAsia"/>
        </w:rPr>
        <w:t xml:space="preserve"> </w:t>
      </w:r>
      <w:r w:rsidR="0001560A">
        <w:t>NVIDIA</w:t>
      </w:r>
      <w:r w:rsidR="00042EF9">
        <w:t xml:space="preserve"> GTX 760</w:t>
      </w:r>
      <w:r w:rsidR="00042EF9">
        <w:rPr>
          <w:rFonts w:hint="eastAsia"/>
        </w:rPr>
        <w:t>을</w:t>
      </w:r>
      <w:r w:rsidR="00042EF9">
        <w:rPr>
          <w:rFonts w:hint="eastAsia"/>
        </w:rPr>
        <w:t xml:space="preserve"> </w:t>
      </w:r>
      <w:r w:rsidR="00042EF9">
        <w:rPr>
          <w:rFonts w:hint="eastAsia"/>
        </w:rPr>
        <w:t>이용했으며</w:t>
      </w:r>
      <w:r w:rsidR="00042EF9">
        <w:rPr>
          <w:rFonts w:hint="eastAsia"/>
        </w:rPr>
        <w:t>,</w:t>
      </w:r>
      <w:r w:rsidR="00042EF9">
        <w:t xml:space="preserve"> </w:t>
      </w:r>
      <w:r w:rsidR="00042EF9">
        <w:rPr>
          <w:rFonts w:hint="eastAsia"/>
        </w:rPr>
        <w:t>속도</w:t>
      </w:r>
      <w:r w:rsidR="00042EF9">
        <w:rPr>
          <w:rFonts w:hint="eastAsia"/>
        </w:rPr>
        <w:t xml:space="preserve"> </w:t>
      </w:r>
      <w:r w:rsidR="00042EF9">
        <w:rPr>
          <w:rFonts w:hint="eastAsia"/>
        </w:rPr>
        <w:t>개선은</w:t>
      </w:r>
      <w:r w:rsidR="00042EF9">
        <w:rPr>
          <w:rFonts w:hint="eastAsia"/>
        </w:rPr>
        <w:t xml:space="preserve"> </w:t>
      </w:r>
      <w:r w:rsidR="00042EF9">
        <w:t>30</w:t>
      </w:r>
      <w:r w:rsidR="00042EF9">
        <w:rPr>
          <w:rFonts w:hint="eastAsia"/>
        </w:rPr>
        <w:t>배</w:t>
      </w:r>
      <w:r w:rsidR="00042EF9">
        <w:rPr>
          <w:rFonts w:hint="eastAsia"/>
        </w:rPr>
        <w:t xml:space="preserve"> </w:t>
      </w:r>
      <w:r w:rsidR="00042EF9">
        <w:rPr>
          <w:rFonts w:hint="eastAsia"/>
        </w:rPr>
        <w:t>내지</w:t>
      </w:r>
      <w:r w:rsidR="00042EF9">
        <w:rPr>
          <w:rFonts w:hint="eastAsia"/>
        </w:rPr>
        <w:t xml:space="preserve"> </w:t>
      </w:r>
      <w:r w:rsidR="00042EF9">
        <w:t>66</w:t>
      </w:r>
      <w:r w:rsidR="00042EF9">
        <w:rPr>
          <w:rFonts w:hint="eastAsia"/>
        </w:rPr>
        <w:t>배로</w:t>
      </w:r>
      <w:r w:rsidR="00042EF9">
        <w:rPr>
          <w:rFonts w:hint="eastAsia"/>
        </w:rPr>
        <w:t xml:space="preserve"> </w:t>
      </w:r>
      <w:r w:rsidR="00042EF9">
        <w:rPr>
          <w:rFonts w:hint="eastAsia"/>
        </w:rPr>
        <w:t>나타났다</w:t>
      </w:r>
      <w:r w:rsidR="00042EF9">
        <w:rPr>
          <w:rFonts w:hint="eastAsia"/>
        </w:rPr>
        <w:t>.</w:t>
      </w:r>
      <w:r w:rsidR="00042EF9">
        <w:t xml:space="preserve"> </w:t>
      </w:r>
    </w:p>
    <w:p w14:paraId="3730C195" w14:textId="77777777" w:rsidR="00E05E1F" w:rsidRPr="0076638E" w:rsidRDefault="00E05E1F" w:rsidP="00F12156">
      <w:pPr>
        <w:ind w:firstLineChars="50"/>
      </w:pPr>
    </w:p>
    <w:p w14:paraId="1F5EA19E" w14:textId="6EA34F8E" w:rsidR="009F6573" w:rsidRDefault="00CE1B08" w:rsidP="002A75B0">
      <w:pPr>
        <w:pStyle w:val="Table0"/>
      </w:pPr>
      <w:bookmarkStart w:id="21" w:name="_Ref168940233"/>
      <w:r>
        <w:t xml:space="preserve">Table </w:t>
      </w:r>
      <w:r w:rsidR="00532BB2">
        <w:fldChar w:fldCharType="begin"/>
      </w:r>
      <w:r w:rsidR="00532BB2">
        <w:instrText xml:space="preserve"> SEQ Table \* ARABIC </w:instrText>
      </w:r>
      <w:r w:rsidR="00532BB2">
        <w:fldChar w:fldCharType="separate"/>
      </w:r>
      <w:r w:rsidR="005A63E9">
        <w:rPr>
          <w:noProof/>
        </w:rPr>
        <w:t>7</w:t>
      </w:r>
      <w:r w:rsidR="00532BB2">
        <w:rPr>
          <w:noProof/>
        </w:rPr>
        <w:fldChar w:fldCharType="end"/>
      </w:r>
      <w:bookmarkEnd w:id="21"/>
      <w:r w:rsidR="009F6573">
        <w:t xml:space="preserve">. </w:t>
      </w:r>
      <w:r w:rsidR="00CE04FE">
        <w:t>C</w:t>
      </w:r>
      <w:r w:rsidR="009F6573">
        <w:t xml:space="preserve">alculation </w:t>
      </w:r>
      <w:r w:rsidR="007F3C92">
        <w:t>time</w:t>
      </w:r>
      <w:r w:rsidR="000C556E">
        <w:t xml:space="preserve"> </w:t>
      </w:r>
      <w:r w:rsidR="00A25B9B">
        <w:t xml:space="preserve">comparison for </w:t>
      </w:r>
      <w:r w:rsidR="00CE04FE">
        <w:t xml:space="preserve">optimal orientation </w:t>
      </w:r>
      <w:r w:rsidR="00A25B9B">
        <w:t>search</w:t>
      </w:r>
      <w:r w:rsidR="00CE04FE">
        <w:t xml:space="preserve"> </w:t>
      </w:r>
      <w:r w:rsidR="000C556E">
        <w:t>(angle interval</w:t>
      </w:r>
      <w:r w:rsidR="005D6EB0">
        <w:t xml:space="preserve">: </w:t>
      </w:r>
      <w:r w:rsidR="000C556E">
        <w:t>1</w:t>
      </w:r>
      <w:r w:rsidR="004342A1" w:rsidRPr="004342A1">
        <w:rPr>
          <w:rFonts w:hint="eastAsia"/>
        </w:rPr>
        <w:t>°</w:t>
      </w:r>
      <w:r w:rsidR="00B20D3D">
        <w:rPr>
          <w:rFonts w:eastAsiaTheme="minorEastAsia" w:hint="eastAsia"/>
        </w:rPr>
        <w:t>,</w:t>
      </w:r>
      <w:r w:rsidR="00536471">
        <w:rPr>
          <w:rFonts w:eastAsiaTheme="minorEastAsia"/>
        </w:rPr>
        <w:t xml:space="preserve"> unit</w:t>
      </w:r>
      <w:r w:rsidR="005D6EB0">
        <w:rPr>
          <w:rFonts w:eastAsiaTheme="minorEastAsia"/>
        </w:rPr>
        <w:t>:</w:t>
      </w:r>
      <w:r w:rsidR="00B20D3D">
        <w:rPr>
          <w:rFonts w:eastAsiaTheme="minorEastAsia"/>
        </w:rPr>
        <w:t xml:space="preserve"> [</w:t>
      </w:r>
      <w:proofErr w:type="spellStart"/>
      <w:proofErr w:type="gramStart"/>
      <w:r w:rsidR="00B20D3D">
        <w:rPr>
          <w:rFonts w:eastAsiaTheme="minorEastAsia" w:hint="eastAsia"/>
        </w:rPr>
        <w:t>minute:second</w:t>
      </w:r>
      <w:proofErr w:type="spellEnd"/>
      <w:proofErr w:type="gramEnd"/>
      <w:r w:rsidR="00B20D3D">
        <w:rPr>
          <w:rFonts w:eastAsiaTheme="minorEastAsia" w:hint="eastAsia"/>
        </w:rPr>
        <w:t>]</w:t>
      </w:r>
      <w:r w:rsidR="00377314">
        <w:rPr>
          <w:rFonts w:eastAsiaTheme="minorEastAsia"/>
        </w:rPr>
        <w:t>)</w:t>
      </w:r>
    </w:p>
    <w:tbl>
      <w:tblPr>
        <w:tblStyle w:val="a8"/>
        <w:tblW w:w="0" w:type="auto"/>
        <w:tblLook w:val="04A0" w:firstRow="1" w:lastRow="0" w:firstColumn="1" w:lastColumn="0" w:noHBand="0" w:noVBand="1"/>
      </w:tblPr>
      <w:tblGrid>
        <w:gridCol w:w="1838"/>
        <w:gridCol w:w="1701"/>
        <w:gridCol w:w="1538"/>
        <w:gridCol w:w="1155"/>
        <w:gridCol w:w="1843"/>
      </w:tblGrid>
      <w:tr w:rsidR="006B7E3D" w14:paraId="5D640A27" w14:textId="02A0516D" w:rsidTr="007202A8">
        <w:trPr>
          <w:trHeight w:val="470"/>
        </w:trPr>
        <w:tc>
          <w:tcPr>
            <w:tcW w:w="5077" w:type="dxa"/>
            <w:gridSpan w:val="3"/>
            <w:tcBorders>
              <w:tl2br w:val="single" w:sz="4" w:space="0" w:color="auto"/>
            </w:tcBorders>
            <w:shd w:val="clear" w:color="auto" w:fill="D9D9D9" w:themeFill="background1" w:themeFillShade="D9"/>
            <w:vAlign w:val="center"/>
          </w:tcPr>
          <w:p w14:paraId="413F77BB" w14:textId="060D7BB0" w:rsidR="006B7E3D" w:rsidRPr="008E2437" w:rsidRDefault="006B7E3D" w:rsidP="009E74E1">
            <w:pPr>
              <w:pStyle w:val="Table"/>
            </w:pPr>
            <w:r w:rsidRPr="008E2437">
              <w:t>Time</w:t>
            </w:r>
          </w:p>
          <w:p w14:paraId="250B6A31" w14:textId="12D903FA" w:rsidR="006B7E3D" w:rsidRDefault="006B7E3D" w:rsidP="009E74E1">
            <w:pPr>
              <w:pStyle w:val="Table"/>
              <w:rPr>
                <w:rFonts w:eastAsiaTheme="minorEastAsia"/>
              </w:rPr>
            </w:pPr>
            <w:r w:rsidRPr="006A25C7">
              <w:t>Test data</w:t>
            </w:r>
          </w:p>
        </w:tc>
        <w:tc>
          <w:tcPr>
            <w:tcW w:w="2998" w:type="dxa"/>
            <w:gridSpan w:val="2"/>
            <w:shd w:val="clear" w:color="auto" w:fill="D9D9D9" w:themeFill="background1" w:themeFillShade="D9"/>
            <w:vAlign w:val="center"/>
          </w:tcPr>
          <w:p w14:paraId="5B606849" w14:textId="5A66213E" w:rsidR="006B7E3D" w:rsidRDefault="00917BD3" w:rsidP="009E74E1">
            <w:pPr>
              <w:pStyle w:val="Table"/>
            </w:pPr>
            <w:r>
              <w:t>Calculation time</w:t>
            </w:r>
            <w:r w:rsidR="00E36CEF" w:rsidRPr="00E36CEF">
              <w:rPr>
                <w:rFonts w:hint="eastAsia"/>
              </w:rPr>
              <w:t>‡</w:t>
            </w:r>
          </w:p>
        </w:tc>
      </w:tr>
      <w:tr w:rsidR="000D12EF" w14:paraId="4B28105F" w14:textId="559034F5" w:rsidTr="007202A8">
        <w:trPr>
          <w:trHeight w:val="264"/>
        </w:trPr>
        <w:tc>
          <w:tcPr>
            <w:tcW w:w="1838" w:type="dxa"/>
            <w:shd w:val="clear" w:color="auto" w:fill="D9D9D9" w:themeFill="background1" w:themeFillShade="D9"/>
            <w:vAlign w:val="center"/>
          </w:tcPr>
          <w:p w14:paraId="61E658E0" w14:textId="77777777" w:rsidR="000D12EF" w:rsidRPr="006A25C7" w:rsidRDefault="000D12EF" w:rsidP="009E74E1">
            <w:pPr>
              <w:pStyle w:val="Table"/>
            </w:pPr>
            <w:r w:rsidRPr="006A25C7">
              <w:t>ID</w:t>
            </w:r>
          </w:p>
        </w:tc>
        <w:tc>
          <w:tcPr>
            <w:tcW w:w="1701" w:type="dxa"/>
            <w:shd w:val="clear" w:color="auto" w:fill="D9D9D9" w:themeFill="background1" w:themeFillShade="D9"/>
            <w:vAlign w:val="center"/>
          </w:tcPr>
          <w:p w14:paraId="5CEC79FE" w14:textId="6BC28F8E" w:rsidR="000D12EF" w:rsidRPr="006A25C7" w:rsidRDefault="000D12EF" w:rsidP="009E74E1">
            <w:pPr>
              <w:pStyle w:val="Table"/>
            </w:pPr>
            <w:r>
              <w:t>#</w:t>
            </w:r>
            <w:proofErr w:type="spellStart"/>
            <w:r>
              <w:t>Vtx</w:t>
            </w:r>
            <w:proofErr w:type="spellEnd"/>
            <w:r>
              <w:t>/#</w:t>
            </w:r>
            <w:r>
              <w:rPr>
                <w:rFonts w:hint="eastAsia"/>
              </w:rPr>
              <w:t>T</w:t>
            </w:r>
            <w:r>
              <w:t>ri</w:t>
            </w:r>
          </w:p>
        </w:tc>
        <w:tc>
          <w:tcPr>
            <w:tcW w:w="1538" w:type="dxa"/>
            <w:shd w:val="clear" w:color="auto" w:fill="D9D9D9" w:themeFill="background1" w:themeFillShade="D9"/>
          </w:tcPr>
          <w:p w14:paraId="35F2FC6A" w14:textId="1E93BC93" w:rsidR="000D12EF" w:rsidRDefault="000D12EF" w:rsidP="009E74E1">
            <w:pPr>
              <w:pStyle w:val="Table"/>
            </w:pPr>
            <w:r>
              <w:t>dimension</w:t>
            </w:r>
          </w:p>
          <w:p w14:paraId="33D92D1A" w14:textId="607E4443" w:rsidR="000D12EF" w:rsidRPr="001735BF" w:rsidRDefault="000D12EF" w:rsidP="009E74E1">
            <w:pPr>
              <w:pStyle w:val="Table"/>
            </w:pPr>
            <w:r>
              <w:t>[mm^3]</w:t>
            </w:r>
          </w:p>
        </w:tc>
        <w:tc>
          <w:tcPr>
            <w:tcW w:w="1155" w:type="dxa"/>
            <w:shd w:val="clear" w:color="auto" w:fill="D9D9D9" w:themeFill="background1" w:themeFillShade="D9"/>
            <w:vAlign w:val="center"/>
          </w:tcPr>
          <w:p w14:paraId="7710DF56" w14:textId="01CB1FE7" w:rsidR="000D12EF" w:rsidRPr="006B7E3D" w:rsidRDefault="006B7E3D" w:rsidP="009E74E1">
            <w:pPr>
              <w:pStyle w:val="Table"/>
            </w:pPr>
            <w:r>
              <w:rPr>
                <w:rFonts w:hint="eastAsia"/>
              </w:rPr>
              <w:t>C</w:t>
            </w:r>
            <w:r>
              <w:t>PU</w:t>
            </w:r>
          </w:p>
        </w:tc>
        <w:tc>
          <w:tcPr>
            <w:tcW w:w="1843" w:type="dxa"/>
            <w:shd w:val="clear" w:color="auto" w:fill="D9D9D9" w:themeFill="background1" w:themeFillShade="D9"/>
          </w:tcPr>
          <w:p w14:paraId="184C89C1" w14:textId="004A38F0" w:rsidR="00EA211D" w:rsidRPr="006B7E3D" w:rsidRDefault="008377E0" w:rsidP="009E74E1">
            <w:pPr>
              <w:pStyle w:val="Table"/>
            </w:pPr>
            <w:r>
              <w:t>GPU</w:t>
            </w:r>
            <w:r w:rsidR="00DB4A62">
              <w:br/>
            </w:r>
            <w:r w:rsidR="00EA211D">
              <w:t>(speedup)</w:t>
            </w:r>
          </w:p>
        </w:tc>
      </w:tr>
      <w:tr w:rsidR="002E7494" w14:paraId="5226EA0B" w14:textId="45F71766" w:rsidTr="007202A8">
        <w:tc>
          <w:tcPr>
            <w:tcW w:w="1838" w:type="dxa"/>
            <w:vAlign w:val="center"/>
          </w:tcPr>
          <w:p w14:paraId="5B08E7C6" w14:textId="77777777" w:rsidR="002E7494" w:rsidRPr="008C390E" w:rsidRDefault="002E7494" w:rsidP="009E74E1">
            <w:pPr>
              <w:pStyle w:val="Table"/>
            </w:pPr>
            <w:r w:rsidRPr="008C390E">
              <w:t>Cone</w:t>
            </w:r>
          </w:p>
        </w:tc>
        <w:tc>
          <w:tcPr>
            <w:tcW w:w="1701" w:type="dxa"/>
            <w:vAlign w:val="center"/>
          </w:tcPr>
          <w:p w14:paraId="7FB079E8" w14:textId="20A1C4FD" w:rsidR="002E7494" w:rsidRPr="00020BAD" w:rsidRDefault="00020BAD" w:rsidP="009E74E1">
            <w:pPr>
              <w:pStyle w:val="Table"/>
            </w:pPr>
            <w:r>
              <w:rPr>
                <w:rFonts w:hint="eastAsia"/>
              </w:rPr>
              <w:t>3</w:t>
            </w:r>
            <w:r w:rsidR="00AA0010">
              <w:t>,</w:t>
            </w:r>
            <w:r>
              <w:t>152/6</w:t>
            </w:r>
            <w:r w:rsidR="00AA0010">
              <w:t>,</w:t>
            </w:r>
            <w:r>
              <w:t>300</w:t>
            </w:r>
          </w:p>
        </w:tc>
        <w:tc>
          <w:tcPr>
            <w:tcW w:w="1538" w:type="dxa"/>
          </w:tcPr>
          <w:p w14:paraId="7928AE76" w14:textId="490ADC78" w:rsidR="002E7494" w:rsidRPr="000326FE" w:rsidRDefault="000326FE" w:rsidP="009E74E1">
            <w:pPr>
              <w:pStyle w:val="Table"/>
            </w:pPr>
            <w:r>
              <w:rPr>
                <w:rFonts w:hint="eastAsia"/>
              </w:rPr>
              <w:t>1</w:t>
            </w:r>
            <w:r>
              <w:t>00x100x100</w:t>
            </w:r>
          </w:p>
        </w:tc>
        <w:tc>
          <w:tcPr>
            <w:tcW w:w="1155" w:type="dxa"/>
          </w:tcPr>
          <w:p w14:paraId="3041B776" w14:textId="77CED203" w:rsidR="002E7494" w:rsidRPr="006A25C7" w:rsidRDefault="00C10E48" w:rsidP="009E74E1">
            <w:pPr>
              <w:pStyle w:val="Table"/>
            </w:pPr>
            <w:r w:rsidRPr="00C10E48">
              <w:t>7:13.</w:t>
            </w:r>
            <w:r w:rsidR="00564DFA">
              <w:t>8</w:t>
            </w:r>
          </w:p>
        </w:tc>
        <w:tc>
          <w:tcPr>
            <w:tcW w:w="1843" w:type="dxa"/>
          </w:tcPr>
          <w:p w14:paraId="33497A00" w14:textId="12004CED" w:rsidR="002E7494" w:rsidRPr="006A25C7" w:rsidRDefault="000F57BC" w:rsidP="009E74E1">
            <w:pPr>
              <w:pStyle w:val="Table"/>
            </w:pPr>
            <w:r w:rsidRPr="000F57BC">
              <w:t>0:12.</w:t>
            </w:r>
            <w:r>
              <w:t>7</w:t>
            </w:r>
            <w:r w:rsidR="002D3E92">
              <w:t xml:space="preserve"> </w:t>
            </w:r>
            <w:r w:rsidR="00FD3DE8">
              <w:t>(x34.2)</w:t>
            </w:r>
          </w:p>
        </w:tc>
      </w:tr>
      <w:tr w:rsidR="002E7494" w14:paraId="19252FC9" w14:textId="15364E88" w:rsidTr="007202A8">
        <w:tc>
          <w:tcPr>
            <w:tcW w:w="1838" w:type="dxa"/>
            <w:vAlign w:val="center"/>
          </w:tcPr>
          <w:p w14:paraId="39ED8E46" w14:textId="77777777" w:rsidR="002E7494" w:rsidRPr="008C390E" w:rsidRDefault="002E7494" w:rsidP="009E74E1">
            <w:pPr>
              <w:pStyle w:val="Table"/>
            </w:pPr>
            <w:r w:rsidRPr="008C390E">
              <w:t>Sphere</w:t>
            </w:r>
          </w:p>
        </w:tc>
        <w:tc>
          <w:tcPr>
            <w:tcW w:w="1701" w:type="dxa"/>
            <w:vAlign w:val="center"/>
          </w:tcPr>
          <w:p w14:paraId="6977EAF2" w14:textId="6237D966" w:rsidR="002E7494" w:rsidRPr="00C53B1A" w:rsidRDefault="00C53B1A" w:rsidP="009E74E1">
            <w:pPr>
              <w:pStyle w:val="Table"/>
            </w:pPr>
            <w:r>
              <w:rPr>
                <w:rFonts w:hint="eastAsia"/>
              </w:rPr>
              <w:t>1</w:t>
            </w:r>
            <w:r>
              <w:t>9</w:t>
            </w:r>
            <w:r w:rsidR="00AA0010">
              <w:t>,</w:t>
            </w:r>
            <w:r>
              <w:t>602/39</w:t>
            </w:r>
            <w:r w:rsidR="00AA0010">
              <w:t>,</w:t>
            </w:r>
            <w:r>
              <w:t>200</w:t>
            </w:r>
          </w:p>
        </w:tc>
        <w:tc>
          <w:tcPr>
            <w:tcW w:w="1538" w:type="dxa"/>
          </w:tcPr>
          <w:p w14:paraId="36EF33AC" w14:textId="33C9D93A" w:rsidR="002E7494" w:rsidRPr="0049316E" w:rsidRDefault="0049316E" w:rsidP="009E74E1">
            <w:pPr>
              <w:pStyle w:val="Table"/>
            </w:pPr>
            <w:r>
              <w:rPr>
                <w:rFonts w:hint="eastAsia"/>
              </w:rPr>
              <w:t>1</w:t>
            </w:r>
            <w:r>
              <w:t>80x180x180</w:t>
            </w:r>
          </w:p>
        </w:tc>
        <w:tc>
          <w:tcPr>
            <w:tcW w:w="1155" w:type="dxa"/>
          </w:tcPr>
          <w:p w14:paraId="387D25C0" w14:textId="335612DB" w:rsidR="002E7494" w:rsidRPr="006A25C7" w:rsidRDefault="00D50CAC" w:rsidP="009E74E1">
            <w:pPr>
              <w:pStyle w:val="Table"/>
            </w:pPr>
            <w:r w:rsidRPr="00D50CAC">
              <w:t>13:15.1</w:t>
            </w:r>
          </w:p>
        </w:tc>
        <w:tc>
          <w:tcPr>
            <w:tcW w:w="1843" w:type="dxa"/>
          </w:tcPr>
          <w:p w14:paraId="5F6F7A77" w14:textId="122493CE" w:rsidR="002E7494" w:rsidRPr="006A25C7" w:rsidRDefault="00AB315A" w:rsidP="009E74E1">
            <w:pPr>
              <w:pStyle w:val="Table"/>
            </w:pPr>
            <w:r w:rsidRPr="00AB315A">
              <w:t>0:21.</w:t>
            </w:r>
            <w:r>
              <w:t>2</w:t>
            </w:r>
            <w:r w:rsidR="00FD3DE8">
              <w:t xml:space="preserve"> </w:t>
            </w:r>
            <w:r w:rsidR="00AF3572">
              <w:t>(x37.5)</w:t>
            </w:r>
          </w:p>
        </w:tc>
      </w:tr>
      <w:tr w:rsidR="000166D9" w14:paraId="1B73D6EF" w14:textId="1D220C31" w:rsidTr="007202A8">
        <w:tc>
          <w:tcPr>
            <w:tcW w:w="1838" w:type="dxa"/>
            <w:vAlign w:val="center"/>
          </w:tcPr>
          <w:p w14:paraId="42A6FF45" w14:textId="77777777" w:rsidR="000166D9" w:rsidRPr="008C390E" w:rsidRDefault="000166D9" w:rsidP="009E74E1">
            <w:pPr>
              <w:pStyle w:val="Table"/>
            </w:pPr>
            <w:r w:rsidRPr="008C390E">
              <w:t>Bunny 69k 2x</w:t>
            </w:r>
          </w:p>
        </w:tc>
        <w:tc>
          <w:tcPr>
            <w:tcW w:w="1701" w:type="dxa"/>
            <w:vMerge w:val="restart"/>
            <w:vAlign w:val="center"/>
          </w:tcPr>
          <w:p w14:paraId="1B9BDE53" w14:textId="59C41A91" w:rsidR="000166D9" w:rsidRPr="00655404" w:rsidRDefault="000166D9" w:rsidP="009E74E1">
            <w:pPr>
              <w:pStyle w:val="Table"/>
            </w:pPr>
            <w:r>
              <w:rPr>
                <w:rFonts w:hint="eastAsia"/>
              </w:rPr>
              <w:t>3</w:t>
            </w:r>
            <w:r>
              <w:t>4,834/69,662</w:t>
            </w:r>
          </w:p>
        </w:tc>
        <w:tc>
          <w:tcPr>
            <w:tcW w:w="1538" w:type="dxa"/>
          </w:tcPr>
          <w:p w14:paraId="2AC0C258" w14:textId="169C344C" w:rsidR="000166D9" w:rsidRPr="00E16BB3" w:rsidRDefault="000166D9" w:rsidP="009E74E1">
            <w:pPr>
              <w:pStyle w:val="Table"/>
            </w:pPr>
            <w:r>
              <w:rPr>
                <w:rFonts w:hint="eastAsia"/>
              </w:rPr>
              <w:t>1</w:t>
            </w:r>
            <w:r>
              <w:t>51x117x150</w:t>
            </w:r>
          </w:p>
        </w:tc>
        <w:tc>
          <w:tcPr>
            <w:tcW w:w="1155" w:type="dxa"/>
          </w:tcPr>
          <w:p w14:paraId="45ACCAFA" w14:textId="29653A7E" w:rsidR="000166D9" w:rsidRPr="006A25C7" w:rsidRDefault="00675633" w:rsidP="009E74E1">
            <w:pPr>
              <w:pStyle w:val="Table"/>
            </w:pPr>
            <w:r w:rsidRPr="00675633">
              <w:t>14:07.</w:t>
            </w:r>
            <w:r>
              <w:t>4</w:t>
            </w:r>
          </w:p>
        </w:tc>
        <w:tc>
          <w:tcPr>
            <w:tcW w:w="1843" w:type="dxa"/>
          </w:tcPr>
          <w:p w14:paraId="3E3A7BF5" w14:textId="173EA63D" w:rsidR="000166D9" w:rsidRPr="006A25C7" w:rsidRDefault="002313C2" w:rsidP="009E74E1">
            <w:pPr>
              <w:pStyle w:val="Table"/>
            </w:pPr>
            <w:r w:rsidRPr="002313C2">
              <w:t>0:12.7</w:t>
            </w:r>
            <w:r w:rsidR="00AF3572">
              <w:t xml:space="preserve"> (x</w:t>
            </w:r>
            <w:r w:rsidR="00145BED">
              <w:t>66.7)</w:t>
            </w:r>
          </w:p>
        </w:tc>
      </w:tr>
      <w:tr w:rsidR="000166D9" w14:paraId="0D766C2E" w14:textId="2FCC2FF4" w:rsidTr="007202A8">
        <w:tc>
          <w:tcPr>
            <w:tcW w:w="1838" w:type="dxa"/>
            <w:vAlign w:val="center"/>
          </w:tcPr>
          <w:p w14:paraId="46094F1D" w14:textId="77777777" w:rsidR="000166D9" w:rsidRPr="008C390E" w:rsidRDefault="000166D9" w:rsidP="009E74E1">
            <w:pPr>
              <w:pStyle w:val="Table"/>
            </w:pPr>
            <w:r w:rsidRPr="008C390E">
              <w:t>Bunny 69k</w:t>
            </w:r>
          </w:p>
        </w:tc>
        <w:tc>
          <w:tcPr>
            <w:tcW w:w="1701" w:type="dxa"/>
            <w:vMerge/>
            <w:vAlign w:val="center"/>
          </w:tcPr>
          <w:p w14:paraId="6E2CDF87" w14:textId="603546F2" w:rsidR="000166D9" w:rsidRPr="006A25C7" w:rsidRDefault="000166D9" w:rsidP="009E74E1">
            <w:pPr>
              <w:pStyle w:val="Table"/>
            </w:pPr>
          </w:p>
        </w:tc>
        <w:tc>
          <w:tcPr>
            <w:tcW w:w="1538" w:type="dxa"/>
          </w:tcPr>
          <w:p w14:paraId="0DC56D73" w14:textId="33F959D9" w:rsidR="000166D9" w:rsidRPr="00026C77" w:rsidRDefault="000166D9" w:rsidP="009E74E1">
            <w:pPr>
              <w:pStyle w:val="Table"/>
            </w:pPr>
            <w:r>
              <w:rPr>
                <w:rFonts w:hint="eastAsia"/>
              </w:rPr>
              <w:t>7</w:t>
            </w:r>
            <w:r>
              <w:t>5x58x75</w:t>
            </w:r>
          </w:p>
        </w:tc>
        <w:tc>
          <w:tcPr>
            <w:tcW w:w="1155" w:type="dxa"/>
          </w:tcPr>
          <w:p w14:paraId="4A882FA2" w14:textId="4FF913F5" w:rsidR="000166D9" w:rsidRPr="006A25C7" w:rsidRDefault="00DB6F6C" w:rsidP="009E74E1">
            <w:pPr>
              <w:pStyle w:val="Table"/>
            </w:pPr>
            <w:r w:rsidRPr="00DB6F6C">
              <w:t>12:06.3</w:t>
            </w:r>
          </w:p>
        </w:tc>
        <w:tc>
          <w:tcPr>
            <w:tcW w:w="1843" w:type="dxa"/>
          </w:tcPr>
          <w:p w14:paraId="47586281" w14:textId="77A7FABF" w:rsidR="000166D9" w:rsidRPr="006A25C7" w:rsidRDefault="00C02C46" w:rsidP="009E74E1">
            <w:pPr>
              <w:pStyle w:val="Table"/>
            </w:pPr>
            <w:r w:rsidRPr="00C02C46">
              <w:t>0:11.</w:t>
            </w:r>
            <w:r>
              <w:t>7</w:t>
            </w:r>
            <w:r w:rsidR="00145BED">
              <w:t xml:space="preserve"> (x62.1)</w:t>
            </w:r>
          </w:p>
        </w:tc>
      </w:tr>
      <w:tr w:rsidR="000166D9" w14:paraId="063B2ECC" w14:textId="69FFFE01" w:rsidTr="007202A8">
        <w:tc>
          <w:tcPr>
            <w:tcW w:w="1838" w:type="dxa"/>
            <w:vAlign w:val="center"/>
          </w:tcPr>
          <w:p w14:paraId="1320E293" w14:textId="77777777" w:rsidR="000166D9" w:rsidRPr="008C390E" w:rsidRDefault="000166D9" w:rsidP="009E74E1">
            <w:pPr>
              <w:pStyle w:val="Table"/>
            </w:pPr>
            <w:r w:rsidRPr="008C390E">
              <w:t>Bunny 69k 0.5x</w:t>
            </w:r>
          </w:p>
        </w:tc>
        <w:tc>
          <w:tcPr>
            <w:tcW w:w="1701" w:type="dxa"/>
            <w:vMerge/>
            <w:vAlign w:val="center"/>
          </w:tcPr>
          <w:p w14:paraId="6FA0EE47" w14:textId="50C6AB31" w:rsidR="000166D9" w:rsidRPr="006A25C7" w:rsidRDefault="000166D9" w:rsidP="009E74E1">
            <w:pPr>
              <w:pStyle w:val="Table"/>
            </w:pPr>
          </w:p>
        </w:tc>
        <w:tc>
          <w:tcPr>
            <w:tcW w:w="1538" w:type="dxa"/>
          </w:tcPr>
          <w:p w14:paraId="4A690525" w14:textId="700559D2" w:rsidR="000166D9" w:rsidRPr="00B6540E" w:rsidRDefault="000166D9" w:rsidP="009E74E1">
            <w:pPr>
              <w:pStyle w:val="Table"/>
            </w:pPr>
            <w:r>
              <w:rPr>
                <w:rFonts w:hint="eastAsia"/>
              </w:rPr>
              <w:t>3</w:t>
            </w:r>
            <w:r>
              <w:t>8x30x37</w:t>
            </w:r>
          </w:p>
        </w:tc>
        <w:tc>
          <w:tcPr>
            <w:tcW w:w="1155" w:type="dxa"/>
          </w:tcPr>
          <w:p w14:paraId="0BE20192" w14:textId="6AC6BF08" w:rsidR="000166D9" w:rsidRPr="006A25C7" w:rsidRDefault="00D1794C" w:rsidP="009E74E1">
            <w:pPr>
              <w:pStyle w:val="Table"/>
            </w:pPr>
            <w:r w:rsidRPr="00D1794C">
              <w:t>11:05.8</w:t>
            </w:r>
          </w:p>
        </w:tc>
        <w:tc>
          <w:tcPr>
            <w:tcW w:w="1843" w:type="dxa"/>
          </w:tcPr>
          <w:p w14:paraId="1CC06048" w14:textId="2CB6C10D" w:rsidR="000166D9" w:rsidRPr="006A25C7" w:rsidRDefault="00850ABE" w:rsidP="009E74E1">
            <w:pPr>
              <w:pStyle w:val="Table"/>
            </w:pPr>
            <w:r w:rsidRPr="00850ABE">
              <w:t>0:10.9</w:t>
            </w:r>
            <w:r w:rsidR="00885DAF">
              <w:t xml:space="preserve"> (x61.1)</w:t>
            </w:r>
          </w:p>
        </w:tc>
      </w:tr>
      <w:tr w:rsidR="002E7494" w14:paraId="6FD0DDC8" w14:textId="6560412D" w:rsidTr="007202A8">
        <w:tc>
          <w:tcPr>
            <w:tcW w:w="1838" w:type="dxa"/>
            <w:vAlign w:val="center"/>
          </w:tcPr>
          <w:p w14:paraId="277EEDF3" w14:textId="77777777" w:rsidR="002E7494" w:rsidRPr="008C390E" w:rsidRDefault="002E7494" w:rsidP="009E74E1">
            <w:pPr>
              <w:pStyle w:val="Table"/>
            </w:pPr>
            <w:r w:rsidRPr="008C390E">
              <w:t>Bunny 5k</w:t>
            </w:r>
          </w:p>
        </w:tc>
        <w:tc>
          <w:tcPr>
            <w:tcW w:w="1701" w:type="dxa"/>
            <w:vAlign w:val="center"/>
          </w:tcPr>
          <w:p w14:paraId="4B7B52B3" w14:textId="43F68D17" w:rsidR="002E7494" w:rsidRPr="00856CBC" w:rsidRDefault="00856CBC" w:rsidP="009E74E1">
            <w:pPr>
              <w:pStyle w:val="Table"/>
            </w:pPr>
            <w:r>
              <w:rPr>
                <w:rFonts w:hint="eastAsia"/>
              </w:rPr>
              <w:t>2</w:t>
            </w:r>
            <w:r>
              <w:t>,502/5,000</w:t>
            </w:r>
          </w:p>
        </w:tc>
        <w:tc>
          <w:tcPr>
            <w:tcW w:w="1538" w:type="dxa"/>
          </w:tcPr>
          <w:p w14:paraId="30FDB1F0" w14:textId="5A155BB2" w:rsidR="002E7494" w:rsidRPr="00C947F0" w:rsidRDefault="00C947F0" w:rsidP="009E74E1">
            <w:pPr>
              <w:pStyle w:val="Table"/>
            </w:pPr>
            <w:r>
              <w:rPr>
                <w:rFonts w:hint="eastAsia"/>
              </w:rPr>
              <w:t>7</w:t>
            </w:r>
            <w:r>
              <w:t>5x58x74</w:t>
            </w:r>
          </w:p>
        </w:tc>
        <w:tc>
          <w:tcPr>
            <w:tcW w:w="1155" w:type="dxa"/>
          </w:tcPr>
          <w:p w14:paraId="55208B8C" w14:textId="36B82F82" w:rsidR="002E7494" w:rsidRPr="006A25C7" w:rsidRDefault="00CB30DC" w:rsidP="009E74E1">
            <w:pPr>
              <w:pStyle w:val="Table"/>
            </w:pPr>
            <w:r w:rsidRPr="00D36BD9">
              <w:t>7:03.2</w:t>
            </w:r>
          </w:p>
        </w:tc>
        <w:tc>
          <w:tcPr>
            <w:tcW w:w="1843" w:type="dxa"/>
          </w:tcPr>
          <w:p w14:paraId="38B14F90" w14:textId="0DCB5127" w:rsidR="002E7494" w:rsidRPr="006A25C7" w:rsidRDefault="00140C4C" w:rsidP="009E74E1">
            <w:pPr>
              <w:pStyle w:val="Table"/>
            </w:pPr>
            <w:r w:rsidRPr="00140C4C">
              <w:t>0:10.0</w:t>
            </w:r>
            <w:r w:rsidR="00885DAF">
              <w:t xml:space="preserve"> (x42.3)</w:t>
            </w:r>
          </w:p>
        </w:tc>
      </w:tr>
      <w:tr w:rsidR="002E7494" w14:paraId="7899CCD0" w14:textId="02AF0CEA" w:rsidTr="007202A8">
        <w:tc>
          <w:tcPr>
            <w:tcW w:w="1838" w:type="dxa"/>
            <w:vAlign w:val="center"/>
          </w:tcPr>
          <w:p w14:paraId="3AD92AB5" w14:textId="77777777" w:rsidR="002E7494" w:rsidRPr="008C390E" w:rsidRDefault="002E7494" w:rsidP="009E74E1">
            <w:pPr>
              <w:pStyle w:val="Table"/>
            </w:pPr>
            <w:r w:rsidRPr="008C390E">
              <w:t>Bunny 1k</w:t>
            </w:r>
          </w:p>
        </w:tc>
        <w:tc>
          <w:tcPr>
            <w:tcW w:w="1701" w:type="dxa"/>
            <w:vAlign w:val="center"/>
          </w:tcPr>
          <w:p w14:paraId="38482EB5" w14:textId="6E319BEC" w:rsidR="002E7494" w:rsidRPr="005E488D" w:rsidRDefault="005E488D" w:rsidP="009E74E1">
            <w:pPr>
              <w:pStyle w:val="Table"/>
            </w:pPr>
            <w:r>
              <w:rPr>
                <w:rFonts w:hint="eastAsia"/>
              </w:rPr>
              <w:t>5</w:t>
            </w:r>
            <w:r>
              <w:t>02/1,000</w:t>
            </w:r>
          </w:p>
        </w:tc>
        <w:tc>
          <w:tcPr>
            <w:tcW w:w="1538" w:type="dxa"/>
          </w:tcPr>
          <w:p w14:paraId="5CB98A8C" w14:textId="71FFEC27" w:rsidR="002E7494" w:rsidRPr="006A25C7" w:rsidRDefault="00F34F34" w:rsidP="009E74E1">
            <w:pPr>
              <w:pStyle w:val="Table"/>
            </w:pPr>
            <w:r>
              <w:rPr>
                <w:rFonts w:hint="eastAsia"/>
              </w:rPr>
              <w:t>7</w:t>
            </w:r>
            <w:r>
              <w:t>6x58x74</w:t>
            </w:r>
          </w:p>
        </w:tc>
        <w:tc>
          <w:tcPr>
            <w:tcW w:w="1155" w:type="dxa"/>
          </w:tcPr>
          <w:p w14:paraId="44349E22" w14:textId="35FE1A42" w:rsidR="002E7494" w:rsidRPr="006A25C7" w:rsidRDefault="00315B2B" w:rsidP="009E74E1">
            <w:pPr>
              <w:pStyle w:val="Table"/>
            </w:pPr>
            <w:r w:rsidRPr="00315B2B">
              <w:t>6:26.</w:t>
            </w:r>
            <w:r>
              <w:t>1</w:t>
            </w:r>
          </w:p>
        </w:tc>
        <w:tc>
          <w:tcPr>
            <w:tcW w:w="1843" w:type="dxa"/>
          </w:tcPr>
          <w:p w14:paraId="108F2CC6" w14:textId="385AEDEA" w:rsidR="002E7494" w:rsidRPr="006A25C7" w:rsidRDefault="00E36CEF" w:rsidP="009E74E1">
            <w:pPr>
              <w:pStyle w:val="Table"/>
            </w:pPr>
            <w:r w:rsidRPr="00E36CEF">
              <w:t>0:</w:t>
            </w:r>
            <w:r>
              <w:t>10</w:t>
            </w:r>
            <w:r w:rsidRPr="00E36CEF">
              <w:t>.</w:t>
            </w:r>
            <w:r>
              <w:t>0</w:t>
            </w:r>
            <w:r w:rsidR="00885DAF">
              <w:t xml:space="preserve"> (x38.6)</w:t>
            </w:r>
          </w:p>
        </w:tc>
      </w:tr>
      <w:tr w:rsidR="002E7494" w14:paraId="6399BC0B" w14:textId="30E39793" w:rsidTr="007202A8">
        <w:tc>
          <w:tcPr>
            <w:tcW w:w="1838" w:type="dxa"/>
            <w:vAlign w:val="center"/>
          </w:tcPr>
          <w:p w14:paraId="3F533F86" w14:textId="77777777" w:rsidR="002E7494" w:rsidRPr="008C390E" w:rsidRDefault="002E7494" w:rsidP="009E74E1">
            <w:pPr>
              <w:pStyle w:val="Table"/>
            </w:pPr>
            <w:r w:rsidRPr="008C390E">
              <w:t>Manikin</w:t>
            </w:r>
          </w:p>
        </w:tc>
        <w:tc>
          <w:tcPr>
            <w:tcW w:w="1701" w:type="dxa"/>
            <w:vAlign w:val="center"/>
          </w:tcPr>
          <w:p w14:paraId="77B8CA2C" w14:textId="49A5D5E9" w:rsidR="002E7494" w:rsidRPr="00516843" w:rsidRDefault="00516843" w:rsidP="009E74E1">
            <w:pPr>
              <w:pStyle w:val="Table"/>
            </w:pPr>
            <w:r>
              <w:rPr>
                <w:rFonts w:hint="eastAsia"/>
              </w:rPr>
              <w:t>6</w:t>
            </w:r>
            <w:r>
              <w:t>,882/</w:t>
            </w:r>
            <w:r w:rsidR="00E048A1">
              <w:t>13,672</w:t>
            </w:r>
          </w:p>
        </w:tc>
        <w:tc>
          <w:tcPr>
            <w:tcW w:w="1538" w:type="dxa"/>
          </w:tcPr>
          <w:p w14:paraId="5A1580AC" w14:textId="0BC55E8B" w:rsidR="002E7494" w:rsidRPr="00B75FD3" w:rsidRDefault="00B75FD3" w:rsidP="009E74E1">
            <w:pPr>
              <w:pStyle w:val="Table"/>
            </w:pPr>
            <w:r>
              <w:rPr>
                <w:rFonts w:hint="eastAsia"/>
              </w:rPr>
              <w:t>3</w:t>
            </w:r>
            <w:r>
              <w:t>3x135x174</w:t>
            </w:r>
          </w:p>
        </w:tc>
        <w:tc>
          <w:tcPr>
            <w:tcW w:w="1155" w:type="dxa"/>
          </w:tcPr>
          <w:p w14:paraId="0730F9AA" w14:textId="039C98BD" w:rsidR="002E7494" w:rsidRPr="006A25C7" w:rsidRDefault="00986307" w:rsidP="009E74E1">
            <w:pPr>
              <w:pStyle w:val="Table"/>
            </w:pPr>
            <w:r w:rsidRPr="00986307">
              <w:t>7:23.0</w:t>
            </w:r>
          </w:p>
        </w:tc>
        <w:tc>
          <w:tcPr>
            <w:tcW w:w="1843" w:type="dxa"/>
          </w:tcPr>
          <w:p w14:paraId="263AACE2" w14:textId="6B142933" w:rsidR="002E7494" w:rsidRPr="006A25C7" w:rsidRDefault="00E73146" w:rsidP="009E74E1">
            <w:pPr>
              <w:pStyle w:val="Table"/>
            </w:pPr>
            <w:r w:rsidRPr="00E73146">
              <w:t>0:10.2</w:t>
            </w:r>
            <w:r w:rsidR="00885DAF">
              <w:t xml:space="preserve"> (x43.4)</w:t>
            </w:r>
          </w:p>
        </w:tc>
      </w:tr>
    </w:tbl>
    <w:p w14:paraId="1F5EF064" w14:textId="7F56CAE6" w:rsidR="00003912" w:rsidRPr="00F811B9" w:rsidRDefault="00003912" w:rsidP="00F12156">
      <w:pPr>
        <w:ind w:firstLineChars="50" w:firstLine="110"/>
        <w:rPr>
          <w:sz w:val="22"/>
        </w:rPr>
      </w:pPr>
      <w:r w:rsidRPr="00F811B9">
        <w:rPr>
          <w:sz w:val="22"/>
        </w:rPr>
        <w:t>(</w:t>
      </w:r>
      <w:r w:rsidRPr="00003912">
        <w:rPr>
          <w:rFonts w:hint="eastAsia"/>
          <w:sz w:val="22"/>
        </w:rPr>
        <w:t>‡</w:t>
      </w:r>
      <w:r w:rsidRPr="00F811B9">
        <w:rPr>
          <w:rFonts w:hint="eastAsia"/>
          <w:sz w:val="22"/>
        </w:rPr>
        <w:t xml:space="preserve">: </w:t>
      </w:r>
      <w:r w:rsidRPr="00F811B9">
        <w:rPr>
          <w:sz w:val="22"/>
        </w:rPr>
        <w:t xml:space="preserve">CPU: Intel i7-8700, GPU: </w:t>
      </w:r>
      <w:r w:rsidR="0001560A">
        <w:rPr>
          <w:sz w:val="22"/>
        </w:rPr>
        <w:t>NVIDIA</w:t>
      </w:r>
      <w:r w:rsidRPr="00F811B9">
        <w:rPr>
          <w:sz w:val="22"/>
        </w:rPr>
        <w:t xml:space="preserve"> GTX 760)</w:t>
      </w:r>
    </w:p>
    <w:p w14:paraId="027608CF" w14:textId="64956A4C" w:rsidR="00E455B4" w:rsidRDefault="00E455B4" w:rsidP="00F12156">
      <w:pPr>
        <w:ind w:firstLineChars="50"/>
      </w:pPr>
    </w:p>
    <w:p w14:paraId="531BC957" w14:textId="49FCE8F2" w:rsidR="00FF287D" w:rsidRDefault="00CE1B08" w:rsidP="00F12156">
      <w:pPr>
        <w:ind w:firstLineChars="50"/>
      </w:pPr>
      <w:r>
        <w:fldChar w:fldCharType="begin"/>
      </w:r>
      <w:r>
        <w:instrText xml:space="preserve"> </w:instrText>
      </w:r>
      <w:r>
        <w:rPr>
          <w:rFonts w:hint="eastAsia"/>
        </w:rPr>
        <w:instrText>REF _Ref168940262</w:instrText>
      </w:r>
      <w:r>
        <w:instrText xml:space="preserve"> </w:instrText>
      </w:r>
      <w:r w:rsidR="00F12156">
        <w:instrText xml:space="preserve"> \* MERGEFORMAT </w:instrText>
      </w:r>
      <w:r>
        <w:fldChar w:fldCharType="separate"/>
      </w:r>
      <w:r>
        <w:t xml:space="preserve">Figure </w:t>
      </w:r>
      <w:r>
        <w:rPr>
          <w:noProof/>
        </w:rPr>
        <w:t>10</w:t>
      </w:r>
      <w:r>
        <w:fldChar w:fldCharType="end"/>
      </w:r>
      <w:r w:rsidR="005D4F23">
        <w:rPr>
          <w:rFonts w:hint="eastAsia"/>
        </w:rPr>
        <w:t>는</w:t>
      </w:r>
      <w:r w:rsidR="005D4F23">
        <w:rPr>
          <w:rFonts w:hint="eastAsia"/>
        </w:rPr>
        <w:t xml:space="preserve"> </w:t>
      </w:r>
      <w:r w:rsidR="005D4F23">
        <w:rPr>
          <w:rFonts w:hint="eastAsia"/>
        </w:rPr>
        <w:t>고가형</w:t>
      </w:r>
      <w:r w:rsidR="005D4F23">
        <w:rPr>
          <w:rFonts w:hint="eastAsia"/>
        </w:rPr>
        <w:t xml:space="preserve"> </w:t>
      </w:r>
      <w:r w:rsidR="005D4F23">
        <w:rPr>
          <w:rFonts w:hint="eastAsia"/>
        </w:rPr>
        <w:t>그래픽카드인</w:t>
      </w:r>
      <w:r w:rsidR="005D4F23">
        <w:rPr>
          <w:rFonts w:hint="eastAsia"/>
        </w:rPr>
        <w:t xml:space="preserve"> </w:t>
      </w:r>
      <w:r w:rsidR="0001560A">
        <w:rPr>
          <w:rFonts w:hint="eastAsia"/>
        </w:rPr>
        <w:t>NVIDIA</w:t>
      </w:r>
      <w:r w:rsidR="005D4F23">
        <w:rPr>
          <w:rFonts w:hint="eastAsia"/>
        </w:rPr>
        <w:t xml:space="preserve"> RTX 4090</w:t>
      </w:r>
      <w:r w:rsidR="00C540D6">
        <w:rPr>
          <w:rFonts w:hint="eastAsia"/>
        </w:rPr>
        <w:t>을</w:t>
      </w:r>
      <w:r w:rsidR="005D4F23">
        <w:rPr>
          <w:rFonts w:hint="eastAsia"/>
        </w:rPr>
        <w:t xml:space="preserve"> </w:t>
      </w:r>
      <w:r w:rsidR="005D4F23">
        <w:rPr>
          <w:rFonts w:hint="eastAsia"/>
        </w:rPr>
        <w:t>이용하였을</w:t>
      </w:r>
      <w:r w:rsidR="005D4F23">
        <w:rPr>
          <w:rFonts w:hint="eastAsia"/>
        </w:rPr>
        <w:t xml:space="preserve"> </w:t>
      </w:r>
      <w:r w:rsidR="005D4F23">
        <w:rPr>
          <w:rFonts w:hint="eastAsia"/>
        </w:rPr>
        <w:t>때의</w:t>
      </w:r>
      <w:r w:rsidR="005D4F23">
        <w:rPr>
          <w:rFonts w:hint="eastAsia"/>
        </w:rPr>
        <w:t xml:space="preserve"> </w:t>
      </w:r>
      <w:r w:rsidR="00831809">
        <w:rPr>
          <w:rFonts w:hint="eastAsia"/>
        </w:rPr>
        <w:t>성능</w:t>
      </w:r>
      <w:r w:rsidR="00831809">
        <w:rPr>
          <w:rFonts w:hint="eastAsia"/>
        </w:rPr>
        <w:t xml:space="preserve"> </w:t>
      </w:r>
      <w:r w:rsidR="00831809">
        <w:rPr>
          <w:rFonts w:hint="eastAsia"/>
        </w:rPr>
        <w:t>분석</w:t>
      </w:r>
      <w:r w:rsidR="00831809">
        <w:rPr>
          <w:rFonts w:hint="eastAsia"/>
        </w:rPr>
        <w:t xml:space="preserve"> </w:t>
      </w:r>
      <w:r w:rsidR="00831809">
        <w:rPr>
          <w:rFonts w:hint="eastAsia"/>
        </w:rPr>
        <w:t>화면</w:t>
      </w:r>
      <w:r w:rsidR="005D4F23">
        <w:rPr>
          <w:rFonts w:hint="eastAsia"/>
        </w:rPr>
        <w:t>이다</w:t>
      </w:r>
      <w:r w:rsidR="005D4F23">
        <w:rPr>
          <w:rFonts w:hint="eastAsia"/>
        </w:rPr>
        <w:t>.</w:t>
      </w:r>
      <w:r w:rsidR="005D4F23">
        <w:t xml:space="preserve"> </w:t>
      </w:r>
      <w:r w:rsidR="00A254D5">
        <w:t>GTX760</w:t>
      </w:r>
      <w:r w:rsidR="00A254D5">
        <w:rPr>
          <w:rFonts w:hint="eastAsia"/>
        </w:rPr>
        <w:t>과는</w:t>
      </w:r>
      <w:r w:rsidR="00A254D5">
        <w:rPr>
          <w:rFonts w:hint="eastAsia"/>
        </w:rPr>
        <w:t xml:space="preserve"> </w:t>
      </w:r>
      <w:r w:rsidR="00A254D5">
        <w:rPr>
          <w:rFonts w:hint="eastAsia"/>
        </w:rPr>
        <w:t>달리</w:t>
      </w:r>
      <w:r w:rsidR="00A254D5">
        <w:rPr>
          <w:rFonts w:hint="eastAsia"/>
        </w:rPr>
        <w:t xml:space="preserve"> </w:t>
      </w:r>
      <w:r w:rsidR="00065560">
        <w:rPr>
          <w:rFonts w:hint="eastAsia"/>
        </w:rPr>
        <w:t>그래픽카드의</w:t>
      </w:r>
      <w:r w:rsidR="00065560">
        <w:rPr>
          <w:rFonts w:hint="eastAsia"/>
        </w:rPr>
        <w:t xml:space="preserve"> </w:t>
      </w:r>
      <w:r w:rsidR="00065560">
        <w:rPr>
          <w:rFonts w:hint="eastAsia"/>
        </w:rPr>
        <w:t>성능이</w:t>
      </w:r>
      <w:r w:rsidR="00065560">
        <w:rPr>
          <w:rFonts w:hint="eastAsia"/>
        </w:rPr>
        <w:t xml:space="preserve"> </w:t>
      </w:r>
      <w:r w:rsidR="00065560">
        <w:rPr>
          <w:rFonts w:hint="eastAsia"/>
        </w:rPr>
        <w:t>충분하여</w:t>
      </w:r>
      <w:r w:rsidR="00065560">
        <w:rPr>
          <w:rFonts w:hint="eastAsia"/>
        </w:rPr>
        <w:t xml:space="preserve"> </w:t>
      </w:r>
      <w:r w:rsidR="00C040C0">
        <w:rPr>
          <w:rFonts w:hint="eastAsia"/>
        </w:rPr>
        <w:t>일부</w:t>
      </w:r>
      <w:r w:rsidR="00071C67">
        <w:rPr>
          <w:rFonts w:hint="eastAsia"/>
        </w:rPr>
        <w:t xml:space="preserve"> </w:t>
      </w:r>
      <w:r w:rsidR="00A254D5">
        <w:rPr>
          <w:rFonts w:hint="eastAsia"/>
        </w:rPr>
        <w:t>스트림들</w:t>
      </w:r>
      <w:r w:rsidR="00C040C0">
        <w:rPr>
          <w:rFonts w:hint="eastAsia"/>
        </w:rPr>
        <w:t>은</w:t>
      </w:r>
      <w:r w:rsidR="00A254D5">
        <w:rPr>
          <w:rFonts w:hint="eastAsia"/>
        </w:rPr>
        <w:t xml:space="preserve"> </w:t>
      </w:r>
      <w:r w:rsidR="00A254D5">
        <w:rPr>
          <w:rFonts w:hint="eastAsia"/>
        </w:rPr>
        <w:t>동시에</w:t>
      </w:r>
      <w:r w:rsidR="00A254D5">
        <w:rPr>
          <w:rFonts w:hint="eastAsia"/>
        </w:rPr>
        <w:t xml:space="preserve"> </w:t>
      </w:r>
      <w:r w:rsidR="00A254D5">
        <w:rPr>
          <w:rFonts w:hint="eastAsia"/>
        </w:rPr>
        <w:t>병렬로</w:t>
      </w:r>
      <w:r w:rsidR="00A254D5">
        <w:rPr>
          <w:rFonts w:hint="eastAsia"/>
        </w:rPr>
        <w:t xml:space="preserve"> </w:t>
      </w:r>
      <w:r w:rsidR="00A254D5">
        <w:rPr>
          <w:rFonts w:hint="eastAsia"/>
        </w:rPr>
        <w:t>동작하고</w:t>
      </w:r>
      <w:r w:rsidR="00A254D5">
        <w:rPr>
          <w:rFonts w:hint="eastAsia"/>
        </w:rPr>
        <w:t xml:space="preserve"> </w:t>
      </w:r>
      <w:r w:rsidR="00A254D5">
        <w:rPr>
          <w:rFonts w:hint="eastAsia"/>
        </w:rPr>
        <w:t>있</w:t>
      </w:r>
      <w:r w:rsidR="00BD66DA">
        <w:rPr>
          <w:rFonts w:hint="eastAsia"/>
        </w:rPr>
        <w:t>음을</w:t>
      </w:r>
      <w:r w:rsidR="00BD66DA">
        <w:rPr>
          <w:rFonts w:hint="eastAsia"/>
        </w:rPr>
        <w:t xml:space="preserve"> </w:t>
      </w:r>
      <w:r w:rsidR="00BD66DA">
        <w:rPr>
          <w:rFonts w:hint="eastAsia"/>
        </w:rPr>
        <w:t>보여준다</w:t>
      </w:r>
      <w:r w:rsidR="00BD66DA">
        <w:rPr>
          <w:rFonts w:hint="eastAsia"/>
        </w:rPr>
        <w:t>.</w:t>
      </w:r>
      <w:r w:rsidR="00BD66DA">
        <w:t xml:space="preserve"> </w:t>
      </w:r>
      <w:r w:rsidR="006E75B0">
        <w:fldChar w:fldCharType="begin"/>
      </w:r>
      <w:r w:rsidR="006E75B0">
        <w:instrText xml:space="preserve"> REF _Ref168940292 </w:instrText>
      </w:r>
      <w:r w:rsidR="00F12156">
        <w:instrText xml:space="preserve"> \* MERGEFORMAT </w:instrText>
      </w:r>
      <w:r w:rsidR="006E75B0">
        <w:fldChar w:fldCharType="separate"/>
      </w:r>
      <w:r w:rsidR="00703CDF">
        <w:t xml:space="preserve">Figure </w:t>
      </w:r>
      <w:r w:rsidR="00703CDF">
        <w:rPr>
          <w:noProof/>
        </w:rPr>
        <w:t>11</w:t>
      </w:r>
      <w:r w:rsidR="006E75B0">
        <w:rPr>
          <w:noProof/>
        </w:rPr>
        <w:fldChar w:fldCharType="end"/>
      </w:r>
      <w:r w:rsidR="002C66AD">
        <w:rPr>
          <w:rFonts w:hint="eastAsia"/>
        </w:rPr>
        <w:t>은</w:t>
      </w:r>
      <w:r w:rsidR="002C66AD">
        <w:rPr>
          <w:rFonts w:hint="eastAsia"/>
        </w:rPr>
        <w:t xml:space="preserve"> </w:t>
      </w:r>
      <w:r w:rsidR="002C66AD">
        <w:rPr>
          <w:rFonts w:hint="eastAsia"/>
        </w:rPr>
        <w:t>다양한</w:t>
      </w:r>
      <w:r w:rsidR="002C66AD">
        <w:rPr>
          <w:rFonts w:hint="eastAsia"/>
        </w:rPr>
        <w:t xml:space="preserve"> </w:t>
      </w:r>
      <w:r w:rsidR="002C66AD">
        <w:rPr>
          <w:rFonts w:hint="eastAsia"/>
        </w:rPr>
        <w:t>그래픽카드별</w:t>
      </w:r>
      <w:r w:rsidR="002C66AD">
        <w:rPr>
          <w:rFonts w:hint="eastAsia"/>
        </w:rPr>
        <w:t xml:space="preserve"> </w:t>
      </w:r>
      <w:r w:rsidR="002C66AD">
        <w:rPr>
          <w:rFonts w:hint="eastAsia"/>
        </w:rPr>
        <w:t>성능을</w:t>
      </w:r>
      <w:r w:rsidR="002C66AD">
        <w:rPr>
          <w:rFonts w:hint="eastAsia"/>
        </w:rPr>
        <w:t xml:space="preserve"> </w:t>
      </w:r>
      <w:r w:rsidR="002C66AD">
        <w:rPr>
          <w:rFonts w:hint="eastAsia"/>
        </w:rPr>
        <w:t>나타낸</w:t>
      </w:r>
      <w:r w:rsidR="002C66AD">
        <w:rPr>
          <w:rFonts w:hint="eastAsia"/>
        </w:rPr>
        <w:t xml:space="preserve"> </w:t>
      </w:r>
      <w:r w:rsidR="002C66AD">
        <w:rPr>
          <w:rFonts w:hint="eastAsia"/>
        </w:rPr>
        <w:t>것이다</w:t>
      </w:r>
      <w:r w:rsidR="002C66AD">
        <w:rPr>
          <w:rFonts w:hint="eastAsia"/>
        </w:rPr>
        <w:t>.</w:t>
      </w:r>
      <w:r w:rsidR="002C66AD">
        <w:t xml:space="preserve"> </w:t>
      </w:r>
      <w:r w:rsidR="00EF52D9">
        <w:rPr>
          <w:rFonts w:hint="eastAsia"/>
        </w:rPr>
        <w:t>각각</w:t>
      </w:r>
      <w:r w:rsidR="00EF52D9">
        <w:rPr>
          <w:rFonts w:hint="eastAsia"/>
        </w:rPr>
        <w:t xml:space="preserve"> </w:t>
      </w:r>
      <w:r w:rsidR="00EF52D9">
        <w:t>3</w:t>
      </w:r>
      <w:r w:rsidR="00EF52D9">
        <w:rPr>
          <w:rFonts w:hint="eastAsia"/>
        </w:rPr>
        <w:t>번씩</w:t>
      </w:r>
      <w:r w:rsidR="00EF52D9">
        <w:rPr>
          <w:rFonts w:hint="eastAsia"/>
        </w:rPr>
        <w:t xml:space="preserve"> </w:t>
      </w:r>
      <w:r w:rsidR="00EF52D9">
        <w:rPr>
          <w:rFonts w:hint="eastAsia"/>
        </w:rPr>
        <w:t>측정하였으나</w:t>
      </w:r>
      <w:r w:rsidR="00EF52D9">
        <w:rPr>
          <w:rFonts w:hint="eastAsia"/>
        </w:rPr>
        <w:t>,</w:t>
      </w:r>
      <w:r w:rsidR="00EF52D9">
        <w:t xml:space="preserve"> </w:t>
      </w:r>
      <w:r w:rsidR="00EF52D9">
        <w:rPr>
          <w:rFonts w:hint="eastAsia"/>
        </w:rPr>
        <w:t>시간</w:t>
      </w:r>
      <w:r w:rsidR="00EF52D9">
        <w:rPr>
          <w:rFonts w:hint="eastAsia"/>
        </w:rPr>
        <w:t xml:space="preserve"> </w:t>
      </w:r>
      <w:r w:rsidR="00EF52D9">
        <w:rPr>
          <w:rFonts w:hint="eastAsia"/>
        </w:rPr>
        <w:t>차이가</w:t>
      </w:r>
      <w:r w:rsidR="00EF52D9">
        <w:rPr>
          <w:rFonts w:hint="eastAsia"/>
        </w:rPr>
        <w:t xml:space="preserve"> </w:t>
      </w:r>
      <w:r w:rsidR="00EF52D9">
        <w:rPr>
          <w:rFonts w:hint="eastAsia"/>
        </w:rPr>
        <w:t>거의</w:t>
      </w:r>
      <w:r w:rsidR="00EF52D9">
        <w:rPr>
          <w:rFonts w:hint="eastAsia"/>
        </w:rPr>
        <w:t xml:space="preserve"> </w:t>
      </w:r>
      <w:r w:rsidR="00EF52D9">
        <w:rPr>
          <w:rFonts w:hint="eastAsia"/>
        </w:rPr>
        <w:t>없으므로</w:t>
      </w:r>
      <w:r w:rsidR="00EF52D9">
        <w:rPr>
          <w:rFonts w:hint="eastAsia"/>
        </w:rPr>
        <w:t xml:space="preserve"> </w:t>
      </w:r>
      <w:r w:rsidR="00EF52D9">
        <w:rPr>
          <w:rFonts w:hint="eastAsia"/>
        </w:rPr>
        <w:t>에러바는</w:t>
      </w:r>
      <w:r w:rsidR="00EF52D9">
        <w:rPr>
          <w:rFonts w:hint="eastAsia"/>
        </w:rPr>
        <w:t xml:space="preserve"> </w:t>
      </w:r>
      <w:r w:rsidR="00EF52D9">
        <w:rPr>
          <w:rFonts w:hint="eastAsia"/>
        </w:rPr>
        <w:t>생략하였다</w:t>
      </w:r>
      <w:r w:rsidR="00EF52D9">
        <w:rPr>
          <w:rFonts w:hint="eastAsia"/>
        </w:rPr>
        <w:t>.</w:t>
      </w:r>
      <w:r w:rsidR="00EF52D9">
        <w:t xml:space="preserve"> </w:t>
      </w:r>
      <w:r w:rsidR="00347D02">
        <w:t xml:space="preserve"> </w:t>
      </w:r>
      <w:r w:rsidR="006E75B0">
        <w:fldChar w:fldCharType="begin"/>
      </w:r>
      <w:r w:rsidR="006E75B0">
        <w:instrText xml:space="preserve"> REF _Ref168939923 </w:instrText>
      </w:r>
      <w:r w:rsidR="00F12156">
        <w:instrText xml:space="preserve"> \* MERGEFORMAT </w:instrText>
      </w:r>
      <w:r w:rsidR="006E75B0">
        <w:fldChar w:fldCharType="separate"/>
      </w:r>
      <w:r w:rsidR="00703CDF">
        <w:t xml:space="preserve">Table </w:t>
      </w:r>
      <w:r w:rsidR="00703CDF">
        <w:rPr>
          <w:noProof/>
        </w:rPr>
        <w:t>1</w:t>
      </w:r>
      <w:r w:rsidR="006E75B0">
        <w:rPr>
          <w:noProof/>
        </w:rPr>
        <w:fldChar w:fldCharType="end"/>
      </w:r>
      <w:r w:rsidR="00347D02">
        <w:rPr>
          <w:rFonts w:hint="eastAsia"/>
        </w:rPr>
        <w:t>에</w:t>
      </w:r>
      <w:r w:rsidR="00347D02">
        <w:rPr>
          <w:rFonts w:hint="eastAsia"/>
        </w:rPr>
        <w:t xml:space="preserve"> </w:t>
      </w:r>
      <w:r w:rsidR="00347D02">
        <w:rPr>
          <w:rFonts w:hint="eastAsia"/>
        </w:rPr>
        <w:t>나타난</w:t>
      </w:r>
      <w:r w:rsidR="00347D02">
        <w:rPr>
          <w:rFonts w:hint="eastAsia"/>
        </w:rPr>
        <w:t xml:space="preserve"> </w:t>
      </w:r>
      <w:r w:rsidR="00347D02">
        <w:rPr>
          <w:rFonts w:hint="eastAsia"/>
        </w:rPr>
        <w:t>그래픽</w:t>
      </w:r>
      <w:r w:rsidR="00347D02">
        <w:rPr>
          <w:rFonts w:hint="eastAsia"/>
        </w:rPr>
        <w:t xml:space="preserve"> </w:t>
      </w:r>
      <w:r w:rsidR="00347D02">
        <w:rPr>
          <w:rFonts w:hint="eastAsia"/>
        </w:rPr>
        <w:t>카드의</w:t>
      </w:r>
      <w:r w:rsidR="00347D02">
        <w:rPr>
          <w:rFonts w:hint="eastAsia"/>
        </w:rPr>
        <w:t xml:space="preserve"> </w:t>
      </w:r>
      <w:r w:rsidR="00347D02">
        <w:rPr>
          <w:rFonts w:hint="eastAsia"/>
        </w:rPr>
        <w:t>코어</w:t>
      </w:r>
      <w:r w:rsidR="00347D02">
        <w:rPr>
          <w:rFonts w:hint="eastAsia"/>
        </w:rPr>
        <w:t xml:space="preserve"> </w:t>
      </w:r>
      <w:r w:rsidR="00347D02">
        <w:rPr>
          <w:rFonts w:hint="eastAsia"/>
        </w:rPr>
        <w:t>개수에</w:t>
      </w:r>
      <w:r w:rsidR="00347D02">
        <w:rPr>
          <w:rFonts w:hint="eastAsia"/>
        </w:rPr>
        <w:t xml:space="preserve"> </w:t>
      </w:r>
      <w:r w:rsidR="00347D02">
        <w:rPr>
          <w:rFonts w:hint="eastAsia"/>
        </w:rPr>
        <w:t>비례하여</w:t>
      </w:r>
      <w:r w:rsidR="00347D02">
        <w:rPr>
          <w:rFonts w:hint="eastAsia"/>
        </w:rPr>
        <w:t xml:space="preserve"> </w:t>
      </w:r>
      <w:r w:rsidR="00347D02">
        <w:rPr>
          <w:rFonts w:hint="eastAsia"/>
        </w:rPr>
        <w:t>연산</w:t>
      </w:r>
      <w:r w:rsidR="00347D02">
        <w:rPr>
          <w:rFonts w:hint="eastAsia"/>
        </w:rPr>
        <w:t xml:space="preserve"> </w:t>
      </w:r>
      <w:r w:rsidR="00347D02">
        <w:rPr>
          <w:rFonts w:hint="eastAsia"/>
        </w:rPr>
        <w:t>속도가</w:t>
      </w:r>
      <w:r w:rsidR="00347D02">
        <w:rPr>
          <w:rFonts w:hint="eastAsia"/>
        </w:rPr>
        <w:t xml:space="preserve"> </w:t>
      </w:r>
      <w:r w:rsidR="00347D02">
        <w:rPr>
          <w:rFonts w:hint="eastAsia"/>
        </w:rPr>
        <w:t>향상되는</w:t>
      </w:r>
      <w:r w:rsidR="00347D02">
        <w:rPr>
          <w:rFonts w:hint="eastAsia"/>
        </w:rPr>
        <w:t xml:space="preserve"> </w:t>
      </w:r>
      <w:r w:rsidR="00347D02">
        <w:rPr>
          <w:rFonts w:hint="eastAsia"/>
        </w:rPr>
        <w:t>것을</w:t>
      </w:r>
      <w:r w:rsidR="00347D02">
        <w:rPr>
          <w:rFonts w:hint="eastAsia"/>
        </w:rPr>
        <w:t xml:space="preserve"> </w:t>
      </w:r>
      <w:r w:rsidR="00347D02">
        <w:rPr>
          <w:rFonts w:hint="eastAsia"/>
        </w:rPr>
        <w:t>확인할</w:t>
      </w:r>
      <w:r w:rsidR="00347D02">
        <w:rPr>
          <w:rFonts w:hint="eastAsia"/>
        </w:rPr>
        <w:t xml:space="preserve"> </w:t>
      </w:r>
      <w:r w:rsidR="00347D02">
        <w:rPr>
          <w:rFonts w:hint="eastAsia"/>
        </w:rPr>
        <w:t>수</w:t>
      </w:r>
      <w:r w:rsidR="00347D02">
        <w:rPr>
          <w:rFonts w:hint="eastAsia"/>
        </w:rPr>
        <w:t xml:space="preserve"> </w:t>
      </w:r>
      <w:r w:rsidR="00347D02">
        <w:rPr>
          <w:rFonts w:hint="eastAsia"/>
        </w:rPr>
        <w:t>있다</w:t>
      </w:r>
      <w:r w:rsidR="00347D02">
        <w:rPr>
          <w:rFonts w:hint="eastAsia"/>
        </w:rPr>
        <w:t>.</w:t>
      </w:r>
      <w:r w:rsidR="00347D02">
        <w:t xml:space="preserve"> </w:t>
      </w:r>
    </w:p>
    <w:p w14:paraId="4802CD21" w14:textId="07E25BC7" w:rsidR="00F42584" w:rsidRPr="005D4F23" w:rsidRDefault="00F42584" w:rsidP="00F12156">
      <w:pPr>
        <w:ind w:firstLineChars="50"/>
      </w:pPr>
    </w:p>
    <w:p w14:paraId="7001DD45" w14:textId="51C9D5F4" w:rsidR="00216BC8" w:rsidRDefault="006E40EA" w:rsidP="00F12156">
      <w:pPr>
        <w:ind w:firstLineChars="50"/>
      </w:pPr>
      <w:r>
        <w:rPr>
          <w:noProof/>
        </w:rPr>
        <w:lastRenderedPageBreak/>
        <w:drawing>
          <wp:inline distT="0" distB="0" distL="0" distR="0" wp14:anchorId="25F28C5F" wp14:editId="3E15EEDE">
            <wp:extent cx="5332730" cy="1885950"/>
            <wp:effectExtent l="0" t="0" r="127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3-06-18 21 30 10.png"/>
                    <pic:cNvPicPr/>
                  </pic:nvPicPr>
                  <pic:blipFill rotWithShape="1">
                    <a:blip r:embed="rId31">
                      <a:extLst>
                        <a:ext uri="{28A0092B-C50C-407E-A947-70E740481C1C}">
                          <a14:useLocalDpi xmlns:a14="http://schemas.microsoft.com/office/drawing/2010/main" val="0"/>
                        </a:ext>
                      </a:extLst>
                    </a:blip>
                    <a:srcRect b="34575"/>
                    <a:stretch/>
                  </pic:blipFill>
                  <pic:spPr bwMode="auto">
                    <a:xfrm>
                      <a:off x="0" y="0"/>
                      <a:ext cx="5362895" cy="1896618"/>
                    </a:xfrm>
                    <a:prstGeom prst="rect">
                      <a:avLst/>
                    </a:prstGeom>
                    <a:ln>
                      <a:noFill/>
                    </a:ln>
                    <a:extLst>
                      <a:ext uri="{53640926-AAD7-44D8-BBD7-CCE9431645EC}">
                        <a14:shadowObscured xmlns:a14="http://schemas.microsoft.com/office/drawing/2010/main"/>
                      </a:ext>
                    </a:extLst>
                  </pic:spPr>
                </pic:pic>
              </a:graphicData>
            </a:graphic>
          </wp:inline>
        </w:drawing>
      </w:r>
    </w:p>
    <w:p w14:paraId="596455D8" w14:textId="2F2BF7A3" w:rsidR="008E6FCB" w:rsidRDefault="00CE1B08" w:rsidP="00F12156">
      <w:pPr>
        <w:pStyle w:val="Figure"/>
        <w:spacing w:line="480" w:lineRule="auto"/>
        <w:ind w:firstLine="200"/>
      </w:pPr>
      <w:bookmarkStart w:id="22" w:name="_Ref168940262"/>
      <w:r>
        <w:t xml:space="preserve">Figure </w:t>
      </w:r>
      <w:r w:rsidR="00532BB2">
        <w:fldChar w:fldCharType="begin"/>
      </w:r>
      <w:r w:rsidR="00532BB2">
        <w:instrText xml:space="preserve"> SEQ Figure \* ARABIC </w:instrText>
      </w:r>
      <w:r w:rsidR="00532BB2">
        <w:fldChar w:fldCharType="separate"/>
      </w:r>
      <w:r w:rsidR="003C4F56">
        <w:rPr>
          <w:noProof/>
        </w:rPr>
        <w:t>10</w:t>
      </w:r>
      <w:r w:rsidR="00532BB2">
        <w:rPr>
          <w:noProof/>
        </w:rPr>
        <w:fldChar w:fldCharType="end"/>
      </w:r>
      <w:bookmarkEnd w:id="22"/>
      <w:r w:rsidR="008E6FCB">
        <w:rPr>
          <w:b/>
        </w:rPr>
        <w:t xml:space="preserve">. </w:t>
      </w:r>
      <w:r w:rsidR="0001560A">
        <w:t>NVIDIA</w:t>
      </w:r>
      <w:r w:rsidR="008E6FCB" w:rsidRPr="00611A1C">
        <w:t xml:space="preserve"> </w:t>
      </w:r>
      <w:proofErr w:type="spellStart"/>
      <w:r w:rsidR="008E6FCB">
        <w:t>Nsight</w:t>
      </w:r>
      <w:proofErr w:type="spellEnd"/>
      <w:r w:rsidR="008E6FCB">
        <w:t xml:space="preserve"> systems </w:t>
      </w:r>
      <w:r w:rsidR="008E6FCB" w:rsidRPr="00611A1C">
        <w:t xml:space="preserve">screenshot (GPU: GTX </w:t>
      </w:r>
      <w:r w:rsidR="008E6FCB">
        <w:t>4090</w:t>
      </w:r>
      <w:r w:rsidR="008E6FCB" w:rsidRPr="00611A1C">
        <w:t xml:space="preserve">, mesh: </w:t>
      </w:r>
      <w:r w:rsidR="008E6FCB" w:rsidRPr="00214FF5">
        <w:rPr>
          <w:i/>
        </w:rPr>
        <w:t>Bunny 69k</w:t>
      </w:r>
      <w:r w:rsidR="008E6FCB" w:rsidRPr="00611A1C">
        <w:t>)</w:t>
      </w:r>
    </w:p>
    <w:p w14:paraId="732E2B04" w14:textId="633335F2" w:rsidR="006E40EA" w:rsidRDefault="006E40EA" w:rsidP="00F12156">
      <w:pPr>
        <w:ind w:firstLineChars="50"/>
      </w:pPr>
    </w:p>
    <w:p w14:paraId="3EA9833E" w14:textId="022E9317" w:rsidR="008B5F15" w:rsidRDefault="008B5F15" w:rsidP="00F12156">
      <w:pPr>
        <w:ind w:firstLineChars="50"/>
      </w:pPr>
    </w:p>
    <w:p w14:paraId="4FCD8C02" w14:textId="2B8F8CAD" w:rsidR="00587A11" w:rsidRDefault="00587A11" w:rsidP="00F12156">
      <w:pPr>
        <w:ind w:firstLineChars="50"/>
      </w:pPr>
      <w:r>
        <w:rPr>
          <w:noProof/>
        </w:rPr>
        <w:drawing>
          <wp:inline distT="0" distB="0" distL="0" distR="0" wp14:anchorId="3D14944D" wp14:editId="7C69812E">
            <wp:extent cx="5449824" cy="2743200"/>
            <wp:effectExtent l="0" t="0" r="17780" b="0"/>
            <wp:docPr id="7" name="차트 7">
              <a:extLst xmlns:a="http://schemas.openxmlformats.org/drawingml/2006/main">
                <a:ext uri="{FF2B5EF4-FFF2-40B4-BE49-F238E27FC236}">
                  <a16:creationId xmlns:a16="http://schemas.microsoft.com/office/drawing/2014/main" id="{103203E9-DF34-4B4A-AEC7-6102625170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319A013" w14:textId="389E77D9" w:rsidR="00B66B0D" w:rsidRDefault="00703CDF" w:rsidP="00F12156">
      <w:pPr>
        <w:pStyle w:val="Figure"/>
        <w:spacing w:line="480" w:lineRule="auto"/>
        <w:ind w:firstLine="200"/>
      </w:pPr>
      <w:bookmarkStart w:id="23" w:name="_Ref168940292"/>
      <w:r>
        <w:t xml:space="preserve">Figure </w:t>
      </w:r>
      <w:r w:rsidR="00532BB2">
        <w:fldChar w:fldCharType="begin"/>
      </w:r>
      <w:r w:rsidR="00532BB2">
        <w:instrText xml:space="preserve"> SEQ Figure \* ARABIC </w:instrText>
      </w:r>
      <w:r w:rsidR="00532BB2">
        <w:fldChar w:fldCharType="separate"/>
      </w:r>
      <w:r w:rsidR="003C4F56">
        <w:rPr>
          <w:noProof/>
        </w:rPr>
        <w:t>11</w:t>
      </w:r>
      <w:r w:rsidR="00532BB2">
        <w:rPr>
          <w:noProof/>
        </w:rPr>
        <w:fldChar w:fldCharType="end"/>
      </w:r>
      <w:bookmarkEnd w:id="23"/>
      <w:r w:rsidR="00B66B0D">
        <w:rPr>
          <w:b/>
        </w:rPr>
        <w:t xml:space="preserve">. </w:t>
      </w:r>
      <w:r w:rsidR="00B66B0D">
        <w:t xml:space="preserve">Calculation results </w:t>
      </w:r>
      <w:r w:rsidR="00B66B0D">
        <w:rPr>
          <w:rFonts w:hint="eastAsia"/>
        </w:rPr>
        <w:t xml:space="preserve">of </w:t>
      </w:r>
      <w:r w:rsidR="00B66B0D">
        <w:t>various</w:t>
      </w:r>
      <w:r w:rsidR="00220DC8">
        <w:t xml:space="preserve"> CPU/</w:t>
      </w:r>
      <w:proofErr w:type="gramStart"/>
      <w:r w:rsidR="00220DC8">
        <w:t>GPU</w:t>
      </w:r>
      <w:r w:rsidR="00B66B0D">
        <w:t>(</w:t>
      </w:r>
      <w:proofErr w:type="gramEnd"/>
      <w:r w:rsidR="00B66B0D" w:rsidRPr="00611A1C">
        <w:t xml:space="preserve">mesh: </w:t>
      </w:r>
      <w:r w:rsidR="00B66B0D" w:rsidRPr="002C66AD">
        <w:rPr>
          <w:i/>
          <w:color w:val="FF0000"/>
        </w:rPr>
        <w:t>Bunny 69k</w:t>
      </w:r>
      <w:r w:rsidR="00B66B0D" w:rsidRPr="00611A1C">
        <w:t>)</w:t>
      </w:r>
    </w:p>
    <w:p w14:paraId="29E61556" w14:textId="34991DBC" w:rsidR="008B5F15" w:rsidRPr="00B66B0D" w:rsidRDefault="008B5F15" w:rsidP="00F12156">
      <w:pPr>
        <w:ind w:firstLineChars="50"/>
      </w:pPr>
    </w:p>
    <w:p w14:paraId="711691E8" w14:textId="4736B865" w:rsidR="00B66B0D" w:rsidRPr="00B66B0D" w:rsidRDefault="00B66B0D" w:rsidP="00F12156">
      <w:pPr>
        <w:ind w:firstLineChars="50"/>
      </w:pPr>
    </w:p>
    <w:p w14:paraId="56CE0C34" w14:textId="360474EA" w:rsidR="007B09C1" w:rsidRPr="00D71109" w:rsidRDefault="007B09C1" w:rsidP="00F12156">
      <w:pPr>
        <w:ind w:firstLineChars="50"/>
        <w:rPr>
          <w:i/>
          <w:color w:val="00B0F0"/>
        </w:rPr>
      </w:pPr>
    </w:p>
    <w:p w14:paraId="08D01A30" w14:textId="67C41F51" w:rsidR="007B09C1" w:rsidRPr="00D71109" w:rsidRDefault="00A40C87" w:rsidP="00F12156">
      <w:pPr>
        <w:ind w:firstLineChars="50"/>
        <w:rPr>
          <w:i/>
          <w:color w:val="00B0F0"/>
        </w:rPr>
      </w:pPr>
      <w:r w:rsidRPr="00D71109">
        <w:rPr>
          <w:rFonts w:hint="eastAsia"/>
          <w:i/>
          <w:color w:val="00B0F0"/>
        </w:rPr>
        <w:t>GPGPU</w:t>
      </w:r>
      <w:r w:rsidRPr="00D71109">
        <w:rPr>
          <w:i/>
          <w:color w:val="00B0F0"/>
        </w:rPr>
        <w:t xml:space="preserve"> </w:t>
      </w:r>
      <w:r w:rsidRPr="00D71109">
        <w:rPr>
          <w:rFonts w:hint="eastAsia"/>
          <w:i/>
          <w:color w:val="00B0F0"/>
        </w:rPr>
        <w:t>연산은</w:t>
      </w:r>
      <w:r w:rsidRPr="00D71109">
        <w:rPr>
          <w:rFonts w:hint="eastAsia"/>
          <w:i/>
          <w:color w:val="00B0F0"/>
        </w:rPr>
        <w:t xml:space="preserve"> </w:t>
      </w:r>
      <w:proofErr w:type="spellStart"/>
      <w:r w:rsidRPr="00D71109">
        <w:rPr>
          <w:rFonts w:hint="eastAsia"/>
          <w:i/>
          <w:color w:val="00B0F0"/>
        </w:rPr>
        <w:t>딥러닝</w:t>
      </w:r>
      <w:proofErr w:type="spellEnd"/>
      <w:r w:rsidRPr="00D71109">
        <w:rPr>
          <w:rFonts w:hint="eastAsia"/>
          <w:i/>
          <w:color w:val="00B0F0"/>
        </w:rPr>
        <w:t xml:space="preserve"> </w:t>
      </w:r>
      <w:r w:rsidRPr="00D71109">
        <w:rPr>
          <w:rFonts w:hint="eastAsia"/>
          <w:i/>
          <w:color w:val="00B0F0"/>
        </w:rPr>
        <w:t>등</w:t>
      </w:r>
      <w:r w:rsidRPr="00D71109">
        <w:rPr>
          <w:rFonts w:hint="eastAsia"/>
          <w:i/>
          <w:color w:val="00B0F0"/>
        </w:rPr>
        <w:t xml:space="preserve"> </w:t>
      </w:r>
      <w:r w:rsidRPr="00D71109">
        <w:rPr>
          <w:rFonts w:hint="eastAsia"/>
          <w:i/>
          <w:color w:val="00B0F0"/>
        </w:rPr>
        <w:t>벡터</w:t>
      </w:r>
      <w:r w:rsidRPr="00D71109">
        <w:rPr>
          <w:rFonts w:hint="eastAsia"/>
          <w:i/>
          <w:color w:val="00B0F0"/>
        </w:rPr>
        <w:t xml:space="preserve"> </w:t>
      </w:r>
      <w:r w:rsidRPr="00D71109">
        <w:rPr>
          <w:rFonts w:hint="eastAsia"/>
          <w:i/>
          <w:color w:val="00B0F0"/>
        </w:rPr>
        <w:t>데이터의</w:t>
      </w:r>
      <w:r w:rsidRPr="00D71109">
        <w:rPr>
          <w:rFonts w:hint="eastAsia"/>
          <w:i/>
          <w:color w:val="00B0F0"/>
        </w:rPr>
        <w:t xml:space="preserve"> </w:t>
      </w:r>
      <w:r w:rsidRPr="00D71109">
        <w:rPr>
          <w:rFonts w:hint="eastAsia"/>
          <w:i/>
          <w:color w:val="00B0F0"/>
        </w:rPr>
        <w:t>계산에</w:t>
      </w:r>
      <w:r w:rsidRPr="00D71109">
        <w:rPr>
          <w:rFonts w:hint="eastAsia"/>
          <w:i/>
          <w:color w:val="00B0F0"/>
        </w:rPr>
        <w:t xml:space="preserve"> </w:t>
      </w:r>
      <w:r w:rsidRPr="00D71109">
        <w:rPr>
          <w:rFonts w:hint="eastAsia"/>
          <w:i/>
          <w:color w:val="00B0F0"/>
        </w:rPr>
        <w:t>널리</w:t>
      </w:r>
      <w:r w:rsidRPr="00D71109">
        <w:rPr>
          <w:rFonts w:hint="eastAsia"/>
          <w:i/>
          <w:color w:val="00B0F0"/>
        </w:rPr>
        <w:t xml:space="preserve"> </w:t>
      </w:r>
      <w:r w:rsidRPr="00D71109">
        <w:rPr>
          <w:rFonts w:hint="eastAsia"/>
          <w:i/>
          <w:color w:val="00B0F0"/>
        </w:rPr>
        <w:t>활용되고</w:t>
      </w:r>
      <w:r w:rsidRPr="00D71109">
        <w:rPr>
          <w:rFonts w:hint="eastAsia"/>
          <w:i/>
          <w:color w:val="00B0F0"/>
        </w:rPr>
        <w:t xml:space="preserve"> </w:t>
      </w:r>
      <w:r w:rsidRPr="00D71109">
        <w:rPr>
          <w:rFonts w:hint="eastAsia"/>
          <w:i/>
          <w:color w:val="00B0F0"/>
        </w:rPr>
        <w:t>있다</w:t>
      </w:r>
      <w:r w:rsidRPr="00D71109">
        <w:rPr>
          <w:rFonts w:hint="eastAsia"/>
          <w:i/>
          <w:color w:val="00B0F0"/>
        </w:rPr>
        <w:t>.</w:t>
      </w:r>
      <w:r w:rsidRPr="00D71109">
        <w:rPr>
          <w:i/>
          <w:color w:val="00B0F0"/>
        </w:rPr>
        <w:t xml:space="preserve"> </w:t>
      </w:r>
      <w:r w:rsidRPr="00D71109">
        <w:rPr>
          <w:rFonts w:hint="eastAsia"/>
          <w:i/>
          <w:color w:val="00B0F0"/>
        </w:rPr>
        <w:t>반면</w:t>
      </w:r>
      <w:r w:rsidRPr="00D71109">
        <w:rPr>
          <w:rFonts w:hint="eastAsia"/>
          <w:i/>
          <w:color w:val="00B0F0"/>
        </w:rPr>
        <w:t xml:space="preserve"> </w:t>
      </w:r>
      <w:r w:rsidRPr="00D71109">
        <w:rPr>
          <w:rFonts w:hint="eastAsia"/>
          <w:i/>
          <w:color w:val="00B0F0"/>
        </w:rPr>
        <w:t>본</w:t>
      </w:r>
      <w:r w:rsidRPr="00D71109">
        <w:rPr>
          <w:rFonts w:hint="eastAsia"/>
          <w:i/>
          <w:color w:val="00B0F0"/>
        </w:rPr>
        <w:t xml:space="preserve"> </w:t>
      </w:r>
      <w:r w:rsidRPr="00D71109">
        <w:rPr>
          <w:rFonts w:hint="eastAsia"/>
          <w:i/>
          <w:color w:val="00B0F0"/>
        </w:rPr>
        <w:t>연구에서</w:t>
      </w:r>
      <w:r w:rsidRPr="00D71109">
        <w:rPr>
          <w:rFonts w:hint="eastAsia"/>
          <w:i/>
          <w:color w:val="00B0F0"/>
        </w:rPr>
        <w:t xml:space="preserve"> </w:t>
      </w:r>
      <w:r w:rsidRPr="00D71109">
        <w:rPr>
          <w:rFonts w:hint="eastAsia"/>
          <w:i/>
          <w:color w:val="00B0F0"/>
        </w:rPr>
        <w:t>사용한</w:t>
      </w:r>
      <w:r w:rsidRPr="00D71109">
        <w:rPr>
          <w:rFonts w:hint="eastAsia"/>
          <w:i/>
          <w:color w:val="00B0F0"/>
        </w:rPr>
        <w:t xml:space="preserve"> </w:t>
      </w:r>
      <w:r w:rsidRPr="00D71109">
        <w:rPr>
          <w:rFonts w:hint="eastAsia"/>
          <w:i/>
          <w:color w:val="00B0F0"/>
        </w:rPr>
        <w:t>일반</w:t>
      </w:r>
      <w:r w:rsidRPr="00D71109">
        <w:rPr>
          <w:rFonts w:hint="eastAsia"/>
          <w:i/>
          <w:color w:val="00B0F0"/>
        </w:rPr>
        <w:t xml:space="preserve"> </w:t>
      </w:r>
      <w:proofErr w:type="spellStart"/>
      <w:r w:rsidRPr="00D71109">
        <w:rPr>
          <w:rFonts w:hint="eastAsia"/>
          <w:i/>
          <w:color w:val="00B0F0"/>
        </w:rPr>
        <w:t>메쉬</w:t>
      </w:r>
      <w:proofErr w:type="spellEnd"/>
      <w:r w:rsidRPr="00D71109">
        <w:rPr>
          <w:rFonts w:hint="eastAsia"/>
          <w:i/>
          <w:color w:val="00B0F0"/>
        </w:rPr>
        <w:t xml:space="preserve"> </w:t>
      </w:r>
      <w:r w:rsidRPr="00D71109">
        <w:rPr>
          <w:rFonts w:hint="eastAsia"/>
          <w:i/>
          <w:color w:val="00B0F0"/>
        </w:rPr>
        <w:t>데이터는</w:t>
      </w:r>
      <w:r w:rsidRPr="00D71109">
        <w:rPr>
          <w:rFonts w:hint="eastAsia"/>
          <w:i/>
          <w:color w:val="00B0F0"/>
        </w:rPr>
        <w:t xml:space="preserve"> </w:t>
      </w:r>
      <w:r w:rsidRPr="00D71109">
        <w:rPr>
          <w:i/>
          <w:color w:val="00B0F0"/>
        </w:rPr>
        <w:t>GPGPU</w:t>
      </w:r>
      <w:r w:rsidRPr="00D71109">
        <w:rPr>
          <w:rFonts w:hint="eastAsia"/>
          <w:i/>
          <w:color w:val="00B0F0"/>
        </w:rPr>
        <w:t>연산에</w:t>
      </w:r>
      <w:r w:rsidRPr="00D71109">
        <w:rPr>
          <w:rFonts w:hint="eastAsia"/>
          <w:i/>
          <w:color w:val="00B0F0"/>
        </w:rPr>
        <w:t xml:space="preserve"> </w:t>
      </w:r>
      <w:r w:rsidRPr="00D71109">
        <w:rPr>
          <w:rFonts w:hint="eastAsia"/>
          <w:i/>
          <w:color w:val="00B0F0"/>
        </w:rPr>
        <w:t>적합한</w:t>
      </w:r>
      <w:r w:rsidRPr="00D71109">
        <w:rPr>
          <w:rFonts w:hint="eastAsia"/>
          <w:i/>
          <w:color w:val="00B0F0"/>
        </w:rPr>
        <w:t xml:space="preserve"> </w:t>
      </w:r>
      <w:r w:rsidRPr="00D71109">
        <w:rPr>
          <w:rFonts w:hint="eastAsia"/>
          <w:i/>
          <w:color w:val="00B0F0"/>
        </w:rPr>
        <w:t>형태는</w:t>
      </w:r>
      <w:r w:rsidRPr="00D71109">
        <w:rPr>
          <w:rFonts w:hint="eastAsia"/>
          <w:i/>
          <w:color w:val="00B0F0"/>
        </w:rPr>
        <w:t xml:space="preserve"> </w:t>
      </w:r>
      <w:r w:rsidRPr="00D71109">
        <w:rPr>
          <w:rFonts w:hint="eastAsia"/>
          <w:i/>
          <w:color w:val="00B0F0"/>
        </w:rPr>
        <w:t>아니지만</w:t>
      </w:r>
      <w:r w:rsidRPr="00D71109">
        <w:rPr>
          <w:rFonts w:hint="eastAsia"/>
          <w:i/>
          <w:color w:val="00B0F0"/>
        </w:rPr>
        <w:t>,</w:t>
      </w:r>
      <w:r w:rsidRPr="00D71109">
        <w:rPr>
          <w:i/>
          <w:color w:val="00B0F0"/>
        </w:rPr>
        <w:t xml:space="preserve"> </w:t>
      </w:r>
      <w:r w:rsidRPr="00D71109">
        <w:rPr>
          <w:rFonts w:hint="eastAsia"/>
          <w:i/>
          <w:color w:val="00B0F0"/>
        </w:rPr>
        <w:t>투고일</w:t>
      </w:r>
      <w:r w:rsidRPr="00D71109">
        <w:rPr>
          <w:rFonts w:hint="eastAsia"/>
          <w:i/>
          <w:color w:val="00B0F0"/>
        </w:rPr>
        <w:t xml:space="preserve"> </w:t>
      </w:r>
      <w:r w:rsidRPr="00D71109">
        <w:rPr>
          <w:rFonts w:hint="eastAsia"/>
          <w:i/>
          <w:color w:val="00B0F0"/>
        </w:rPr>
        <w:t>기준</w:t>
      </w:r>
      <w:r w:rsidRPr="00D71109">
        <w:rPr>
          <w:rFonts w:hint="eastAsia"/>
          <w:i/>
          <w:color w:val="00B0F0"/>
        </w:rPr>
        <w:t xml:space="preserve"> </w:t>
      </w:r>
      <w:r w:rsidR="00A956BB" w:rsidRPr="00D71109">
        <w:rPr>
          <w:i/>
          <w:color w:val="00B0F0"/>
        </w:rPr>
        <w:t>5</w:t>
      </w:r>
      <w:r w:rsidR="00A956BB" w:rsidRPr="00D71109">
        <w:rPr>
          <w:rFonts w:hint="eastAsia"/>
          <w:i/>
          <w:color w:val="00B0F0"/>
        </w:rPr>
        <w:t>만원</w:t>
      </w:r>
      <w:r w:rsidR="00A956BB" w:rsidRPr="00D71109">
        <w:rPr>
          <w:rFonts w:hint="eastAsia"/>
          <w:i/>
          <w:color w:val="00B0F0"/>
        </w:rPr>
        <w:t xml:space="preserve"> </w:t>
      </w:r>
      <w:r w:rsidR="00A956BB" w:rsidRPr="00D71109">
        <w:rPr>
          <w:rFonts w:hint="eastAsia"/>
          <w:i/>
          <w:color w:val="00B0F0"/>
        </w:rPr>
        <w:t>대의</w:t>
      </w:r>
      <w:r w:rsidR="00A956BB" w:rsidRPr="00D71109">
        <w:rPr>
          <w:rFonts w:hint="eastAsia"/>
          <w:i/>
          <w:color w:val="00B0F0"/>
        </w:rPr>
        <w:t xml:space="preserve"> </w:t>
      </w:r>
      <w:r w:rsidRPr="00D71109">
        <w:rPr>
          <w:rFonts w:hint="eastAsia"/>
          <w:i/>
          <w:color w:val="00B0F0"/>
        </w:rPr>
        <w:t>저가형</w:t>
      </w:r>
      <w:r w:rsidRPr="00D71109">
        <w:rPr>
          <w:rFonts w:hint="eastAsia"/>
          <w:i/>
          <w:color w:val="00B0F0"/>
        </w:rPr>
        <w:t xml:space="preserve"> </w:t>
      </w:r>
      <w:r w:rsidRPr="00D71109">
        <w:rPr>
          <w:rFonts w:hint="eastAsia"/>
          <w:i/>
          <w:color w:val="00B0F0"/>
        </w:rPr>
        <w:t>그래픽</w:t>
      </w:r>
      <w:r w:rsidRPr="00D71109">
        <w:rPr>
          <w:rFonts w:hint="eastAsia"/>
          <w:i/>
          <w:color w:val="00B0F0"/>
        </w:rPr>
        <w:t xml:space="preserve"> </w:t>
      </w:r>
      <w:r w:rsidRPr="00D71109">
        <w:rPr>
          <w:rFonts w:hint="eastAsia"/>
          <w:i/>
          <w:color w:val="00B0F0"/>
        </w:rPr>
        <w:t>카드를</w:t>
      </w:r>
      <w:r w:rsidRPr="00D71109">
        <w:rPr>
          <w:rFonts w:hint="eastAsia"/>
          <w:i/>
          <w:color w:val="00B0F0"/>
        </w:rPr>
        <w:t xml:space="preserve"> </w:t>
      </w:r>
      <w:r w:rsidRPr="00D71109">
        <w:rPr>
          <w:rFonts w:hint="eastAsia"/>
          <w:i/>
          <w:color w:val="00B0F0"/>
        </w:rPr>
        <w:t>이용하더라도</w:t>
      </w:r>
      <w:r w:rsidRPr="00D71109">
        <w:rPr>
          <w:rFonts w:hint="eastAsia"/>
          <w:i/>
          <w:color w:val="00B0F0"/>
        </w:rPr>
        <w:t xml:space="preserve"> </w:t>
      </w:r>
      <w:r w:rsidRPr="00D71109">
        <w:rPr>
          <w:i/>
          <w:color w:val="00B0F0"/>
        </w:rPr>
        <w:t>2</w:t>
      </w:r>
      <w:r w:rsidRPr="00D71109">
        <w:rPr>
          <w:rFonts w:hint="eastAsia"/>
          <w:i/>
          <w:color w:val="00B0F0"/>
        </w:rPr>
        <w:t>배의</w:t>
      </w:r>
      <w:r w:rsidRPr="00D71109">
        <w:rPr>
          <w:rFonts w:hint="eastAsia"/>
          <w:i/>
          <w:color w:val="00B0F0"/>
        </w:rPr>
        <w:t xml:space="preserve"> </w:t>
      </w:r>
      <w:r w:rsidRPr="00D71109">
        <w:rPr>
          <w:rFonts w:hint="eastAsia"/>
          <w:i/>
          <w:color w:val="00B0F0"/>
        </w:rPr>
        <w:t>연산</w:t>
      </w:r>
      <w:r w:rsidR="00731C15" w:rsidRPr="00D71109">
        <w:rPr>
          <w:rFonts w:hint="eastAsia"/>
          <w:i/>
          <w:color w:val="00B0F0"/>
        </w:rPr>
        <w:t xml:space="preserve"> </w:t>
      </w:r>
      <w:r w:rsidRPr="00D71109">
        <w:rPr>
          <w:rFonts w:hint="eastAsia"/>
          <w:i/>
          <w:color w:val="00B0F0"/>
        </w:rPr>
        <w:t>속도</w:t>
      </w:r>
      <w:r w:rsidRPr="00D71109">
        <w:rPr>
          <w:rFonts w:hint="eastAsia"/>
          <w:i/>
          <w:color w:val="00B0F0"/>
        </w:rPr>
        <w:t xml:space="preserve"> </w:t>
      </w:r>
      <w:r w:rsidRPr="00D71109">
        <w:rPr>
          <w:rFonts w:hint="eastAsia"/>
          <w:i/>
          <w:color w:val="00B0F0"/>
        </w:rPr>
        <w:t>향상이</w:t>
      </w:r>
      <w:r w:rsidRPr="00D71109">
        <w:rPr>
          <w:rFonts w:hint="eastAsia"/>
          <w:i/>
          <w:color w:val="00B0F0"/>
        </w:rPr>
        <w:t xml:space="preserve"> </w:t>
      </w:r>
      <w:r w:rsidRPr="00D71109">
        <w:rPr>
          <w:rFonts w:hint="eastAsia"/>
          <w:i/>
          <w:color w:val="00B0F0"/>
        </w:rPr>
        <w:t>이루어졌다</w:t>
      </w:r>
      <w:r w:rsidRPr="00D71109">
        <w:rPr>
          <w:rFonts w:hint="eastAsia"/>
          <w:i/>
          <w:color w:val="00B0F0"/>
        </w:rPr>
        <w:t>.</w:t>
      </w:r>
      <w:r w:rsidRPr="00D71109">
        <w:rPr>
          <w:i/>
          <w:color w:val="00B0F0"/>
        </w:rPr>
        <w:t xml:space="preserve"> </w:t>
      </w:r>
      <w:r w:rsidR="00ED5A20" w:rsidRPr="00D71109">
        <w:rPr>
          <w:rFonts w:hint="eastAsia"/>
          <w:i/>
          <w:color w:val="00B0F0"/>
        </w:rPr>
        <w:t>따라서</w:t>
      </w:r>
      <w:r w:rsidR="00ED5A20" w:rsidRPr="00D71109">
        <w:rPr>
          <w:rFonts w:hint="eastAsia"/>
          <w:i/>
          <w:color w:val="00B0F0"/>
        </w:rPr>
        <w:t xml:space="preserve"> </w:t>
      </w:r>
      <w:r w:rsidR="00ED5A20" w:rsidRPr="00D71109">
        <w:rPr>
          <w:rFonts w:hint="eastAsia"/>
          <w:i/>
          <w:color w:val="00B0F0"/>
        </w:rPr>
        <w:t>스트림</w:t>
      </w:r>
      <w:r w:rsidR="00ED5A20" w:rsidRPr="00D71109">
        <w:rPr>
          <w:rFonts w:hint="eastAsia"/>
          <w:i/>
          <w:color w:val="00B0F0"/>
        </w:rPr>
        <w:t xml:space="preserve"> </w:t>
      </w:r>
      <w:r w:rsidR="00ED5A20" w:rsidRPr="00D71109">
        <w:rPr>
          <w:rFonts w:hint="eastAsia"/>
          <w:i/>
          <w:color w:val="00B0F0"/>
        </w:rPr>
        <w:t>프로세서</w:t>
      </w:r>
      <w:r w:rsidR="00ED5A20" w:rsidRPr="00D71109">
        <w:rPr>
          <w:rFonts w:hint="eastAsia"/>
          <w:i/>
          <w:color w:val="00B0F0"/>
        </w:rPr>
        <w:t xml:space="preserve"> </w:t>
      </w:r>
      <w:r w:rsidR="00ED5A20" w:rsidRPr="00D71109">
        <w:rPr>
          <w:rFonts w:hint="eastAsia"/>
          <w:i/>
          <w:color w:val="00B0F0"/>
        </w:rPr>
        <w:t>개수가</w:t>
      </w:r>
      <w:r w:rsidR="00ED5A20" w:rsidRPr="00D71109">
        <w:rPr>
          <w:rFonts w:hint="eastAsia"/>
          <w:i/>
          <w:color w:val="00B0F0"/>
        </w:rPr>
        <w:t xml:space="preserve"> </w:t>
      </w:r>
      <w:r w:rsidR="00ED5A20" w:rsidRPr="00D71109">
        <w:rPr>
          <w:rFonts w:hint="eastAsia"/>
          <w:i/>
          <w:color w:val="00B0F0"/>
        </w:rPr>
        <w:t>더</w:t>
      </w:r>
      <w:r w:rsidR="00ED5A20" w:rsidRPr="00D71109">
        <w:rPr>
          <w:rFonts w:hint="eastAsia"/>
          <w:i/>
          <w:color w:val="00B0F0"/>
        </w:rPr>
        <w:t xml:space="preserve"> </w:t>
      </w:r>
      <w:r w:rsidR="00ED5A20" w:rsidRPr="00D71109">
        <w:rPr>
          <w:rFonts w:hint="eastAsia"/>
          <w:i/>
          <w:color w:val="00B0F0"/>
        </w:rPr>
        <w:t>많은</w:t>
      </w:r>
      <w:r w:rsidR="00ED5A20" w:rsidRPr="00D71109">
        <w:rPr>
          <w:rFonts w:hint="eastAsia"/>
          <w:i/>
          <w:color w:val="00B0F0"/>
        </w:rPr>
        <w:t xml:space="preserve"> </w:t>
      </w:r>
      <w:r w:rsidR="00A953B0" w:rsidRPr="00D71109">
        <w:rPr>
          <w:rFonts w:hint="eastAsia"/>
          <w:i/>
          <w:color w:val="00B0F0"/>
        </w:rPr>
        <w:t>고가의</w:t>
      </w:r>
      <w:r w:rsidR="00A953B0" w:rsidRPr="00D71109">
        <w:rPr>
          <w:rFonts w:hint="eastAsia"/>
          <w:i/>
          <w:color w:val="00B0F0"/>
        </w:rPr>
        <w:t xml:space="preserve"> </w:t>
      </w:r>
      <w:r w:rsidR="00A953B0" w:rsidRPr="00D71109">
        <w:rPr>
          <w:rFonts w:hint="eastAsia"/>
          <w:i/>
          <w:color w:val="00B0F0"/>
        </w:rPr>
        <w:t>그래픽카드</w:t>
      </w:r>
      <w:r w:rsidR="00ED5A20" w:rsidRPr="00D71109">
        <w:rPr>
          <w:rFonts w:hint="eastAsia"/>
          <w:i/>
          <w:color w:val="00B0F0"/>
        </w:rPr>
        <w:t>를</w:t>
      </w:r>
      <w:r w:rsidR="00ED5A20" w:rsidRPr="00D71109">
        <w:rPr>
          <w:rFonts w:hint="eastAsia"/>
          <w:i/>
          <w:color w:val="00B0F0"/>
        </w:rPr>
        <w:t xml:space="preserve"> </w:t>
      </w:r>
      <w:r w:rsidR="00ED5A20" w:rsidRPr="00D71109">
        <w:rPr>
          <w:rFonts w:hint="eastAsia"/>
          <w:i/>
          <w:color w:val="00B0F0"/>
        </w:rPr>
        <w:t>이용할</w:t>
      </w:r>
      <w:r w:rsidR="00ED5A20" w:rsidRPr="00D71109">
        <w:rPr>
          <w:rFonts w:hint="eastAsia"/>
          <w:i/>
          <w:color w:val="00B0F0"/>
        </w:rPr>
        <w:t xml:space="preserve"> </w:t>
      </w:r>
      <w:r w:rsidR="00ED5A20" w:rsidRPr="00D71109">
        <w:rPr>
          <w:rFonts w:hint="eastAsia"/>
          <w:i/>
          <w:color w:val="00B0F0"/>
        </w:rPr>
        <w:t>경우</w:t>
      </w:r>
      <w:r w:rsidR="00BE1075" w:rsidRPr="00D71109">
        <w:rPr>
          <w:rFonts w:hint="eastAsia"/>
          <w:i/>
          <w:color w:val="00B0F0"/>
        </w:rPr>
        <w:t xml:space="preserve"> </w:t>
      </w:r>
      <w:r w:rsidR="00BE1075" w:rsidRPr="00D71109">
        <w:rPr>
          <w:rFonts w:hint="eastAsia"/>
          <w:i/>
          <w:color w:val="00B0F0"/>
        </w:rPr>
        <w:t>추가적인</w:t>
      </w:r>
      <w:r w:rsidR="00BE1075" w:rsidRPr="00D71109">
        <w:rPr>
          <w:rFonts w:hint="eastAsia"/>
          <w:i/>
          <w:color w:val="00B0F0"/>
        </w:rPr>
        <w:t xml:space="preserve"> </w:t>
      </w:r>
      <w:r w:rsidR="00BE1075" w:rsidRPr="00D71109">
        <w:rPr>
          <w:rFonts w:hint="eastAsia"/>
          <w:i/>
          <w:color w:val="00B0F0"/>
        </w:rPr>
        <w:t>속도</w:t>
      </w:r>
      <w:r w:rsidR="00BE1075" w:rsidRPr="00D71109">
        <w:rPr>
          <w:rFonts w:hint="eastAsia"/>
          <w:i/>
          <w:color w:val="00B0F0"/>
        </w:rPr>
        <w:t xml:space="preserve"> </w:t>
      </w:r>
      <w:r w:rsidR="00BE1075" w:rsidRPr="00D71109">
        <w:rPr>
          <w:rFonts w:hint="eastAsia"/>
          <w:i/>
          <w:color w:val="00B0F0"/>
        </w:rPr>
        <w:t>개선이</w:t>
      </w:r>
      <w:r w:rsidR="00BE1075" w:rsidRPr="00D71109">
        <w:rPr>
          <w:rFonts w:hint="eastAsia"/>
          <w:i/>
          <w:color w:val="00B0F0"/>
        </w:rPr>
        <w:t xml:space="preserve"> </w:t>
      </w:r>
      <w:r w:rsidR="00BE1075" w:rsidRPr="00D71109">
        <w:rPr>
          <w:rFonts w:hint="eastAsia"/>
          <w:i/>
          <w:color w:val="00B0F0"/>
        </w:rPr>
        <w:t>있을</w:t>
      </w:r>
      <w:r w:rsidR="00BE1075" w:rsidRPr="00D71109">
        <w:rPr>
          <w:rFonts w:hint="eastAsia"/>
          <w:i/>
          <w:color w:val="00B0F0"/>
        </w:rPr>
        <w:t xml:space="preserve"> </w:t>
      </w:r>
      <w:r w:rsidR="00BE1075" w:rsidRPr="00D71109">
        <w:rPr>
          <w:rFonts w:hint="eastAsia"/>
          <w:i/>
          <w:color w:val="00B0F0"/>
        </w:rPr>
        <w:t>것으로</w:t>
      </w:r>
      <w:r w:rsidR="00BE1075" w:rsidRPr="00D71109">
        <w:rPr>
          <w:rFonts w:hint="eastAsia"/>
          <w:i/>
          <w:color w:val="00B0F0"/>
        </w:rPr>
        <w:t xml:space="preserve"> </w:t>
      </w:r>
      <w:r w:rsidR="00BE1075" w:rsidRPr="00D71109">
        <w:rPr>
          <w:rFonts w:hint="eastAsia"/>
          <w:i/>
          <w:color w:val="00B0F0"/>
        </w:rPr>
        <w:t>예상된다</w:t>
      </w:r>
      <w:r w:rsidR="00BE1075" w:rsidRPr="00D71109">
        <w:rPr>
          <w:rFonts w:hint="eastAsia"/>
          <w:i/>
          <w:color w:val="00B0F0"/>
        </w:rPr>
        <w:t>.</w:t>
      </w:r>
      <w:r w:rsidR="00BE1075" w:rsidRPr="00D71109">
        <w:rPr>
          <w:i/>
          <w:color w:val="00B0F0"/>
        </w:rPr>
        <w:t xml:space="preserve"> </w:t>
      </w:r>
      <w:r w:rsidR="00BE1075" w:rsidRPr="00D71109">
        <w:rPr>
          <w:rFonts w:hint="eastAsia"/>
          <w:i/>
          <w:color w:val="00B0F0"/>
        </w:rPr>
        <w:t>또한</w:t>
      </w:r>
      <w:r w:rsidR="00BE1075" w:rsidRPr="00D71109">
        <w:rPr>
          <w:rFonts w:hint="eastAsia"/>
          <w:i/>
          <w:color w:val="00B0F0"/>
        </w:rPr>
        <w:t xml:space="preserve"> </w:t>
      </w:r>
      <w:r w:rsidR="00BE1075" w:rsidRPr="00D71109">
        <w:rPr>
          <w:rFonts w:hint="eastAsia"/>
          <w:i/>
          <w:color w:val="00B0F0"/>
        </w:rPr>
        <w:t>이러한</w:t>
      </w:r>
      <w:r w:rsidR="00BE1075" w:rsidRPr="00D71109">
        <w:rPr>
          <w:rFonts w:hint="eastAsia"/>
          <w:i/>
          <w:color w:val="00B0F0"/>
        </w:rPr>
        <w:t xml:space="preserve"> </w:t>
      </w:r>
      <w:r w:rsidR="00BE1075" w:rsidRPr="00D71109">
        <w:rPr>
          <w:rFonts w:hint="eastAsia"/>
          <w:i/>
          <w:color w:val="00B0F0"/>
        </w:rPr>
        <w:t>연산</w:t>
      </w:r>
      <w:r w:rsidR="00BE1075" w:rsidRPr="00D71109">
        <w:rPr>
          <w:rFonts w:hint="eastAsia"/>
          <w:i/>
          <w:color w:val="00B0F0"/>
        </w:rPr>
        <w:t xml:space="preserve"> </w:t>
      </w:r>
      <w:r w:rsidR="00BE1075" w:rsidRPr="00D71109">
        <w:rPr>
          <w:rFonts w:hint="eastAsia"/>
          <w:i/>
          <w:color w:val="00B0F0"/>
        </w:rPr>
        <w:t>기술은</w:t>
      </w:r>
      <w:r w:rsidR="00BE1075" w:rsidRPr="00D71109">
        <w:rPr>
          <w:rFonts w:hint="eastAsia"/>
          <w:i/>
          <w:color w:val="00B0F0"/>
        </w:rPr>
        <w:t xml:space="preserve"> </w:t>
      </w:r>
      <w:r w:rsidR="00BE1075" w:rsidRPr="00D71109">
        <w:rPr>
          <w:rFonts w:hint="eastAsia"/>
          <w:i/>
          <w:color w:val="00B0F0"/>
        </w:rPr>
        <w:t>향후</w:t>
      </w:r>
      <w:r w:rsidR="00BE1075" w:rsidRPr="00D71109">
        <w:rPr>
          <w:rFonts w:hint="eastAsia"/>
          <w:i/>
          <w:color w:val="00B0F0"/>
        </w:rPr>
        <w:t xml:space="preserve"> </w:t>
      </w:r>
      <w:r w:rsidR="003777AD" w:rsidRPr="00D71109">
        <w:rPr>
          <w:rFonts w:hint="eastAsia"/>
          <w:i/>
          <w:color w:val="00B0F0"/>
        </w:rPr>
        <w:t>효율적인</w:t>
      </w:r>
      <w:r w:rsidR="003777AD" w:rsidRPr="00D71109">
        <w:rPr>
          <w:rFonts w:hint="eastAsia"/>
          <w:i/>
          <w:color w:val="00B0F0"/>
        </w:rPr>
        <w:t xml:space="preserve"> </w:t>
      </w:r>
      <w:proofErr w:type="spellStart"/>
      <w:r w:rsidR="00BE1075" w:rsidRPr="00D71109">
        <w:rPr>
          <w:rFonts w:hint="eastAsia"/>
          <w:i/>
          <w:color w:val="00B0F0"/>
        </w:rPr>
        <w:t>딥러닝</w:t>
      </w:r>
      <w:proofErr w:type="spellEnd"/>
      <w:r w:rsidR="00BE1075" w:rsidRPr="00D71109">
        <w:rPr>
          <w:rFonts w:hint="eastAsia"/>
          <w:i/>
          <w:color w:val="00B0F0"/>
        </w:rPr>
        <w:t xml:space="preserve"> </w:t>
      </w:r>
      <w:r w:rsidR="003777AD" w:rsidRPr="00D71109">
        <w:rPr>
          <w:rFonts w:hint="eastAsia"/>
          <w:i/>
          <w:color w:val="00B0F0"/>
        </w:rPr>
        <w:t>함수</w:t>
      </w:r>
      <w:r w:rsidR="003777AD" w:rsidRPr="00D71109">
        <w:rPr>
          <w:rFonts w:hint="eastAsia"/>
          <w:i/>
          <w:color w:val="00B0F0"/>
        </w:rPr>
        <w:t xml:space="preserve"> </w:t>
      </w:r>
      <w:r w:rsidR="003777AD" w:rsidRPr="00D71109">
        <w:rPr>
          <w:rFonts w:hint="eastAsia"/>
          <w:i/>
          <w:color w:val="00B0F0"/>
        </w:rPr>
        <w:t>개발</w:t>
      </w:r>
      <w:r w:rsidR="00BE1075" w:rsidRPr="00D71109">
        <w:rPr>
          <w:rFonts w:hint="eastAsia"/>
          <w:i/>
          <w:color w:val="00B0F0"/>
        </w:rPr>
        <w:t>에도</w:t>
      </w:r>
      <w:r w:rsidR="00BE1075" w:rsidRPr="00D71109">
        <w:rPr>
          <w:rFonts w:hint="eastAsia"/>
          <w:i/>
          <w:color w:val="00B0F0"/>
        </w:rPr>
        <w:t xml:space="preserve"> </w:t>
      </w:r>
      <w:r w:rsidR="00BE1075" w:rsidRPr="00D71109">
        <w:rPr>
          <w:rFonts w:hint="eastAsia"/>
          <w:i/>
          <w:color w:val="00B0F0"/>
        </w:rPr>
        <w:t>활용될</w:t>
      </w:r>
      <w:r w:rsidR="00BE1075" w:rsidRPr="00D71109">
        <w:rPr>
          <w:rFonts w:hint="eastAsia"/>
          <w:i/>
          <w:color w:val="00B0F0"/>
        </w:rPr>
        <w:t xml:space="preserve"> </w:t>
      </w:r>
      <w:r w:rsidR="00BE1075" w:rsidRPr="00D71109">
        <w:rPr>
          <w:rFonts w:hint="eastAsia"/>
          <w:i/>
          <w:color w:val="00B0F0"/>
        </w:rPr>
        <w:t>수</w:t>
      </w:r>
      <w:r w:rsidR="00BE1075" w:rsidRPr="00D71109">
        <w:rPr>
          <w:rFonts w:hint="eastAsia"/>
          <w:i/>
          <w:color w:val="00B0F0"/>
        </w:rPr>
        <w:t xml:space="preserve"> </w:t>
      </w:r>
      <w:r w:rsidR="00BE1075" w:rsidRPr="00D71109">
        <w:rPr>
          <w:rFonts w:hint="eastAsia"/>
          <w:i/>
          <w:color w:val="00B0F0"/>
        </w:rPr>
        <w:lastRenderedPageBreak/>
        <w:t>있을</w:t>
      </w:r>
      <w:r w:rsidR="00BE1075" w:rsidRPr="00D71109">
        <w:rPr>
          <w:rFonts w:hint="eastAsia"/>
          <w:i/>
          <w:color w:val="00B0F0"/>
        </w:rPr>
        <w:t xml:space="preserve"> </w:t>
      </w:r>
      <w:r w:rsidR="00BE1075" w:rsidRPr="00D71109">
        <w:rPr>
          <w:rFonts w:hint="eastAsia"/>
          <w:i/>
          <w:color w:val="00B0F0"/>
        </w:rPr>
        <w:t>것이다</w:t>
      </w:r>
      <w:r w:rsidR="00BE1075" w:rsidRPr="00D71109">
        <w:rPr>
          <w:rFonts w:hint="eastAsia"/>
          <w:i/>
          <w:color w:val="00B0F0"/>
        </w:rPr>
        <w:t>.</w:t>
      </w:r>
    </w:p>
    <w:p w14:paraId="2F9F81B1" w14:textId="77777777" w:rsidR="00A40C87" w:rsidRDefault="00A40C87" w:rsidP="00F12156">
      <w:pPr>
        <w:ind w:firstLineChars="50"/>
      </w:pPr>
    </w:p>
    <w:p w14:paraId="370CF838" w14:textId="0C71AA52" w:rsidR="00EB27FA" w:rsidRDefault="00EB27FA" w:rsidP="00F12156">
      <w:pPr>
        <w:pStyle w:val="1"/>
        <w:numPr>
          <w:ilvl w:val="0"/>
          <w:numId w:val="0"/>
        </w:numPr>
        <w:ind w:left="280"/>
      </w:pPr>
      <w:r>
        <w:rPr>
          <w:rFonts w:hint="eastAsia"/>
        </w:rPr>
        <w:t>결론</w:t>
      </w:r>
    </w:p>
    <w:p w14:paraId="32967758" w14:textId="0C95A711" w:rsidR="00E0799C" w:rsidRDefault="00E068B7" w:rsidP="00F12156">
      <w:pPr>
        <w:ind w:firstLineChars="50"/>
      </w:pPr>
      <w:r>
        <w:rPr>
          <w:rFonts w:hint="eastAsia"/>
        </w:rPr>
        <w:t>이전</w:t>
      </w:r>
      <w:r>
        <w:rPr>
          <w:rFonts w:hint="eastAsia"/>
        </w:rPr>
        <w:t xml:space="preserve"> </w:t>
      </w:r>
      <w:r>
        <w:rPr>
          <w:rFonts w:hint="eastAsia"/>
        </w:rPr>
        <w:t>연구에서</w:t>
      </w:r>
      <w:r>
        <w:rPr>
          <w:rFonts w:hint="eastAsia"/>
        </w:rPr>
        <w:t xml:space="preserve"> </w:t>
      </w:r>
      <w:r>
        <w:rPr>
          <w:rFonts w:hint="eastAsia"/>
        </w:rPr>
        <w:t>개발한</w:t>
      </w:r>
      <w:r>
        <w:rPr>
          <w:rFonts w:hint="eastAsia"/>
        </w:rPr>
        <w:t xml:space="preserve"> </w:t>
      </w:r>
      <w:r>
        <w:rPr>
          <w:rFonts w:hint="eastAsia"/>
        </w:rPr>
        <w:t>복셀화</w:t>
      </w:r>
      <w:r>
        <w:rPr>
          <w:rFonts w:hint="eastAsia"/>
        </w:rPr>
        <w:t xml:space="preserve"> </w:t>
      </w:r>
      <w:r>
        <w:rPr>
          <w:rFonts w:hint="eastAsia"/>
        </w:rPr>
        <w:t>기반</w:t>
      </w:r>
      <w:r>
        <w:rPr>
          <w:rFonts w:hint="eastAsia"/>
        </w:rPr>
        <w:t xml:space="preserve"> </w:t>
      </w:r>
      <w:proofErr w:type="spellStart"/>
      <w:r>
        <w:rPr>
          <w:rFonts w:hint="eastAsia"/>
        </w:rPr>
        <w:t>지지구조량</w:t>
      </w:r>
      <w:proofErr w:type="spellEnd"/>
      <w:r>
        <w:rPr>
          <w:rFonts w:hint="eastAsia"/>
        </w:rPr>
        <w:t xml:space="preserve"> </w:t>
      </w:r>
      <w:r w:rsidR="007861D0">
        <w:rPr>
          <w:rFonts w:hint="eastAsia"/>
        </w:rPr>
        <w:t>예측</w:t>
      </w:r>
      <w:r w:rsidR="007861D0">
        <w:rPr>
          <w:rFonts w:hint="eastAsia"/>
        </w:rPr>
        <w:t xml:space="preserve"> </w:t>
      </w:r>
      <w:r w:rsidR="007861D0">
        <w:rPr>
          <w:rFonts w:hint="eastAsia"/>
        </w:rPr>
        <w:t>기법인</w:t>
      </w:r>
      <w:r w:rsidR="007861D0">
        <w:rPr>
          <w:rFonts w:hint="eastAsia"/>
        </w:rPr>
        <w:t xml:space="preserve"> </w:t>
      </w:r>
      <w:r w:rsidR="007861D0">
        <w:rPr>
          <w:rFonts w:hint="eastAsia"/>
        </w:rPr>
        <w:t>일명</w:t>
      </w:r>
      <w:r w:rsidR="007861D0">
        <w:rPr>
          <w:rFonts w:hint="eastAsia"/>
        </w:rPr>
        <w:t xml:space="preserve"> </w:t>
      </w:r>
      <w:r>
        <w:rPr>
          <w:rFonts w:hint="eastAsia"/>
        </w:rPr>
        <w:t>단층촬영법을</w:t>
      </w:r>
      <w:r>
        <w:rPr>
          <w:rFonts w:hint="eastAsia"/>
        </w:rPr>
        <w:t xml:space="preserve"> </w:t>
      </w:r>
      <w:r>
        <w:rPr>
          <w:rFonts w:hint="eastAsia"/>
        </w:rPr>
        <w:t>그래픽카드를</w:t>
      </w:r>
      <w:r>
        <w:rPr>
          <w:rFonts w:hint="eastAsia"/>
        </w:rPr>
        <w:t xml:space="preserve"> </w:t>
      </w:r>
      <w:r>
        <w:rPr>
          <w:rFonts w:hint="eastAsia"/>
        </w:rPr>
        <w:t>이용</w:t>
      </w:r>
      <w:r w:rsidR="007861D0">
        <w:rPr>
          <w:rFonts w:hint="eastAsia"/>
        </w:rPr>
        <w:t>하여</w:t>
      </w:r>
      <w:r>
        <w:rPr>
          <w:rFonts w:hint="eastAsia"/>
        </w:rPr>
        <w:t xml:space="preserve"> </w:t>
      </w:r>
      <w:r>
        <w:t>GPGPU</w:t>
      </w:r>
      <w:r>
        <w:rPr>
          <w:rFonts w:hint="eastAsia"/>
        </w:rPr>
        <w:t>연산</w:t>
      </w:r>
      <w:r w:rsidR="007861D0">
        <w:rPr>
          <w:rFonts w:hint="eastAsia"/>
        </w:rPr>
        <w:t>화</w:t>
      </w:r>
      <w:r>
        <w:rPr>
          <w:rFonts w:hint="eastAsia"/>
        </w:rPr>
        <w:t>하였다</w:t>
      </w:r>
      <w:r>
        <w:rPr>
          <w:rFonts w:hint="eastAsia"/>
        </w:rPr>
        <w:t>.</w:t>
      </w:r>
      <w:r>
        <w:t xml:space="preserve"> </w:t>
      </w:r>
      <w:r w:rsidR="00413809">
        <w:rPr>
          <w:rFonts w:hint="eastAsia"/>
        </w:rPr>
        <w:t>저가형</w:t>
      </w:r>
      <w:r w:rsidR="00413809">
        <w:rPr>
          <w:rFonts w:hint="eastAsia"/>
        </w:rPr>
        <w:t xml:space="preserve"> </w:t>
      </w:r>
      <w:r w:rsidR="00413809">
        <w:rPr>
          <w:rFonts w:hint="eastAsia"/>
        </w:rPr>
        <w:t>그래픽카드의</w:t>
      </w:r>
      <w:r w:rsidR="00413809">
        <w:rPr>
          <w:rFonts w:hint="eastAsia"/>
        </w:rPr>
        <w:t xml:space="preserve"> </w:t>
      </w:r>
      <w:r w:rsidR="00413809">
        <w:rPr>
          <w:rFonts w:hint="eastAsia"/>
        </w:rPr>
        <w:t>경우</w:t>
      </w:r>
      <w:r w:rsidR="00413809">
        <w:rPr>
          <w:rFonts w:hint="eastAsia"/>
        </w:rPr>
        <w:t xml:space="preserve"> </w:t>
      </w:r>
      <w:r w:rsidR="00413809">
        <w:t>2</w:t>
      </w:r>
      <w:r w:rsidR="00413809">
        <w:rPr>
          <w:rFonts w:hint="eastAsia"/>
        </w:rPr>
        <w:t>배</w:t>
      </w:r>
      <w:r w:rsidR="00413809">
        <w:rPr>
          <w:rFonts w:hint="eastAsia"/>
        </w:rPr>
        <w:t>,</w:t>
      </w:r>
      <w:r w:rsidR="00413809">
        <w:t xml:space="preserve"> </w:t>
      </w:r>
      <w:r w:rsidR="00413809">
        <w:rPr>
          <w:rFonts w:hint="eastAsia"/>
        </w:rPr>
        <w:t>고가형의</w:t>
      </w:r>
      <w:r w:rsidR="00413809">
        <w:rPr>
          <w:rFonts w:hint="eastAsia"/>
        </w:rPr>
        <w:t xml:space="preserve"> </w:t>
      </w:r>
      <w:r w:rsidR="00413809">
        <w:rPr>
          <w:rFonts w:hint="eastAsia"/>
        </w:rPr>
        <w:t>경우</w:t>
      </w:r>
      <w:r w:rsidR="00413809">
        <w:rPr>
          <w:rFonts w:hint="eastAsia"/>
        </w:rPr>
        <w:t xml:space="preserve"> </w:t>
      </w:r>
      <w:r w:rsidR="00413809">
        <w:t>60</w:t>
      </w:r>
      <w:r w:rsidR="00413809">
        <w:rPr>
          <w:rFonts w:hint="eastAsia"/>
        </w:rPr>
        <w:t>배</w:t>
      </w:r>
      <w:r w:rsidR="00413809">
        <w:rPr>
          <w:rFonts w:hint="eastAsia"/>
        </w:rPr>
        <w:t xml:space="preserve"> </w:t>
      </w:r>
      <w:r w:rsidR="00413809">
        <w:rPr>
          <w:rFonts w:hint="eastAsia"/>
        </w:rPr>
        <w:t>정도의</w:t>
      </w:r>
      <w:r w:rsidR="00413809">
        <w:rPr>
          <w:rFonts w:hint="eastAsia"/>
        </w:rPr>
        <w:t xml:space="preserve"> </w:t>
      </w:r>
      <w:r w:rsidR="00240C36">
        <w:rPr>
          <w:rFonts w:hint="eastAsia"/>
        </w:rPr>
        <w:t>속도</w:t>
      </w:r>
      <w:r w:rsidR="00240C36">
        <w:rPr>
          <w:rFonts w:hint="eastAsia"/>
        </w:rPr>
        <w:t xml:space="preserve"> </w:t>
      </w:r>
      <w:r w:rsidR="00240C36">
        <w:rPr>
          <w:rFonts w:hint="eastAsia"/>
        </w:rPr>
        <w:t>향상</w:t>
      </w:r>
      <w:r w:rsidR="00413809">
        <w:rPr>
          <w:rFonts w:hint="eastAsia"/>
        </w:rPr>
        <w:t>이</w:t>
      </w:r>
      <w:r w:rsidR="00240C36">
        <w:rPr>
          <w:rFonts w:hint="eastAsia"/>
        </w:rPr>
        <w:t xml:space="preserve"> </w:t>
      </w:r>
      <w:r w:rsidR="00240C36">
        <w:rPr>
          <w:rFonts w:hint="eastAsia"/>
        </w:rPr>
        <w:t>측정되었다</w:t>
      </w:r>
      <w:r w:rsidR="00240C36">
        <w:rPr>
          <w:rFonts w:hint="eastAsia"/>
        </w:rPr>
        <w:t>.</w:t>
      </w:r>
      <w:r w:rsidR="00240C36">
        <w:t xml:space="preserve"> </w:t>
      </w:r>
      <w:r w:rsidR="00370547">
        <w:rPr>
          <w:rFonts w:hint="eastAsia"/>
        </w:rPr>
        <w:t>원인이</w:t>
      </w:r>
      <w:r w:rsidR="00370547">
        <w:rPr>
          <w:rFonts w:hint="eastAsia"/>
        </w:rPr>
        <w:t xml:space="preserve"> </w:t>
      </w:r>
      <w:r w:rsidR="00370547">
        <w:rPr>
          <w:rFonts w:hint="eastAsia"/>
        </w:rPr>
        <w:t>된</w:t>
      </w:r>
      <w:r w:rsidR="00370547">
        <w:rPr>
          <w:rFonts w:hint="eastAsia"/>
        </w:rPr>
        <w:t xml:space="preserve"> </w:t>
      </w:r>
      <w:r w:rsidR="00555082">
        <w:rPr>
          <w:rFonts w:hint="eastAsia"/>
        </w:rPr>
        <w:t>제약사항으로는</w:t>
      </w:r>
      <w:r w:rsidR="00555082">
        <w:rPr>
          <w:rFonts w:hint="eastAsia"/>
        </w:rPr>
        <w:t xml:space="preserve"> </w:t>
      </w:r>
      <w:r w:rsidR="00555082">
        <w:t>CPU-GPU</w:t>
      </w:r>
      <w:r w:rsidR="00555082">
        <w:rPr>
          <w:rFonts w:hint="eastAsia"/>
        </w:rPr>
        <w:t>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전송</w:t>
      </w:r>
      <w:r w:rsidR="00555082">
        <w:rPr>
          <w:rFonts w:hint="eastAsia"/>
        </w:rPr>
        <w:t xml:space="preserve"> </w:t>
      </w:r>
      <w:r w:rsidR="00555082">
        <w:rPr>
          <w:rFonts w:hint="eastAsia"/>
        </w:rPr>
        <w:t>속도</w:t>
      </w:r>
      <w:r w:rsidR="00555082">
        <w:rPr>
          <w:rFonts w:hint="eastAsia"/>
        </w:rPr>
        <w:t xml:space="preserve"> </w:t>
      </w:r>
      <w:r w:rsidR="00555082">
        <w:rPr>
          <w:rFonts w:hint="eastAsia"/>
        </w:rPr>
        <w:t>한계</w:t>
      </w:r>
      <w:r w:rsidR="00555082">
        <w:rPr>
          <w:rFonts w:hint="eastAsia"/>
        </w:rPr>
        <w:t>,</w:t>
      </w:r>
      <w:r w:rsidR="00555082">
        <w:t xml:space="preserve"> </w:t>
      </w:r>
      <w:proofErr w:type="spellStart"/>
      <w:r w:rsidR="00555082">
        <w:rPr>
          <w:rFonts w:hint="eastAsia"/>
        </w:rPr>
        <w:t>벡터화된</w:t>
      </w:r>
      <w:proofErr w:type="spellEnd"/>
      <w:r w:rsidR="00555082">
        <w:rPr>
          <w:rFonts w:hint="eastAsia"/>
        </w:rPr>
        <w:t xml:space="preserve"> </w:t>
      </w:r>
      <w:r w:rsidR="00555082">
        <w:rPr>
          <w:rFonts w:hint="eastAsia"/>
        </w:rPr>
        <w:t>데이터에만</w:t>
      </w:r>
      <w:r w:rsidR="00555082">
        <w:rPr>
          <w:rFonts w:hint="eastAsia"/>
        </w:rPr>
        <w:t xml:space="preserve"> </w:t>
      </w:r>
      <w:r w:rsidR="00555082">
        <w:rPr>
          <w:rFonts w:hint="eastAsia"/>
        </w:rPr>
        <w:t>적합한</w:t>
      </w:r>
      <w:r w:rsidR="00555082">
        <w:rPr>
          <w:rFonts w:hint="eastAsia"/>
        </w:rPr>
        <w:t xml:space="preserve"> </w:t>
      </w:r>
      <w:r w:rsidR="00555082">
        <w:t xml:space="preserve">GPU </w:t>
      </w:r>
      <w:r w:rsidR="00555082">
        <w:rPr>
          <w:rFonts w:hint="eastAsia"/>
        </w:rPr>
        <w:t>내부</w:t>
      </w:r>
      <w:r w:rsidR="00555082">
        <w:rPr>
          <w:rFonts w:hint="eastAsia"/>
        </w:rPr>
        <w:t xml:space="preserve"> </w:t>
      </w:r>
      <w:r w:rsidR="00555082">
        <w:rPr>
          <w:rFonts w:hint="eastAsia"/>
        </w:rPr>
        <w:t>구조</w:t>
      </w:r>
      <w:r w:rsidR="00555082">
        <w:rPr>
          <w:rFonts w:hint="eastAsia"/>
        </w:rPr>
        <w:t>,</w:t>
      </w:r>
      <w:r w:rsidR="00555082">
        <w:t xml:space="preserve"> GPU </w:t>
      </w:r>
      <w:r w:rsidR="00555082">
        <w:rPr>
          <w:rFonts w:hint="eastAsia"/>
        </w:rPr>
        <w:t>내부</w:t>
      </w:r>
      <w:r w:rsidR="00555082">
        <w:t xml:space="preserve"> </w:t>
      </w:r>
      <w:r w:rsidR="00555082">
        <w:rPr>
          <w:rFonts w:hint="eastAsia"/>
        </w:rPr>
        <w:t>스트림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공유의</w:t>
      </w:r>
      <w:r w:rsidR="00555082">
        <w:rPr>
          <w:rFonts w:hint="eastAsia"/>
        </w:rPr>
        <w:t xml:space="preserve"> </w:t>
      </w:r>
      <w:r w:rsidR="00555082">
        <w:rPr>
          <w:rFonts w:hint="eastAsia"/>
        </w:rPr>
        <w:t>어려움</w:t>
      </w:r>
      <w:r w:rsidR="00555082">
        <w:rPr>
          <w:rFonts w:hint="eastAsia"/>
        </w:rPr>
        <w:t>,</w:t>
      </w:r>
      <w:r w:rsidR="00555082">
        <w:t xml:space="preserve"> GPU </w:t>
      </w:r>
      <w:r w:rsidR="00555082">
        <w:rPr>
          <w:rFonts w:hint="eastAsia"/>
        </w:rPr>
        <w:t>소스코드에서의</w:t>
      </w:r>
      <w:r w:rsidR="00555082">
        <w:rPr>
          <w:rFonts w:hint="eastAsia"/>
        </w:rPr>
        <w:t xml:space="preserve"> </w:t>
      </w:r>
      <w:r w:rsidR="00555082">
        <w:rPr>
          <w:rFonts w:hint="eastAsia"/>
        </w:rPr>
        <w:t>조건</w:t>
      </w:r>
      <w:r w:rsidR="00555082">
        <w:rPr>
          <w:rFonts w:hint="eastAsia"/>
        </w:rPr>
        <w:t xml:space="preserve"> </w:t>
      </w:r>
      <w:r w:rsidR="00555082">
        <w:rPr>
          <w:rFonts w:hint="eastAsia"/>
        </w:rPr>
        <w:t>문</w:t>
      </w:r>
      <w:r w:rsidR="00555082">
        <w:rPr>
          <w:rFonts w:hint="eastAsia"/>
        </w:rPr>
        <w:t xml:space="preserve"> </w:t>
      </w:r>
      <w:r w:rsidR="00555082">
        <w:rPr>
          <w:rFonts w:hint="eastAsia"/>
        </w:rPr>
        <w:t>사용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효율</w:t>
      </w:r>
      <w:r w:rsidR="00555082">
        <w:rPr>
          <w:rFonts w:hint="eastAsia"/>
        </w:rPr>
        <w:t xml:space="preserve"> </w:t>
      </w:r>
      <w:r w:rsidR="00555082">
        <w:rPr>
          <w:rFonts w:hint="eastAsia"/>
        </w:rPr>
        <w:t>저하</w:t>
      </w:r>
      <w:r w:rsidR="00555082">
        <w:rPr>
          <w:rFonts w:hint="eastAsia"/>
        </w:rPr>
        <w:t>,</w:t>
      </w:r>
      <w:r w:rsidR="00555082">
        <w:t xml:space="preserve"> GPU </w:t>
      </w:r>
      <w:proofErr w:type="spellStart"/>
      <w:r w:rsidR="00555082">
        <w:rPr>
          <w:rFonts w:hint="eastAsia"/>
        </w:rPr>
        <w:t>와프</w:t>
      </w:r>
      <w:proofErr w:type="spellEnd"/>
      <w:r w:rsidR="00555082">
        <w:rPr>
          <w:rFonts w:hint="eastAsia"/>
        </w:rPr>
        <w:t xml:space="preserve"> </w:t>
      </w:r>
      <w:r w:rsidR="00555082">
        <w:rPr>
          <w:rFonts w:hint="eastAsia"/>
        </w:rPr>
        <w:t>사이즈</w:t>
      </w:r>
      <w:r w:rsidR="00555082">
        <w:rPr>
          <w:rFonts w:hint="eastAsia"/>
        </w:rPr>
        <w:t xml:space="preserve"> </w:t>
      </w:r>
      <w:r w:rsidR="00555082">
        <w:rPr>
          <w:rFonts w:hint="eastAsia"/>
        </w:rPr>
        <w:t>제한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성능</w:t>
      </w:r>
      <w:r w:rsidR="00555082">
        <w:rPr>
          <w:rFonts w:hint="eastAsia"/>
        </w:rPr>
        <w:t xml:space="preserve"> </w:t>
      </w:r>
      <w:r w:rsidR="00555082">
        <w:rPr>
          <w:rFonts w:hint="eastAsia"/>
        </w:rPr>
        <w:t>저하</w:t>
      </w:r>
      <w:r w:rsidR="00555082">
        <w:rPr>
          <w:rFonts w:hint="eastAsia"/>
        </w:rPr>
        <w:t xml:space="preserve"> </w:t>
      </w:r>
      <w:r w:rsidR="00555082">
        <w:rPr>
          <w:rFonts w:hint="eastAsia"/>
        </w:rPr>
        <w:t>등이</w:t>
      </w:r>
      <w:r w:rsidR="00555082">
        <w:rPr>
          <w:rFonts w:hint="eastAsia"/>
        </w:rPr>
        <w:t xml:space="preserve"> </w:t>
      </w:r>
      <w:r w:rsidR="00555082">
        <w:rPr>
          <w:rFonts w:hint="eastAsia"/>
        </w:rPr>
        <w:t>있</w:t>
      </w:r>
      <w:r w:rsidR="00370547">
        <w:rPr>
          <w:rFonts w:hint="eastAsia"/>
        </w:rPr>
        <w:t>었</w:t>
      </w:r>
      <w:r w:rsidR="00555082">
        <w:rPr>
          <w:rFonts w:hint="eastAsia"/>
        </w:rPr>
        <w:t>다</w:t>
      </w:r>
      <w:r w:rsidR="00555082">
        <w:rPr>
          <w:rFonts w:hint="eastAsia"/>
        </w:rPr>
        <w:t>.</w:t>
      </w:r>
      <w:r w:rsidR="00555082">
        <w:t xml:space="preserve"> </w:t>
      </w:r>
      <w:r w:rsidR="00600073">
        <w:t xml:space="preserve">GPU </w:t>
      </w:r>
      <w:r w:rsidR="00600073">
        <w:rPr>
          <w:rFonts w:hint="eastAsia"/>
        </w:rPr>
        <w:t>스트림의</w:t>
      </w:r>
      <w:r w:rsidR="00600073">
        <w:rPr>
          <w:rFonts w:hint="eastAsia"/>
        </w:rPr>
        <w:t xml:space="preserve"> </w:t>
      </w:r>
      <w:r w:rsidR="00600073">
        <w:rPr>
          <w:rFonts w:hint="eastAsia"/>
        </w:rPr>
        <w:t>개수는</w:t>
      </w:r>
      <w:r w:rsidR="00600073">
        <w:rPr>
          <w:rFonts w:hint="eastAsia"/>
        </w:rPr>
        <w:t xml:space="preserve"> </w:t>
      </w:r>
      <w:r w:rsidR="00600073">
        <w:rPr>
          <w:rFonts w:hint="eastAsia"/>
        </w:rPr>
        <w:t>사용자가</w:t>
      </w:r>
      <w:r w:rsidR="00600073">
        <w:rPr>
          <w:rFonts w:hint="eastAsia"/>
        </w:rPr>
        <w:t xml:space="preserve"> </w:t>
      </w:r>
      <w:r w:rsidR="00600073">
        <w:rPr>
          <w:rFonts w:hint="eastAsia"/>
        </w:rPr>
        <w:t>지정할</w:t>
      </w:r>
      <w:r w:rsidR="00600073">
        <w:rPr>
          <w:rFonts w:hint="eastAsia"/>
        </w:rPr>
        <w:t xml:space="preserve"> </w:t>
      </w:r>
      <w:r w:rsidR="00600073">
        <w:rPr>
          <w:rFonts w:hint="eastAsia"/>
        </w:rPr>
        <w:t>수</w:t>
      </w:r>
      <w:r w:rsidR="00600073">
        <w:rPr>
          <w:rFonts w:hint="eastAsia"/>
        </w:rPr>
        <w:t xml:space="preserve"> </w:t>
      </w:r>
      <w:r w:rsidR="00600073">
        <w:rPr>
          <w:rFonts w:hint="eastAsia"/>
        </w:rPr>
        <w:t>있지만</w:t>
      </w:r>
      <w:r w:rsidR="00600073">
        <w:rPr>
          <w:rFonts w:hint="eastAsia"/>
        </w:rPr>
        <w:t>,</w:t>
      </w:r>
      <w:r w:rsidR="00600073">
        <w:t xml:space="preserve"> 2</w:t>
      </w:r>
      <w:r w:rsidR="00600073">
        <w:rPr>
          <w:rFonts w:hint="eastAsia"/>
        </w:rPr>
        <w:t>개가</w:t>
      </w:r>
      <w:r w:rsidR="00600073">
        <w:rPr>
          <w:rFonts w:hint="eastAsia"/>
        </w:rPr>
        <w:t xml:space="preserve"> </w:t>
      </w:r>
      <w:r w:rsidR="00600073">
        <w:rPr>
          <w:rFonts w:hint="eastAsia"/>
        </w:rPr>
        <w:t>적당하였으며</w:t>
      </w:r>
      <w:r w:rsidR="00600073">
        <w:rPr>
          <w:rFonts w:hint="eastAsia"/>
        </w:rPr>
        <w:t xml:space="preserve"> </w:t>
      </w:r>
      <w:r w:rsidR="00600073">
        <w:rPr>
          <w:rFonts w:hint="eastAsia"/>
        </w:rPr>
        <w:t>더</w:t>
      </w:r>
      <w:r w:rsidR="00600073">
        <w:rPr>
          <w:rFonts w:hint="eastAsia"/>
        </w:rPr>
        <w:t xml:space="preserve"> </w:t>
      </w:r>
      <w:r w:rsidR="00600073">
        <w:rPr>
          <w:rFonts w:hint="eastAsia"/>
        </w:rPr>
        <w:t>많은</w:t>
      </w:r>
      <w:r w:rsidR="00600073">
        <w:rPr>
          <w:rFonts w:hint="eastAsia"/>
        </w:rPr>
        <w:t xml:space="preserve"> </w:t>
      </w:r>
      <w:r w:rsidR="00600073">
        <w:rPr>
          <w:rFonts w:hint="eastAsia"/>
        </w:rPr>
        <w:t>수는</w:t>
      </w:r>
      <w:r w:rsidR="00600073">
        <w:rPr>
          <w:rFonts w:hint="eastAsia"/>
        </w:rPr>
        <w:t xml:space="preserve"> </w:t>
      </w:r>
      <w:r w:rsidR="00600073">
        <w:rPr>
          <w:rFonts w:hint="eastAsia"/>
        </w:rPr>
        <w:t>오히려</w:t>
      </w:r>
      <w:r w:rsidR="00600073">
        <w:rPr>
          <w:rFonts w:hint="eastAsia"/>
        </w:rPr>
        <w:t xml:space="preserve"> </w:t>
      </w:r>
      <w:r w:rsidR="00600073">
        <w:rPr>
          <w:rFonts w:hint="eastAsia"/>
        </w:rPr>
        <w:t>효율이</w:t>
      </w:r>
      <w:r w:rsidR="00600073">
        <w:rPr>
          <w:rFonts w:hint="eastAsia"/>
        </w:rPr>
        <w:t xml:space="preserve"> </w:t>
      </w:r>
      <w:r w:rsidR="00600073">
        <w:rPr>
          <w:rFonts w:hint="eastAsia"/>
        </w:rPr>
        <w:t>떨어졌다</w:t>
      </w:r>
      <w:r w:rsidR="00600073">
        <w:rPr>
          <w:rFonts w:hint="eastAsia"/>
        </w:rPr>
        <w:t>.</w:t>
      </w:r>
      <w:r w:rsidR="00600073">
        <w:t xml:space="preserve"> </w:t>
      </w:r>
      <w:r w:rsidR="00600073">
        <w:rPr>
          <w:rFonts w:hint="eastAsia"/>
        </w:rPr>
        <w:t>삼각형의</w:t>
      </w:r>
      <w:r w:rsidR="00600073">
        <w:rPr>
          <w:rFonts w:hint="eastAsia"/>
        </w:rPr>
        <w:t xml:space="preserve"> </w:t>
      </w:r>
      <w:r w:rsidR="00600073">
        <w:rPr>
          <w:rFonts w:hint="eastAsia"/>
        </w:rPr>
        <w:t>크기의</w:t>
      </w:r>
      <w:r w:rsidR="00600073">
        <w:rPr>
          <w:rFonts w:hint="eastAsia"/>
        </w:rPr>
        <w:t xml:space="preserve"> </w:t>
      </w:r>
      <w:r w:rsidR="00600073">
        <w:rPr>
          <w:rFonts w:hint="eastAsia"/>
        </w:rPr>
        <w:t>경우</w:t>
      </w:r>
      <w:r w:rsidR="00600073">
        <w:rPr>
          <w:rFonts w:hint="eastAsia"/>
        </w:rPr>
        <w:t xml:space="preserve"> </w:t>
      </w:r>
      <w:proofErr w:type="spellStart"/>
      <w:r w:rsidR="00600073">
        <w:rPr>
          <w:rFonts w:hint="eastAsia"/>
        </w:rPr>
        <w:t>와프</w:t>
      </w:r>
      <w:proofErr w:type="spellEnd"/>
      <w:r w:rsidR="00600073">
        <w:rPr>
          <w:rFonts w:hint="eastAsia"/>
        </w:rPr>
        <w:t xml:space="preserve"> </w:t>
      </w:r>
      <w:r w:rsidR="00600073">
        <w:rPr>
          <w:rFonts w:hint="eastAsia"/>
        </w:rPr>
        <w:t>사이즈인</w:t>
      </w:r>
      <w:r w:rsidR="00600073">
        <w:rPr>
          <w:rFonts w:hint="eastAsia"/>
        </w:rPr>
        <w:t xml:space="preserve"> </w:t>
      </w:r>
      <w:r w:rsidR="00600073">
        <w:t>16</w:t>
      </w:r>
      <w:r w:rsidR="00600073">
        <w:rPr>
          <w:rFonts w:hint="eastAsia"/>
        </w:rPr>
        <w:t>개</w:t>
      </w:r>
      <w:r w:rsidR="00600073">
        <w:rPr>
          <w:rFonts w:hint="eastAsia"/>
        </w:rPr>
        <w:t xml:space="preserve"> </w:t>
      </w:r>
      <w:r w:rsidR="00600073">
        <w:rPr>
          <w:rFonts w:hint="eastAsia"/>
        </w:rPr>
        <w:t>이하의</w:t>
      </w:r>
      <w:r w:rsidR="00600073">
        <w:rPr>
          <w:rFonts w:hint="eastAsia"/>
        </w:rPr>
        <w:t xml:space="preserve"> </w:t>
      </w:r>
      <w:r w:rsidR="00600073">
        <w:rPr>
          <w:rFonts w:hint="eastAsia"/>
        </w:rPr>
        <w:t>복셀</w:t>
      </w:r>
      <w:r w:rsidR="00600073">
        <w:rPr>
          <w:rFonts w:hint="eastAsia"/>
        </w:rPr>
        <w:t xml:space="preserve"> </w:t>
      </w:r>
      <w:r w:rsidR="00600073">
        <w:rPr>
          <w:rFonts w:hint="eastAsia"/>
        </w:rPr>
        <w:t>개수가</w:t>
      </w:r>
      <w:r w:rsidR="00600073">
        <w:rPr>
          <w:rFonts w:hint="eastAsia"/>
        </w:rPr>
        <w:t xml:space="preserve"> </w:t>
      </w:r>
      <w:r w:rsidR="00600073">
        <w:rPr>
          <w:rFonts w:hint="eastAsia"/>
        </w:rPr>
        <w:t>형성되도록</w:t>
      </w:r>
      <w:r w:rsidR="00600073">
        <w:rPr>
          <w:rFonts w:hint="eastAsia"/>
        </w:rPr>
        <w:t xml:space="preserve"> </w:t>
      </w:r>
      <w:r w:rsidR="00600073">
        <w:rPr>
          <w:rFonts w:hint="eastAsia"/>
        </w:rPr>
        <w:t>최대한</w:t>
      </w:r>
      <w:r w:rsidR="00600073">
        <w:rPr>
          <w:rFonts w:hint="eastAsia"/>
        </w:rPr>
        <w:t xml:space="preserve"> </w:t>
      </w:r>
      <w:r w:rsidR="00600073">
        <w:rPr>
          <w:rFonts w:hint="eastAsia"/>
        </w:rPr>
        <w:t>작은</w:t>
      </w:r>
      <w:r w:rsidR="00600073">
        <w:rPr>
          <w:rFonts w:hint="eastAsia"/>
        </w:rPr>
        <w:t xml:space="preserve"> </w:t>
      </w:r>
      <w:r w:rsidR="00600073">
        <w:rPr>
          <w:rFonts w:hint="eastAsia"/>
        </w:rPr>
        <w:t>크기로</w:t>
      </w:r>
      <w:r w:rsidR="00600073">
        <w:rPr>
          <w:rFonts w:hint="eastAsia"/>
        </w:rPr>
        <w:t xml:space="preserve"> </w:t>
      </w:r>
      <w:r w:rsidR="00600073">
        <w:rPr>
          <w:rFonts w:hint="eastAsia"/>
        </w:rPr>
        <w:t>준비하는</w:t>
      </w:r>
      <w:r w:rsidR="00600073">
        <w:rPr>
          <w:rFonts w:hint="eastAsia"/>
        </w:rPr>
        <w:t xml:space="preserve"> </w:t>
      </w:r>
      <w:r w:rsidR="00600073">
        <w:rPr>
          <w:rFonts w:hint="eastAsia"/>
        </w:rPr>
        <w:t>편이</w:t>
      </w:r>
      <w:r w:rsidR="00600073">
        <w:rPr>
          <w:rFonts w:hint="eastAsia"/>
        </w:rPr>
        <w:t xml:space="preserve"> </w:t>
      </w:r>
      <w:r w:rsidR="00600073">
        <w:rPr>
          <w:rFonts w:hint="eastAsia"/>
        </w:rPr>
        <w:t>가장</w:t>
      </w:r>
      <w:r w:rsidR="00600073">
        <w:rPr>
          <w:rFonts w:hint="eastAsia"/>
        </w:rPr>
        <w:t xml:space="preserve"> </w:t>
      </w:r>
      <w:r w:rsidR="00600073">
        <w:rPr>
          <w:rFonts w:hint="eastAsia"/>
        </w:rPr>
        <w:t>연산</w:t>
      </w:r>
      <w:r w:rsidR="00600073">
        <w:rPr>
          <w:rFonts w:hint="eastAsia"/>
        </w:rPr>
        <w:t xml:space="preserve"> </w:t>
      </w:r>
      <w:r w:rsidR="00600073">
        <w:rPr>
          <w:rFonts w:hint="eastAsia"/>
        </w:rPr>
        <w:t>효율이</w:t>
      </w:r>
      <w:r w:rsidR="00600073">
        <w:rPr>
          <w:rFonts w:hint="eastAsia"/>
        </w:rPr>
        <w:t xml:space="preserve"> </w:t>
      </w:r>
      <w:r w:rsidR="00600073">
        <w:rPr>
          <w:rFonts w:hint="eastAsia"/>
        </w:rPr>
        <w:t>좋게</w:t>
      </w:r>
      <w:r w:rsidR="00600073">
        <w:rPr>
          <w:rFonts w:hint="eastAsia"/>
        </w:rPr>
        <w:t xml:space="preserve"> </w:t>
      </w:r>
      <w:r w:rsidR="00600073">
        <w:rPr>
          <w:rFonts w:hint="eastAsia"/>
        </w:rPr>
        <w:t>측정되었다</w:t>
      </w:r>
      <w:r w:rsidR="00600073">
        <w:rPr>
          <w:rFonts w:hint="eastAsia"/>
        </w:rPr>
        <w:t>.</w:t>
      </w:r>
      <w:r w:rsidR="00600073">
        <w:t xml:space="preserve"> </w:t>
      </w:r>
      <w:r w:rsidR="003D6CCE">
        <w:t>GPGPU</w:t>
      </w:r>
      <w:r w:rsidR="003D6CCE">
        <w:rPr>
          <w:rFonts w:hint="eastAsia"/>
        </w:rPr>
        <w:t>연산을</w:t>
      </w:r>
      <w:r w:rsidR="003D6CCE">
        <w:rPr>
          <w:rFonts w:hint="eastAsia"/>
        </w:rPr>
        <w:t xml:space="preserve"> </w:t>
      </w:r>
      <w:r w:rsidR="003D6CCE">
        <w:rPr>
          <w:rFonts w:hint="eastAsia"/>
        </w:rPr>
        <w:t>적용</w:t>
      </w:r>
      <w:r w:rsidR="003D6CCE">
        <w:rPr>
          <w:rFonts w:hint="eastAsia"/>
        </w:rPr>
        <w:t xml:space="preserve"> </w:t>
      </w:r>
      <w:r w:rsidR="003D6CCE">
        <w:rPr>
          <w:rFonts w:hint="eastAsia"/>
        </w:rPr>
        <w:t>결과</w:t>
      </w:r>
      <w:r w:rsidR="003D6CCE">
        <w:rPr>
          <w:rFonts w:hint="eastAsia"/>
        </w:rPr>
        <w:t>,</w:t>
      </w:r>
      <w:r w:rsidR="003D6CCE">
        <w:t xml:space="preserve"> </w:t>
      </w:r>
      <w:r w:rsidR="003D6CCE">
        <w:rPr>
          <w:rFonts w:hint="eastAsia"/>
        </w:rPr>
        <w:t>지지구조</w:t>
      </w:r>
      <w:r w:rsidR="003D6CCE">
        <w:rPr>
          <w:rFonts w:hint="eastAsia"/>
        </w:rPr>
        <w:t xml:space="preserve"> </w:t>
      </w:r>
      <w:proofErr w:type="spellStart"/>
      <w:r w:rsidR="003D6CCE">
        <w:rPr>
          <w:rFonts w:hint="eastAsia"/>
        </w:rPr>
        <w:t>계산량</w:t>
      </w:r>
      <w:proofErr w:type="spellEnd"/>
      <w:r w:rsidR="003D6CCE">
        <w:rPr>
          <w:rFonts w:hint="eastAsia"/>
        </w:rPr>
        <w:t xml:space="preserve"> </w:t>
      </w:r>
      <w:r w:rsidR="003D6CCE">
        <w:rPr>
          <w:rFonts w:hint="eastAsia"/>
        </w:rPr>
        <w:t>측정에는</w:t>
      </w:r>
      <w:r w:rsidR="003D6CCE">
        <w:rPr>
          <w:rFonts w:hint="eastAsia"/>
        </w:rPr>
        <w:t xml:space="preserve"> </w:t>
      </w:r>
      <w:r w:rsidR="003D6CCE">
        <w:rPr>
          <w:rFonts w:hint="eastAsia"/>
        </w:rPr>
        <w:t>크게</w:t>
      </w:r>
      <w:r w:rsidR="003D6CCE">
        <w:rPr>
          <w:rFonts w:hint="eastAsia"/>
        </w:rPr>
        <w:t xml:space="preserve"> </w:t>
      </w:r>
      <w:r w:rsidR="003D6CCE">
        <w:rPr>
          <w:rFonts w:hint="eastAsia"/>
        </w:rPr>
        <w:t>도움이</w:t>
      </w:r>
      <w:r w:rsidR="003D6CCE">
        <w:rPr>
          <w:rFonts w:hint="eastAsia"/>
        </w:rPr>
        <w:t xml:space="preserve"> </w:t>
      </w:r>
      <w:r w:rsidR="003D6CCE">
        <w:rPr>
          <w:rFonts w:hint="eastAsia"/>
        </w:rPr>
        <w:t>되지</w:t>
      </w:r>
      <w:r w:rsidR="003D6CCE">
        <w:rPr>
          <w:rFonts w:hint="eastAsia"/>
        </w:rPr>
        <w:t xml:space="preserve"> </w:t>
      </w:r>
      <w:r w:rsidR="003D6CCE">
        <w:rPr>
          <w:rFonts w:hint="eastAsia"/>
        </w:rPr>
        <w:t>못하는</w:t>
      </w:r>
      <w:r w:rsidR="003D6CCE">
        <w:rPr>
          <w:rFonts w:hint="eastAsia"/>
        </w:rPr>
        <w:t xml:space="preserve"> </w:t>
      </w:r>
      <w:r w:rsidR="003D6CCE">
        <w:rPr>
          <w:rFonts w:hint="eastAsia"/>
        </w:rPr>
        <w:t>것으로</w:t>
      </w:r>
      <w:r w:rsidR="003D6CCE">
        <w:rPr>
          <w:rFonts w:hint="eastAsia"/>
        </w:rPr>
        <w:t xml:space="preserve"> </w:t>
      </w:r>
      <w:r w:rsidR="003D6CCE">
        <w:rPr>
          <w:rFonts w:hint="eastAsia"/>
        </w:rPr>
        <w:t>나타났다</w:t>
      </w:r>
      <w:r w:rsidR="003D6CCE">
        <w:rPr>
          <w:rFonts w:hint="eastAsia"/>
        </w:rPr>
        <w:t>.</w:t>
      </w:r>
      <w:r w:rsidR="003D6CCE">
        <w:t xml:space="preserve"> </w:t>
      </w:r>
      <w:r w:rsidR="003D6CCE">
        <w:rPr>
          <w:rFonts w:hint="eastAsia"/>
        </w:rPr>
        <w:t>그러나</w:t>
      </w:r>
      <w:r w:rsidR="003D6CCE">
        <w:rPr>
          <w:rFonts w:hint="eastAsia"/>
        </w:rPr>
        <w:t xml:space="preserve"> </w:t>
      </w:r>
      <w:r w:rsidR="003D6CCE">
        <w:rPr>
          <w:rFonts w:hint="eastAsia"/>
        </w:rPr>
        <w:t>이러한</w:t>
      </w:r>
      <w:r w:rsidR="003D6CCE">
        <w:rPr>
          <w:rFonts w:hint="eastAsia"/>
        </w:rPr>
        <w:t xml:space="preserve"> </w:t>
      </w:r>
      <w:r w:rsidR="00E471A9">
        <w:rPr>
          <w:rFonts w:hint="eastAsia"/>
        </w:rPr>
        <w:t>고속</w:t>
      </w:r>
      <w:r w:rsidR="00E471A9">
        <w:rPr>
          <w:rFonts w:hint="eastAsia"/>
        </w:rPr>
        <w:t xml:space="preserve"> </w:t>
      </w:r>
      <w:r w:rsidR="00E471A9">
        <w:rPr>
          <w:rFonts w:hint="eastAsia"/>
        </w:rPr>
        <w:t>연산</w:t>
      </w:r>
      <w:r w:rsidR="00E471A9">
        <w:rPr>
          <w:rFonts w:hint="eastAsia"/>
        </w:rPr>
        <w:t xml:space="preserve"> </w:t>
      </w:r>
      <w:r w:rsidR="003D6CCE">
        <w:rPr>
          <w:rFonts w:hint="eastAsia"/>
        </w:rPr>
        <w:t>기법은</w:t>
      </w:r>
      <w:r w:rsidR="003D6CCE">
        <w:rPr>
          <w:rFonts w:hint="eastAsia"/>
        </w:rPr>
        <w:t xml:space="preserve"> </w:t>
      </w:r>
      <w:r w:rsidR="003D6CCE">
        <w:rPr>
          <w:rFonts w:hint="eastAsia"/>
        </w:rPr>
        <w:t>향후</w:t>
      </w:r>
      <w:r w:rsidR="003D6CCE">
        <w:rPr>
          <w:rFonts w:hint="eastAsia"/>
        </w:rPr>
        <w:t xml:space="preserve"> </w:t>
      </w:r>
      <w:r w:rsidR="003D6CCE">
        <w:rPr>
          <w:rFonts w:hint="eastAsia"/>
        </w:rPr>
        <w:t>섬유의류분야</w:t>
      </w:r>
      <w:r w:rsidR="003D6CCE">
        <w:rPr>
          <w:rFonts w:hint="eastAsia"/>
        </w:rPr>
        <w:t xml:space="preserve"> </w:t>
      </w:r>
      <w:proofErr w:type="spellStart"/>
      <w:r w:rsidR="003D6CCE">
        <w:rPr>
          <w:rFonts w:hint="eastAsia"/>
        </w:rPr>
        <w:t>딥러닝</w:t>
      </w:r>
      <w:proofErr w:type="spellEnd"/>
      <w:r w:rsidR="003D6CCE">
        <w:rPr>
          <w:rFonts w:hint="eastAsia"/>
        </w:rPr>
        <w:t xml:space="preserve"> </w:t>
      </w:r>
      <w:r w:rsidR="003D6CCE">
        <w:rPr>
          <w:rFonts w:hint="eastAsia"/>
        </w:rPr>
        <w:t>등</w:t>
      </w:r>
      <w:r w:rsidR="003D6CCE">
        <w:rPr>
          <w:rFonts w:hint="eastAsia"/>
        </w:rPr>
        <w:t xml:space="preserve"> </w:t>
      </w:r>
      <w:proofErr w:type="spellStart"/>
      <w:r w:rsidR="003D6CCE">
        <w:rPr>
          <w:rFonts w:hint="eastAsia"/>
        </w:rPr>
        <w:t>벡터화된</w:t>
      </w:r>
      <w:proofErr w:type="spellEnd"/>
      <w:r w:rsidR="003D6CCE">
        <w:rPr>
          <w:rFonts w:hint="eastAsia"/>
        </w:rPr>
        <w:t xml:space="preserve"> </w:t>
      </w:r>
      <w:r w:rsidR="003D6CCE">
        <w:rPr>
          <w:rFonts w:hint="eastAsia"/>
        </w:rPr>
        <w:t>데이터의</w:t>
      </w:r>
      <w:r w:rsidR="003D6CCE">
        <w:rPr>
          <w:rFonts w:hint="eastAsia"/>
        </w:rPr>
        <w:t xml:space="preserve"> </w:t>
      </w:r>
      <w:r w:rsidR="003D6CCE">
        <w:rPr>
          <w:rFonts w:hint="eastAsia"/>
        </w:rPr>
        <w:t>연구에</w:t>
      </w:r>
      <w:r w:rsidR="003D6CCE">
        <w:rPr>
          <w:rFonts w:hint="eastAsia"/>
        </w:rPr>
        <w:t xml:space="preserve"> </w:t>
      </w:r>
      <w:r w:rsidR="003D6CCE">
        <w:rPr>
          <w:rFonts w:hint="eastAsia"/>
        </w:rPr>
        <w:t>있어서는</w:t>
      </w:r>
      <w:r w:rsidR="003D6CCE">
        <w:rPr>
          <w:rFonts w:hint="eastAsia"/>
        </w:rPr>
        <w:t xml:space="preserve"> </w:t>
      </w:r>
      <w:r w:rsidR="003D6CCE">
        <w:rPr>
          <w:rFonts w:hint="eastAsia"/>
        </w:rPr>
        <w:t>도움이</w:t>
      </w:r>
      <w:r w:rsidR="003D6CCE">
        <w:rPr>
          <w:rFonts w:hint="eastAsia"/>
        </w:rPr>
        <w:t xml:space="preserve"> </w:t>
      </w:r>
      <w:r w:rsidR="003D6CCE">
        <w:rPr>
          <w:rFonts w:hint="eastAsia"/>
        </w:rPr>
        <w:t>될</w:t>
      </w:r>
      <w:r w:rsidR="003D6CCE">
        <w:rPr>
          <w:rFonts w:hint="eastAsia"/>
        </w:rPr>
        <w:t xml:space="preserve"> </w:t>
      </w:r>
      <w:r w:rsidR="003D6CCE">
        <w:rPr>
          <w:rFonts w:hint="eastAsia"/>
        </w:rPr>
        <w:t>것으로</w:t>
      </w:r>
      <w:r w:rsidR="003D6CCE">
        <w:rPr>
          <w:rFonts w:hint="eastAsia"/>
        </w:rPr>
        <w:t xml:space="preserve"> </w:t>
      </w:r>
      <w:r w:rsidR="003D6CCE">
        <w:rPr>
          <w:rFonts w:hint="eastAsia"/>
        </w:rPr>
        <w:t>기대된다</w:t>
      </w:r>
      <w:r w:rsidR="003D6CCE">
        <w:rPr>
          <w:rFonts w:hint="eastAsia"/>
        </w:rPr>
        <w:t>.</w:t>
      </w:r>
    </w:p>
    <w:p w14:paraId="63833E15" w14:textId="35B319A3" w:rsidR="00E0799C" w:rsidRDefault="00E0799C" w:rsidP="00F12156">
      <w:pPr>
        <w:ind w:firstLineChars="50"/>
      </w:pPr>
    </w:p>
    <w:p w14:paraId="73E6BC1A" w14:textId="353DEFFD" w:rsidR="004955A8" w:rsidRPr="00C04363" w:rsidRDefault="00121CA9" w:rsidP="00F12156">
      <w:pPr>
        <w:ind w:firstLine="20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This work was supported by the National Research Foundation of Korea (NRF) grant funded by the Korea 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EC703BA" w:rsidR="000D7202" w:rsidRDefault="000D7202" w:rsidP="00F12156">
      <w:pPr>
        <w:ind w:firstLine="200"/>
      </w:pPr>
    </w:p>
    <w:p w14:paraId="3920515C" w14:textId="27CC6868" w:rsidR="00504733" w:rsidRPr="00197B90" w:rsidRDefault="00504733" w:rsidP="00F12156">
      <w:pPr>
        <w:pStyle w:val="1"/>
        <w:numPr>
          <w:ilvl w:val="0"/>
          <w:numId w:val="0"/>
        </w:numPr>
        <w:ind w:left="280"/>
      </w:pPr>
      <w:r w:rsidRPr="00274A0F">
        <w:rPr>
          <w:rFonts w:hint="eastAsia"/>
        </w:rPr>
        <w:t>Appendix</w:t>
      </w:r>
    </w:p>
    <w:p w14:paraId="6AF62754" w14:textId="0A5FABB1" w:rsidR="00876FDF" w:rsidRDefault="00A231B8" w:rsidP="00F12156">
      <w:pPr>
        <w:ind w:firstLine="200"/>
      </w:pPr>
      <w:r>
        <w:t xml:space="preserve">Figure </w:t>
      </w:r>
      <w:r w:rsidR="004F08A3">
        <w:t>A1, A2</w:t>
      </w:r>
      <w:r w:rsidR="004F08A3">
        <w:rPr>
          <w:rFonts w:hint="eastAsia"/>
        </w:rPr>
        <w:t>는</w:t>
      </w:r>
      <w:r w:rsidR="004F08A3">
        <w:rPr>
          <w:rFonts w:hint="eastAsia"/>
        </w:rPr>
        <w:t xml:space="preserve"> </w:t>
      </w:r>
      <w:r w:rsidR="004F08A3">
        <w:rPr>
          <w:rFonts w:hint="eastAsia"/>
        </w:rPr>
        <w:t>각각</w:t>
      </w:r>
      <w:r w:rsidR="004F08A3">
        <w:rPr>
          <w:rFonts w:hint="eastAsia"/>
        </w:rPr>
        <w:t xml:space="preserve"> </w:t>
      </w:r>
      <w:r w:rsidR="00C70A2E">
        <w:rPr>
          <w:rFonts w:hint="eastAsia"/>
        </w:rPr>
        <w:t>동일한</w:t>
      </w:r>
      <w:r w:rsidR="00C70A2E">
        <w:rPr>
          <w:rFonts w:hint="eastAsia"/>
        </w:rPr>
        <w:t xml:space="preserve"> (</w:t>
      </w:r>
      <w:proofErr w:type="spellStart"/>
      <w:proofErr w:type="gramStart"/>
      <w:r w:rsidR="00C70A2E">
        <w:rPr>
          <w:rFonts w:hint="eastAsia"/>
        </w:rPr>
        <w:t>x,y</w:t>
      </w:r>
      <w:proofErr w:type="spellEnd"/>
      <w:proofErr w:type="gramEnd"/>
      <w:r w:rsidR="00C70A2E">
        <w:rPr>
          <w:rFonts w:hint="eastAsia"/>
        </w:rPr>
        <w:t>)</w:t>
      </w:r>
      <w:r w:rsidR="00C70A2E">
        <w:rPr>
          <w:rFonts w:hint="eastAsia"/>
        </w:rPr>
        <w:t>위치에</w:t>
      </w:r>
      <w:r w:rsidR="00C70A2E">
        <w:rPr>
          <w:rFonts w:hint="eastAsia"/>
        </w:rPr>
        <w:t xml:space="preserve"> </w:t>
      </w:r>
      <w:r w:rsidR="00C70A2E">
        <w:rPr>
          <w:rFonts w:hint="eastAsia"/>
        </w:rPr>
        <w:t>있는</w:t>
      </w:r>
      <w:r w:rsidR="00C70A2E">
        <w:rPr>
          <w:rFonts w:hint="eastAsia"/>
        </w:rPr>
        <w:t xml:space="preserve"> </w:t>
      </w:r>
      <w:r w:rsidR="00C70A2E">
        <w:rPr>
          <w:rFonts w:hint="eastAsia"/>
        </w:rPr>
        <w:t>복셀들을</w:t>
      </w:r>
      <w:r w:rsidR="00C70A2E">
        <w:rPr>
          <w:rFonts w:hint="eastAsia"/>
        </w:rPr>
        <w:t xml:space="preserve"> </w:t>
      </w:r>
      <w:r w:rsidR="00C70A2E">
        <w:t>z</w:t>
      </w:r>
      <w:r w:rsidR="00C70A2E">
        <w:rPr>
          <w:rFonts w:hint="eastAsia"/>
        </w:rPr>
        <w:t>좌표를</w:t>
      </w:r>
      <w:r w:rsidR="00C70A2E">
        <w:rPr>
          <w:rFonts w:hint="eastAsia"/>
        </w:rPr>
        <w:t xml:space="preserve"> </w:t>
      </w:r>
      <w:r w:rsidR="00C70A2E">
        <w:rPr>
          <w:rFonts w:hint="eastAsia"/>
        </w:rPr>
        <w:t>기준으로</w:t>
      </w:r>
      <w:r w:rsidR="00C70A2E">
        <w:rPr>
          <w:rFonts w:hint="eastAsia"/>
        </w:rPr>
        <w:t xml:space="preserve"> </w:t>
      </w:r>
      <w:r w:rsidR="00C70A2E">
        <w:rPr>
          <w:rFonts w:hint="eastAsia"/>
        </w:rPr>
        <w:t>분류</w:t>
      </w:r>
      <w:r w:rsidR="00C70A2E">
        <w:rPr>
          <w:rFonts w:hint="eastAsia"/>
        </w:rPr>
        <w:t>(</w:t>
      </w:r>
      <w:r w:rsidR="00C70A2E">
        <w:t>sort)</w:t>
      </w:r>
      <w:r w:rsidR="00C70A2E">
        <w:rPr>
          <w:rFonts w:hint="eastAsia"/>
        </w:rPr>
        <w:t>하는</w:t>
      </w:r>
      <w:r w:rsidR="00C70A2E">
        <w:rPr>
          <w:rFonts w:hint="eastAsia"/>
        </w:rPr>
        <w:t xml:space="preserve"> </w:t>
      </w:r>
      <w:r w:rsidR="00C70A2E">
        <w:rPr>
          <w:rFonts w:hint="eastAsia"/>
        </w:rPr>
        <w:t>소스코드</w:t>
      </w:r>
      <w:r w:rsidR="004F08A3">
        <w:rPr>
          <w:rFonts w:hint="eastAsia"/>
        </w:rPr>
        <w:t>의</w:t>
      </w:r>
      <w:r w:rsidR="004F08A3">
        <w:rPr>
          <w:rFonts w:hint="eastAsia"/>
        </w:rPr>
        <w:t xml:space="preserve"> </w:t>
      </w:r>
      <w:r w:rsidR="004F08A3">
        <w:rPr>
          <w:rFonts w:hint="eastAsia"/>
        </w:rPr>
        <w:t>일부</w:t>
      </w:r>
      <w:r w:rsidR="004F08A3">
        <w:rPr>
          <w:rFonts w:hint="eastAsia"/>
        </w:rPr>
        <w:t xml:space="preserve"> </w:t>
      </w:r>
      <w:r w:rsidR="004F08A3">
        <w:rPr>
          <w:rFonts w:hint="eastAsia"/>
        </w:rPr>
        <w:t>사례</w:t>
      </w:r>
      <w:r>
        <w:rPr>
          <w:rFonts w:hint="eastAsia"/>
        </w:rPr>
        <w:t>이다</w:t>
      </w:r>
      <w:r>
        <w:t>.</w:t>
      </w:r>
    </w:p>
    <w:p w14:paraId="5AE52A80" w14:textId="01181C48" w:rsidR="00504733" w:rsidRDefault="00F126FA" w:rsidP="00F12156">
      <w:pPr>
        <w:pStyle w:val="-center"/>
        <w:spacing w:line="480" w:lineRule="auto"/>
      </w:pPr>
      <w:r w:rsidRPr="00F126FA">
        <w:rPr>
          <w:noProof/>
        </w:rPr>
        <w:lastRenderedPageBreak/>
        <w:drawing>
          <wp:inline distT="0" distB="0" distL="0" distR="0" wp14:anchorId="27740C18" wp14:editId="42B1C5C5">
            <wp:extent cx="2520000" cy="1872343"/>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872343"/>
                    </a:xfrm>
                    <a:prstGeom prst="rect">
                      <a:avLst/>
                    </a:prstGeom>
                    <a:noFill/>
                    <a:ln>
                      <a:noFill/>
                    </a:ln>
                  </pic:spPr>
                </pic:pic>
              </a:graphicData>
            </a:graphic>
          </wp:inline>
        </w:drawing>
      </w:r>
    </w:p>
    <w:p w14:paraId="68D2648A" w14:textId="2287EB29" w:rsidR="007B6039" w:rsidRDefault="007B6039" w:rsidP="00F12156">
      <w:pPr>
        <w:pStyle w:val="Figure"/>
        <w:spacing w:line="480" w:lineRule="auto"/>
        <w:ind w:firstLine="200"/>
      </w:pPr>
      <w:r w:rsidRPr="008A4E50">
        <w:rPr>
          <w:rFonts w:hint="eastAsia"/>
          <w:b/>
        </w:rPr>
        <w:t>F</w:t>
      </w:r>
      <w:r w:rsidRPr="008A4E50">
        <w:rPr>
          <w:b/>
        </w:rPr>
        <w:t>igure A1.</w:t>
      </w:r>
      <w:r>
        <w:t xml:space="preserve"> CPU source code for pixel vertical sorting algorithm</w:t>
      </w:r>
      <w:r w:rsidR="009E04E2">
        <w:t xml:space="preserve"> using C++ 11</w:t>
      </w:r>
    </w:p>
    <w:p w14:paraId="5D187824" w14:textId="0052EA95" w:rsidR="00463D54" w:rsidRDefault="00463D54" w:rsidP="00F12156">
      <w:pPr>
        <w:ind w:left="200" w:firstLine="200"/>
      </w:pPr>
    </w:p>
    <w:p w14:paraId="46BA8F7D" w14:textId="71D59730" w:rsidR="008A4E50" w:rsidRDefault="00197EEE" w:rsidP="00F12156">
      <w:pPr>
        <w:pStyle w:val="-center"/>
        <w:spacing w:line="480" w:lineRule="auto"/>
      </w:pPr>
      <w:r w:rsidRPr="00197EEE">
        <w:rPr>
          <w:noProof/>
        </w:rPr>
        <w:drawing>
          <wp:inline distT="0" distB="0" distL="0" distR="0" wp14:anchorId="669D9AB8" wp14:editId="4147E9B8">
            <wp:extent cx="2616347" cy="42926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6902" cy="4293511"/>
                    </a:xfrm>
                    <a:prstGeom prst="rect">
                      <a:avLst/>
                    </a:prstGeom>
                    <a:noFill/>
                    <a:ln>
                      <a:noFill/>
                    </a:ln>
                  </pic:spPr>
                </pic:pic>
              </a:graphicData>
            </a:graphic>
          </wp:inline>
        </w:drawing>
      </w:r>
    </w:p>
    <w:p w14:paraId="42021336" w14:textId="46A214AA" w:rsidR="008A4E50" w:rsidRDefault="008A4E50" w:rsidP="00F12156">
      <w:pPr>
        <w:pStyle w:val="Figure"/>
        <w:spacing w:line="480" w:lineRule="auto"/>
        <w:ind w:firstLine="200"/>
      </w:pPr>
      <w:r w:rsidRPr="008A4E50">
        <w:rPr>
          <w:rFonts w:hint="eastAsia"/>
          <w:b/>
        </w:rPr>
        <w:t>F</w:t>
      </w:r>
      <w:r w:rsidRPr="008A4E50">
        <w:rPr>
          <w:b/>
        </w:rPr>
        <w:t>igure A2.</w:t>
      </w:r>
      <w:r>
        <w:t xml:space="preserve"> GPU source code for pixel vertical sorting algorithm using </w:t>
      </w:r>
      <w:r w:rsidR="0001560A">
        <w:t>NVIDIA</w:t>
      </w:r>
      <w:r>
        <w:t xml:space="preserve"> CUDA toolkit</w:t>
      </w:r>
    </w:p>
    <w:p w14:paraId="00EECFF7" w14:textId="4F3E74EA" w:rsidR="008A4E50" w:rsidRDefault="008A4E50" w:rsidP="00F12156">
      <w:pPr>
        <w:ind w:left="200" w:firstLine="200"/>
      </w:pPr>
    </w:p>
    <w:p w14:paraId="2B74B42B" w14:textId="2B27DBF2" w:rsidR="00944EDA" w:rsidRDefault="00073722" w:rsidP="00F12156">
      <w:pPr>
        <w:pStyle w:val="1"/>
        <w:numPr>
          <w:ilvl w:val="0"/>
          <w:numId w:val="0"/>
        </w:numPr>
        <w:ind w:left="280"/>
      </w:pPr>
      <w:r w:rsidRPr="00274A0F">
        <w:rPr>
          <w:rFonts w:hint="eastAsia"/>
        </w:rPr>
        <w:t>References</w:t>
      </w:r>
    </w:p>
    <w:p w14:paraId="4E51A911" w14:textId="77777777" w:rsidR="00E063EA" w:rsidRPr="00E063EA" w:rsidRDefault="00944EDA" w:rsidP="00E063EA">
      <w:pPr>
        <w:pStyle w:val="EndNoteBibliography"/>
        <w:ind w:left="720" w:firstLine="200"/>
      </w:pPr>
      <w:r>
        <w:fldChar w:fldCharType="begin"/>
      </w:r>
      <w:r>
        <w:instrText xml:space="preserve"> ADDIN EN.REFLIST </w:instrText>
      </w:r>
      <w:r>
        <w:fldChar w:fldCharType="separate"/>
      </w:r>
      <w:r w:rsidR="00E063EA" w:rsidRPr="00E063EA">
        <w:t>1.</w:t>
      </w:r>
      <w:r w:rsidR="00E063EA" w:rsidRPr="00E063EA">
        <w:tab/>
        <w:t xml:space="preserve">A. ISO, "ISO/ASTM 52900: 2015 Additive Manufacturing–General Principles–Terminology", in </w:t>
      </w:r>
      <w:r w:rsidR="00E063EA" w:rsidRPr="00E063EA">
        <w:rPr>
          <w:i/>
        </w:rPr>
        <w:t>ASTM F2792-10e1</w:t>
      </w:r>
      <w:r w:rsidR="00E063EA" w:rsidRPr="00E063EA">
        <w:t>. 2015.</w:t>
      </w:r>
    </w:p>
    <w:p w14:paraId="15C4295F" w14:textId="77777777" w:rsidR="00E063EA" w:rsidRPr="00E063EA" w:rsidRDefault="00E063EA" w:rsidP="00E063EA">
      <w:pPr>
        <w:pStyle w:val="EndNoteBibliography"/>
        <w:ind w:left="720" w:firstLine="200"/>
      </w:pPr>
      <w:r w:rsidRPr="00E063EA">
        <w:lastRenderedPageBreak/>
        <w:t>2.</w:t>
      </w:r>
      <w:r w:rsidRPr="00E063EA">
        <w:tab/>
        <w:t>S. C. Joshi and A. A. Sheikh, "3D printing in aerospace and its long-term sustainability"</w:t>
      </w:r>
      <w:r w:rsidRPr="00E063EA">
        <w:rPr>
          <w:i/>
        </w:rPr>
        <w:t>.</w:t>
      </w:r>
      <w:r w:rsidRPr="00E063EA">
        <w:t xml:space="preserve"> </w:t>
      </w:r>
      <w:r w:rsidRPr="00E063EA">
        <w:rPr>
          <w:i/>
        </w:rPr>
        <w:t>Virtual and Physical Prototyping</w:t>
      </w:r>
      <w:r w:rsidRPr="00E063EA">
        <w:t xml:space="preserve">, 2015. </w:t>
      </w:r>
      <w:r w:rsidRPr="00E063EA">
        <w:rPr>
          <w:b/>
        </w:rPr>
        <w:t>10</w:t>
      </w:r>
      <w:r w:rsidRPr="00E063EA">
        <w:t>, 175-185.</w:t>
      </w:r>
    </w:p>
    <w:p w14:paraId="77289844" w14:textId="77777777" w:rsidR="00E063EA" w:rsidRPr="00E063EA" w:rsidRDefault="00E063EA" w:rsidP="00E063EA">
      <w:pPr>
        <w:pStyle w:val="EndNoteBibliography"/>
        <w:ind w:left="720" w:firstLine="200"/>
      </w:pPr>
      <w:r w:rsidRPr="00E063EA">
        <w:t>3.</w:t>
      </w:r>
      <w:r w:rsidRPr="00E063EA">
        <w:tab/>
        <w:t>F. Bos, R. Wolfs, Z. Ahmed, and T. Salet, "Additive manufacturing of concrete in construction: potentials and challenges of 3D concrete printing"</w:t>
      </w:r>
      <w:r w:rsidRPr="00E063EA">
        <w:rPr>
          <w:i/>
        </w:rPr>
        <w:t>.</w:t>
      </w:r>
      <w:r w:rsidRPr="00E063EA">
        <w:t xml:space="preserve"> </w:t>
      </w:r>
      <w:r w:rsidRPr="00E063EA">
        <w:rPr>
          <w:i/>
        </w:rPr>
        <w:t>Virtual and Physical Prototyping</w:t>
      </w:r>
      <w:r w:rsidRPr="00E063EA">
        <w:t xml:space="preserve">, 2016. </w:t>
      </w:r>
      <w:r w:rsidRPr="00E063EA">
        <w:rPr>
          <w:b/>
        </w:rPr>
        <w:t>11</w:t>
      </w:r>
      <w:r w:rsidRPr="00E063EA">
        <w:t>, 209-225.</w:t>
      </w:r>
    </w:p>
    <w:p w14:paraId="3FB99C5F" w14:textId="77777777" w:rsidR="00E063EA" w:rsidRPr="00E063EA" w:rsidRDefault="00E063EA" w:rsidP="00E063EA">
      <w:pPr>
        <w:pStyle w:val="EndNoteBibliography"/>
        <w:ind w:left="720" w:firstLine="200"/>
      </w:pPr>
      <w:r w:rsidRPr="00E063EA">
        <w:t>4.</w:t>
      </w:r>
      <w:r w:rsidRPr="00E063EA">
        <w:tab/>
        <w:t>A. Perrot, D. Rangeard, and A. Pierre, "Structural built-up of cement-based materials used for 3D-printing extrusion techniques"</w:t>
      </w:r>
      <w:r w:rsidRPr="00E063EA">
        <w:rPr>
          <w:i/>
        </w:rPr>
        <w:t>.</w:t>
      </w:r>
      <w:r w:rsidRPr="00E063EA">
        <w:t xml:space="preserve"> </w:t>
      </w:r>
      <w:r w:rsidRPr="00E063EA">
        <w:rPr>
          <w:i/>
        </w:rPr>
        <w:t>Mater. Struct.</w:t>
      </w:r>
      <w:r w:rsidRPr="00E063EA">
        <w:t xml:space="preserve">, 2016. </w:t>
      </w:r>
      <w:r w:rsidRPr="00E063EA">
        <w:rPr>
          <w:b/>
        </w:rPr>
        <w:t>49</w:t>
      </w:r>
      <w:r w:rsidRPr="00E063EA">
        <w:t>, 1213-1220.</w:t>
      </w:r>
    </w:p>
    <w:p w14:paraId="6AD84E00" w14:textId="77777777" w:rsidR="00E063EA" w:rsidRPr="00E063EA" w:rsidRDefault="00E063EA" w:rsidP="00E063EA">
      <w:pPr>
        <w:pStyle w:val="EndNoteBibliography"/>
        <w:ind w:left="720" w:firstLine="200"/>
      </w:pPr>
      <w:r w:rsidRPr="00E063EA">
        <w:t>5.</w:t>
      </w:r>
      <w:r w:rsidRPr="00E063EA">
        <w:tab/>
        <w:t>J. Pearce, "Applications of open source 3-D printing on small farms"</w:t>
      </w:r>
      <w:r w:rsidRPr="00E063EA">
        <w:rPr>
          <w:i/>
        </w:rPr>
        <w:t>.</w:t>
      </w:r>
      <w:r w:rsidRPr="00E063EA">
        <w:t xml:space="preserve"> </w:t>
      </w:r>
      <w:r w:rsidRPr="00E063EA">
        <w:rPr>
          <w:i/>
        </w:rPr>
        <w:t>Organic Farming</w:t>
      </w:r>
      <w:r w:rsidRPr="00E063EA">
        <w:t xml:space="preserve">, 2013. </w:t>
      </w:r>
      <w:r w:rsidRPr="00E063EA">
        <w:rPr>
          <w:b/>
        </w:rPr>
        <w:t>1</w:t>
      </w:r>
      <w:r w:rsidRPr="00E063EA">
        <w:t>, 19-35.</w:t>
      </w:r>
    </w:p>
    <w:p w14:paraId="5C461F89" w14:textId="77777777" w:rsidR="00E063EA" w:rsidRPr="00E063EA" w:rsidRDefault="00E063EA" w:rsidP="00E063EA">
      <w:pPr>
        <w:pStyle w:val="EndNoteBibliography"/>
        <w:ind w:left="720" w:firstLine="200"/>
      </w:pPr>
      <w:r w:rsidRPr="00E063EA">
        <w:t>6.</w:t>
      </w:r>
      <w:r w:rsidRPr="00E063EA">
        <w:tab/>
        <w:t>C. Guo, M. Zhang, and B. Bhandari, "Model building and slicing in food 3D printing processes: a review"</w:t>
      </w:r>
      <w:r w:rsidRPr="00E063EA">
        <w:rPr>
          <w:i/>
        </w:rPr>
        <w:t>.</w:t>
      </w:r>
      <w:r w:rsidRPr="00E063EA">
        <w:t xml:space="preserve"> </w:t>
      </w:r>
      <w:r w:rsidRPr="00E063EA">
        <w:rPr>
          <w:i/>
        </w:rPr>
        <w:t>Comprehensive Reviews in Food Science and Food Safety</w:t>
      </w:r>
      <w:r w:rsidRPr="00E063EA">
        <w:t xml:space="preserve">, 2019. </w:t>
      </w:r>
      <w:r w:rsidRPr="00E063EA">
        <w:rPr>
          <w:b/>
        </w:rPr>
        <w:t>18</w:t>
      </w:r>
      <w:r w:rsidRPr="00E063EA">
        <w:t>, 1052-1069.</w:t>
      </w:r>
    </w:p>
    <w:p w14:paraId="2BDA02E8" w14:textId="77777777" w:rsidR="00E063EA" w:rsidRPr="00E063EA" w:rsidRDefault="00E063EA" w:rsidP="00E063EA">
      <w:pPr>
        <w:pStyle w:val="EndNoteBibliography"/>
        <w:ind w:left="720" w:firstLine="200"/>
      </w:pPr>
      <w:r w:rsidRPr="00E063EA">
        <w:t>7.</w:t>
      </w:r>
      <w:r w:rsidRPr="00E063EA">
        <w:tab/>
        <w:t>I. Badash, K. Burtt, C. A. Solorzano, and J. N. Carey, "Innovations in surgery simulation: a review of past, current and future techniques"</w:t>
      </w:r>
      <w:r w:rsidRPr="00E063EA">
        <w:rPr>
          <w:i/>
        </w:rPr>
        <w:t>.</w:t>
      </w:r>
      <w:r w:rsidRPr="00E063EA">
        <w:t xml:space="preserve"> </w:t>
      </w:r>
      <w:r w:rsidRPr="00E063EA">
        <w:rPr>
          <w:i/>
        </w:rPr>
        <w:t>Ann. Transl. Med.</w:t>
      </w:r>
      <w:r w:rsidRPr="00E063EA">
        <w:t xml:space="preserve">, 2016. </w:t>
      </w:r>
      <w:r w:rsidRPr="00E063EA">
        <w:rPr>
          <w:b/>
        </w:rPr>
        <w:t>4</w:t>
      </w:r>
      <w:r w:rsidRPr="00E063EA">
        <w:t>.</w:t>
      </w:r>
    </w:p>
    <w:p w14:paraId="6880BC95" w14:textId="77777777" w:rsidR="00E063EA" w:rsidRPr="00E063EA" w:rsidRDefault="00E063EA" w:rsidP="00E063EA">
      <w:pPr>
        <w:pStyle w:val="EndNoteBibliography"/>
        <w:ind w:left="720" w:firstLine="200"/>
      </w:pPr>
      <w:r w:rsidRPr="00E063EA">
        <w:t>8.</w:t>
      </w:r>
      <w:r w:rsidRPr="00E063EA">
        <w:tab/>
        <w:t>S. V. Murphy and A. Atala, "3D bioprinting of tissues and organs"</w:t>
      </w:r>
      <w:r w:rsidRPr="00E063EA">
        <w:rPr>
          <w:i/>
        </w:rPr>
        <w:t>.</w:t>
      </w:r>
      <w:r w:rsidRPr="00E063EA">
        <w:t xml:space="preserve"> </w:t>
      </w:r>
      <w:r w:rsidRPr="00E063EA">
        <w:rPr>
          <w:i/>
        </w:rPr>
        <w:t>Nat. Biotechnol.</w:t>
      </w:r>
      <w:r w:rsidRPr="00E063EA">
        <w:t xml:space="preserve">, 2014. </w:t>
      </w:r>
      <w:r w:rsidRPr="00E063EA">
        <w:rPr>
          <w:b/>
        </w:rPr>
        <w:t>32</w:t>
      </w:r>
      <w:r w:rsidRPr="00E063EA">
        <w:t>, 773.</w:t>
      </w:r>
    </w:p>
    <w:p w14:paraId="20B5BFC1" w14:textId="77777777" w:rsidR="00E063EA" w:rsidRPr="00E063EA" w:rsidRDefault="00E063EA" w:rsidP="00E063EA">
      <w:pPr>
        <w:pStyle w:val="EndNoteBibliography"/>
        <w:ind w:left="720" w:firstLine="200"/>
      </w:pPr>
      <w:r w:rsidRPr="00E063EA">
        <w:t>9.</w:t>
      </w:r>
      <w:r w:rsidRPr="00E063EA">
        <w:tab/>
        <w:t>F. Rengier, A. Mehndiratta, H. Von Tengg-Kobligk, C. M. Zechmann, R. Unterhinninghofen, H.-U. Kauczor, and F. L. Giesel, "3D printing based on imaging data: review of medical applications"</w:t>
      </w:r>
      <w:r w:rsidRPr="00E063EA">
        <w:rPr>
          <w:i/>
        </w:rPr>
        <w:t>.</w:t>
      </w:r>
      <w:r w:rsidRPr="00E063EA">
        <w:t xml:space="preserve"> </w:t>
      </w:r>
      <w:r w:rsidRPr="00E063EA">
        <w:rPr>
          <w:i/>
        </w:rPr>
        <w:t>Int. J. Comput. Assist. Radiol. Surg.</w:t>
      </w:r>
      <w:r w:rsidRPr="00E063EA">
        <w:t xml:space="preserve">, 2010. </w:t>
      </w:r>
      <w:r w:rsidRPr="00E063EA">
        <w:rPr>
          <w:b/>
        </w:rPr>
        <w:t>5</w:t>
      </w:r>
      <w:r w:rsidRPr="00E063EA">
        <w:t>, 335-341.</w:t>
      </w:r>
    </w:p>
    <w:p w14:paraId="04518719" w14:textId="77777777" w:rsidR="00E063EA" w:rsidRPr="00E063EA" w:rsidRDefault="00E063EA" w:rsidP="00E063EA">
      <w:pPr>
        <w:pStyle w:val="EndNoteBibliography"/>
        <w:ind w:left="720" w:firstLine="200"/>
      </w:pPr>
      <w:r w:rsidRPr="00E063EA">
        <w:t>10.</w:t>
      </w:r>
      <w:r w:rsidRPr="00E063EA">
        <w:tab/>
        <w:t>T. D. Ngo, A. Kashani, G. Imbalzano, K. T. Nguyen, and D. Hui, "Additive manufacturing (3D printing): A review of materials, methods, applications and challenges"</w:t>
      </w:r>
      <w:r w:rsidRPr="00E063EA">
        <w:rPr>
          <w:i/>
        </w:rPr>
        <w:t>.</w:t>
      </w:r>
      <w:r w:rsidRPr="00E063EA">
        <w:t xml:space="preserve"> </w:t>
      </w:r>
      <w:r w:rsidRPr="00E063EA">
        <w:rPr>
          <w:i/>
        </w:rPr>
        <w:t>Composites Part B: Engineering</w:t>
      </w:r>
      <w:r w:rsidRPr="00E063EA">
        <w:t xml:space="preserve">, 2018. </w:t>
      </w:r>
      <w:r w:rsidRPr="00E063EA">
        <w:rPr>
          <w:b/>
        </w:rPr>
        <w:t>143</w:t>
      </w:r>
      <w:r w:rsidRPr="00E063EA">
        <w:t>, 172-196.</w:t>
      </w:r>
    </w:p>
    <w:p w14:paraId="7C652161" w14:textId="77777777" w:rsidR="00E063EA" w:rsidRPr="00E063EA" w:rsidRDefault="00E063EA" w:rsidP="00E063EA">
      <w:pPr>
        <w:pStyle w:val="EndNoteBibliography"/>
        <w:ind w:left="720" w:firstLine="200"/>
      </w:pPr>
      <w:r w:rsidRPr="00E063EA">
        <w:t>11.</w:t>
      </w:r>
      <w:r w:rsidRPr="00E063EA">
        <w:tab/>
        <w:t>P. Delfs, M. Tows, and H.-J. Schmid, "Optimized build orientation of additive manufactured parts for improved surface quality and build time"</w:t>
      </w:r>
      <w:r w:rsidRPr="00E063EA">
        <w:rPr>
          <w:i/>
        </w:rPr>
        <w:t>.</w:t>
      </w:r>
      <w:r w:rsidRPr="00E063EA">
        <w:t xml:space="preserve"> </w:t>
      </w:r>
      <w:r w:rsidRPr="00E063EA">
        <w:rPr>
          <w:i/>
        </w:rPr>
        <w:t>Additive Manufacturing</w:t>
      </w:r>
      <w:r w:rsidRPr="00E063EA">
        <w:t xml:space="preserve">, 2016. </w:t>
      </w:r>
      <w:r w:rsidRPr="00E063EA">
        <w:rPr>
          <w:b/>
        </w:rPr>
        <w:t>12</w:t>
      </w:r>
      <w:r w:rsidRPr="00E063EA">
        <w:t>, 314-320.</w:t>
      </w:r>
    </w:p>
    <w:p w14:paraId="7F07657C" w14:textId="77777777" w:rsidR="00E063EA" w:rsidRPr="00E063EA" w:rsidRDefault="00E063EA" w:rsidP="00E063EA">
      <w:pPr>
        <w:pStyle w:val="EndNoteBibliography"/>
        <w:ind w:left="720" w:firstLine="200"/>
      </w:pPr>
      <w:r w:rsidRPr="00E063EA">
        <w:t>12.</w:t>
      </w:r>
      <w:r w:rsidRPr="00E063EA">
        <w:tab/>
        <w:t>C. Dai, C. C. Wang, C. Wu, S. Lefebvre, G. Fang, and Y.-J. Liu, "Support-free volume printing by multi-axis motion"</w:t>
      </w:r>
      <w:r w:rsidRPr="00E063EA">
        <w:rPr>
          <w:i/>
        </w:rPr>
        <w:t>.</w:t>
      </w:r>
      <w:r w:rsidRPr="00E063EA">
        <w:t xml:space="preserve"> </w:t>
      </w:r>
      <w:r w:rsidRPr="00E063EA">
        <w:rPr>
          <w:i/>
        </w:rPr>
        <w:t>ACM Trans. Graph.</w:t>
      </w:r>
      <w:r w:rsidRPr="00E063EA">
        <w:t xml:space="preserve">, 2018. </w:t>
      </w:r>
      <w:r w:rsidRPr="00E063EA">
        <w:rPr>
          <w:b/>
        </w:rPr>
        <w:t>37</w:t>
      </w:r>
      <w:r w:rsidRPr="00E063EA">
        <w:t>, 1-14.</w:t>
      </w:r>
    </w:p>
    <w:p w14:paraId="11262A77" w14:textId="77777777" w:rsidR="00E063EA" w:rsidRPr="00E063EA" w:rsidRDefault="00E063EA" w:rsidP="00E063EA">
      <w:pPr>
        <w:pStyle w:val="EndNoteBibliography"/>
        <w:ind w:left="720" w:firstLine="200"/>
      </w:pPr>
      <w:r w:rsidRPr="00E063EA">
        <w:t>13.</w:t>
      </w:r>
      <w:r w:rsidRPr="00E063EA">
        <w:tab/>
        <w:t>C. C. Wang, Y.-S. Leung, and Y. Chen, "Solid modeling of polyhedral objects by layered depth-normal images on the GPU"</w:t>
      </w:r>
      <w:r w:rsidRPr="00E063EA">
        <w:rPr>
          <w:i/>
        </w:rPr>
        <w:t>.</w:t>
      </w:r>
      <w:r w:rsidRPr="00E063EA">
        <w:t xml:space="preserve"> </w:t>
      </w:r>
      <w:r w:rsidRPr="00E063EA">
        <w:rPr>
          <w:i/>
        </w:rPr>
        <w:t>Computer-Aided Design</w:t>
      </w:r>
      <w:r w:rsidRPr="00E063EA">
        <w:t xml:space="preserve">, 2010. </w:t>
      </w:r>
      <w:r w:rsidRPr="00E063EA">
        <w:rPr>
          <w:b/>
        </w:rPr>
        <w:t>42</w:t>
      </w:r>
      <w:r w:rsidRPr="00E063EA">
        <w:t>, 535-544.</w:t>
      </w:r>
    </w:p>
    <w:p w14:paraId="114D2509" w14:textId="77777777" w:rsidR="00E063EA" w:rsidRPr="00E063EA" w:rsidRDefault="00E063EA" w:rsidP="00E063EA">
      <w:pPr>
        <w:pStyle w:val="EndNoteBibliography"/>
        <w:ind w:left="720" w:firstLine="200"/>
      </w:pPr>
      <w:r w:rsidRPr="00E063EA">
        <w:t>14.</w:t>
      </w:r>
      <w:r w:rsidRPr="00E063EA">
        <w:tab/>
        <w:t>P. Das, K. Mhapsekar, S. Chowdhury, R. Samant, and S. Anand, "Selection of build orientation for optimal support structures and minimum part errors in additive manufacturing"</w:t>
      </w:r>
      <w:r w:rsidRPr="00E063EA">
        <w:rPr>
          <w:i/>
        </w:rPr>
        <w:t>.</w:t>
      </w:r>
      <w:r w:rsidRPr="00E063EA">
        <w:t xml:space="preserve"> </w:t>
      </w:r>
      <w:r w:rsidRPr="00E063EA">
        <w:rPr>
          <w:i/>
        </w:rPr>
        <w:t>Computer-Aided Design and Applications</w:t>
      </w:r>
      <w:r w:rsidRPr="00E063EA">
        <w:t xml:space="preserve">, 2017. </w:t>
      </w:r>
      <w:r w:rsidRPr="00E063EA">
        <w:rPr>
          <w:b/>
        </w:rPr>
        <w:t>14</w:t>
      </w:r>
      <w:r w:rsidRPr="00E063EA">
        <w:t>, 1-13.</w:t>
      </w:r>
    </w:p>
    <w:p w14:paraId="7FFFB5D8" w14:textId="77777777" w:rsidR="00E063EA" w:rsidRPr="00E063EA" w:rsidRDefault="00E063EA" w:rsidP="00E063EA">
      <w:pPr>
        <w:pStyle w:val="EndNoteBibliography"/>
        <w:ind w:left="720" w:firstLine="200"/>
      </w:pPr>
      <w:r w:rsidRPr="00E063EA">
        <w:t>15.</w:t>
      </w:r>
      <w:r w:rsidRPr="00E063EA">
        <w:tab/>
        <w:t>Q. Xu, H. Jeon, and M. Annavaram. "Graph processing on GPUs: Where are the bottlenecks?". 2014 IEEE International Symposium on Workload Characterization (IISWC), pp.140-149: IEEE, 2014.</w:t>
      </w:r>
    </w:p>
    <w:p w14:paraId="0786577B" w14:textId="77777777" w:rsidR="00E063EA" w:rsidRPr="00E063EA" w:rsidRDefault="00E063EA" w:rsidP="00E063EA">
      <w:pPr>
        <w:pStyle w:val="EndNoteBibliography"/>
        <w:ind w:left="720" w:firstLine="200"/>
      </w:pPr>
      <w:r w:rsidRPr="00E063EA">
        <w:t>16.</w:t>
      </w:r>
      <w:r w:rsidRPr="00E063EA">
        <w:tab/>
        <w:t>B. Ezair, F. Massarwi, and G. Elber, "Orientation analysis of 3D objects toward minimal support volume in 3D-printing"</w:t>
      </w:r>
      <w:r w:rsidRPr="00E063EA">
        <w:rPr>
          <w:i/>
        </w:rPr>
        <w:t>.</w:t>
      </w:r>
      <w:r w:rsidRPr="00E063EA">
        <w:t xml:space="preserve"> </w:t>
      </w:r>
      <w:r w:rsidRPr="00E063EA">
        <w:rPr>
          <w:i/>
        </w:rPr>
        <w:t>Comput. Graph.</w:t>
      </w:r>
      <w:r w:rsidRPr="00E063EA">
        <w:t xml:space="preserve">, 2015. </w:t>
      </w:r>
      <w:r w:rsidRPr="00E063EA">
        <w:rPr>
          <w:b/>
        </w:rPr>
        <w:t>51</w:t>
      </w:r>
      <w:r w:rsidRPr="00E063EA">
        <w:t>, 117-124.</w:t>
      </w:r>
    </w:p>
    <w:p w14:paraId="00042050" w14:textId="77777777" w:rsidR="00E063EA" w:rsidRPr="00E063EA" w:rsidRDefault="00E063EA" w:rsidP="00E063EA">
      <w:pPr>
        <w:pStyle w:val="EndNoteBibliography"/>
        <w:ind w:left="720" w:firstLine="200"/>
      </w:pPr>
      <w:r w:rsidRPr="00E063EA">
        <w:t>17.</w:t>
      </w:r>
      <w:r w:rsidRPr="00E063EA">
        <w:tab/>
        <w:t>J. Y. Jung, S. Chee, and I. H. Sul, "Support structure tomography using per-pixel signed shadow casting in human manikin 3D printing"</w:t>
      </w:r>
      <w:r w:rsidRPr="00E063EA">
        <w:rPr>
          <w:i/>
        </w:rPr>
        <w:t>.</w:t>
      </w:r>
      <w:r w:rsidRPr="00E063EA">
        <w:t xml:space="preserve"> </w:t>
      </w:r>
      <w:r w:rsidRPr="00E063EA">
        <w:rPr>
          <w:i/>
        </w:rPr>
        <w:t>Fash. Text.</w:t>
      </w:r>
      <w:r w:rsidRPr="00E063EA">
        <w:t xml:space="preserve">, 2022. </w:t>
      </w:r>
      <w:r w:rsidRPr="00E063EA">
        <w:rPr>
          <w:b/>
        </w:rPr>
        <w:t>9</w:t>
      </w:r>
      <w:r w:rsidRPr="00E063EA">
        <w:t>, 1-18.</w:t>
      </w:r>
    </w:p>
    <w:p w14:paraId="6DFFFA37" w14:textId="77777777" w:rsidR="00E063EA" w:rsidRPr="00E063EA" w:rsidRDefault="00E063EA" w:rsidP="00E063EA">
      <w:pPr>
        <w:pStyle w:val="EndNoteBibliography"/>
        <w:ind w:left="720" w:firstLine="200"/>
      </w:pPr>
      <w:r w:rsidRPr="00E063EA">
        <w:t>18.</w:t>
      </w:r>
      <w:r w:rsidRPr="00E063EA">
        <w:tab/>
        <w:t>J. Y. Jung, S. Chee, and I. Sul, "Prediction of optimal 3D printing orientation using vertically sparse voxelization and modified support structure tomography"</w:t>
      </w:r>
      <w:r w:rsidRPr="00E063EA">
        <w:rPr>
          <w:i/>
        </w:rPr>
        <w:t>.</w:t>
      </w:r>
      <w:r w:rsidRPr="00E063EA">
        <w:t xml:space="preserve"> </w:t>
      </w:r>
      <w:r w:rsidRPr="00E063EA">
        <w:rPr>
          <w:i/>
        </w:rPr>
        <w:t>Int. J. Cloth. Sci. Tech.</w:t>
      </w:r>
      <w:r w:rsidRPr="00E063EA">
        <w:t xml:space="preserve">, 2023. </w:t>
      </w:r>
      <w:r w:rsidRPr="00E063EA">
        <w:rPr>
          <w:b/>
        </w:rPr>
        <w:t>35</w:t>
      </w:r>
      <w:r w:rsidRPr="00E063EA">
        <w:t>, 799-832.</w:t>
      </w:r>
    </w:p>
    <w:p w14:paraId="6F8C3D6B" w14:textId="77777777" w:rsidR="00E063EA" w:rsidRPr="00E063EA" w:rsidRDefault="00E063EA" w:rsidP="00E063EA">
      <w:pPr>
        <w:pStyle w:val="EndNoteBibliography"/>
        <w:ind w:left="720" w:firstLine="200"/>
      </w:pPr>
      <w:r w:rsidRPr="00E063EA">
        <w:t>19.</w:t>
      </w:r>
      <w:r w:rsidRPr="00E063EA">
        <w:tab/>
        <w:t>T. Wu, S. He, J. Liu, S. Sun, K. Liu, Q.-L. Han, and Y. Tang, "A brief overview of ChatGPT: The history, status quo and potential future development"</w:t>
      </w:r>
      <w:r w:rsidRPr="00E063EA">
        <w:rPr>
          <w:i/>
        </w:rPr>
        <w:t>.</w:t>
      </w:r>
      <w:r w:rsidRPr="00E063EA">
        <w:t xml:space="preserve"> </w:t>
      </w:r>
      <w:r w:rsidRPr="00E063EA">
        <w:rPr>
          <w:i/>
        </w:rPr>
        <w:t>IEEE/CAA Journal of Automatica Sinica</w:t>
      </w:r>
      <w:r w:rsidRPr="00E063EA">
        <w:t xml:space="preserve">, 2023. </w:t>
      </w:r>
      <w:r w:rsidRPr="00E063EA">
        <w:rPr>
          <w:b/>
        </w:rPr>
        <w:t>10</w:t>
      </w:r>
      <w:r w:rsidRPr="00E063EA">
        <w:t>, 1122-1136.</w:t>
      </w:r>
    </w:p>
    <w:p w14:paraId="2280839C" w14:textId="77777777" w:rsidR="00E063EA" w:rsidRPr="00E063EA" w:rsidRDefault="00E063EA" w:rsidP="00E063EA">
      <w:pPr>
        <w:pStyle w:val="EndNoteBibliography"/>
        <w:ind w:left="720" w:firstLine="200"/>
      </w:pPr>
      <w:r w:rsidRPr="00E063EA">
        <w:t>20.</w:t>
      </w:r>
      <w:r w:rsidRPr="00E063EA">
        <w:tab/>
        <w:t xml:space="preserve">C. Zhang, C. Zhang, S. Zheng, Y. Qiao, C. Li, M. Zhang, S. K. Dam, C. M. Thwal, Y. L. Tun, and L. L. </w:t>
      </w:r>
      <w:r w:rsidRPr="00E063EA">
        <w:lastRenderedPageBreak/>
        <w:t>Huy, "A complete survey on generative ai (aigc): Is chatgpt from gpt-4 to gpt-5 all you need?"</w:t>
      </w:r>
      <w:r w:rsidRPr="00E063EA">
        <w:rPr>
          <w:i/>
        </w:rPr>
        <w:t>.</w:t>
      </w:r>
      <w:r w:rsidRPr="00E063EA">
        <w:t xml:space="preserve"> </w:t>
      </w:r>
      <w:r w:rsidRPr="00E063EA">
        <w:rPr>
          <w:i/>
        </w:rPr>
        <w:t>arXiv preprint arXiv:2303.11717</w:t>
      </w:r>
      <w:r w:rsidRPr="00E063EA">
        <w:t>, 2023.</w:t>
      </w:r>
    </w:p>
    <w:p w14:paraId="62ACE0E3" w14:textId="77777777" w:rsidR="00E063EA" w:rsidRPr="00E063EA" w:rsidRDefault="00E063EA" w:rsidP="00E063EA">
      <w:pPr>
        <w:pStyle w:val="EndNoteBibliography"/>
        <w:ind w:left="720" w:firstLine="200"/>
      </w:pPr>
      <w:r w:rsidRPr="00E063EA">
        <w:t>21.</w:t>
      </w:r>
      <w:r w:rsidRPr="00E063EA">
        <w:tab/>
        <w:t>E. Nurvitadhi, D. Sheffield, J. Sim, A. Mishra, G. Venkatesh, and D. Marr. "Accelerating binarized neural networks: Comparison of FPGA, CPU, GPU, and ASIC". 2016 International Conference on Field-Programmable Technology (FPT), pp.77-84: IEEE, 2016.</w:t>
      </w:r>
    </w:p>
    <w:p w14:paraId="30704B7C" w14:textId="77777777" w:rsidR="00E063EA" w:rsidRPr="00E063EA" w:rsidRDefault="00E063EA" w:rsidP="00E063EA">
      <w:pPr>
        <w:pStyle w:val="EndNoteBibliography"/>
        <w:ind w:left="720" w:firstLine="200"/>
      </w:pPr>
      <w:r w:rsidRPr="00E063EA">
        <w:t>22.</w:t>
      </w:r>
      <w:r w:rsidRPr="00E063EA">
        <w:tab/>
        <w:t>I. Buck, "Gpu computing with nvidia cuda", ACM SIGGRAPH 2007 courses, 2007. Vol., pp.6-es.</w:t>
      </w:r>
    </w:p>
    <w:p w14:paraId="1A5E4712" w14:textId="77777777" w:rsidR="00E063EA" w:rsidRPr="00E063EA" w:rsidRDefault="00E063EA" w:rsidP="00E063EA">
      <w:pPr>
        <w:pStyle w:val="EndNoteBibliography"/>
        <w:ind w:left="720" w:firstLine="200"/>
      </w:pPr>
      <w:r w:rsidRPr="00E063EA">
        <w:t>23.</w:t>
      </w:r>
      <w:r w:rsidRPr="00E063EA">
        <w:tab/>
        <w:t>J. Y. Jung, S. Chee, and I. H. Sul, "Prediction of optimal 3D printing orientation using vertically sparse voxelization and modified support structure tomography"</w:t>
      </w:r>
      <w:r w:rsidRPr="00E063EA">
        <w:rPr>
          <w:i/>
        </w:rPr>
        <w:t>.</w:t>
      </w:r>
      <w:r w:rsidRPr="00E063EA">
        <w:t xml:space="preserve"> </w:t>
      </w:r>
      <w:r w:rsidRPr="00E063EA">
        <w:rPr>
          <w:i/>
        </w:rPr>
        <w:t>Internationl Journal of Clothing Science and Technology</w:t>
      </w:r>
      <w:r w:rsidRPr="00E063EA">
        <w:t xml:space="preserve">, 2023. </w:t>
      </w:r>
      <w:r w:rsidRPr="00E063EA">
        <w:rPr>
          <w:b/>
        </w:rPr>
        <w:t>accepted</w:t>
      </w:r>
      <w:r w:rsidRPr="00E063EA">
        <w:t>.</w:t>
      </w:r>
    </w:p>
    <w:p w14:paraId="3835F41D" w14:textId="77777777" w:rsidR="00E063EA" w:rsidRPr="00E063EA" w:rsidRDefault="00E063EA" w:rsidP="00E063EA">
      <w:pPr>
        <w:pStyle w:val="EndNoteBibliography"/>
        <w:ind w:left="720" w:firstLine="200"/>
      </w:pPr>
      <w:r w:rsidRPr="00E063EA">
        <w:t>24.</w:t>
      </w:r>
      <w:r w:rsidRPr="00E063EA">
        <w:tab/>
        <w:t>J. Y. Jung and I. H. Sul, "Prediction of 3D Printing Bottom Plate Amount Using Open Source Software and Support Structure Tomography"</w:t>
      </w:r>
      <w:r w:rsidRPr="00E063EA">
        <w:rPr>
          <w:i/>
        </w:rPr>
        <w:t>.</w:t>
      </w:r>
      <w:r w:rsidRPr="00E063EA">
        <w:t xml:space="preserve"> </w:t>
      </w:r>
      <w:r w:rsidRPr="00E063EA">
        <w:rPr>
          <w:i/>
        </w:rPr>
        <w:t>Text. Sci. Eng.</w:t>
      </w:r>
      <w:r w:rsidRPr="00E063EA">
        <w:t xml:space="preserve">, 2023. </w:t>
      </w:r>
      <w:r w:rsidRPr="00E063EA">
        <w:rPr>
          <w:b/>
        </w:rPr>
        <w:t>60</w:t>
      </w:r>
      <w:r w:rsidRPr="00E063EA">
        <w:t>, 249-255.</w:t>
      </w:r>
    </w:p>
    <w:p w14:paraId="01B72483" w14:textId="77777777" w:rsidR="00E063EA" w:rsidRPr="00E063EA" w:rsidRDefault="00E063EA" w:rsidP="00E063EA">
      <w:pPr>
        <w:pStyle w:val="EndNoteBibliography"/>
        <w:ind w:left="720" w:firstLine="200"/>
      </w:pPr>
      <w:r w:rsidRPr="00E063EA">
        <w:t>25.</w:t>
      </w:r>
      <w:r w:rsidRPr="00E063EA">
        <w:tab/>
        <w:t>J. Y. Jung and I. H. Sul, "Prediction of Filament Usage in Human Manikin 3D Printing Using Voxel Approximation-based Shadow Projection"</w:t>
      </w:r>
      <w:r w:rsidRPr="00E063EA">
        <w:rPr>
          <w:i/>
        </w:rPr>
        <w:t>.</w:t>
      </w:r>
      <w:r w:rsidRPr="00E063EA">
        <w:t xml:space="preserve"> </w:t>
      </w:r>
      <w:r w:rsidRPr="00E063EA">
        <w:rPr>
          <w:i/>
        </w:rPr>
        <w:t>Text. Sci. Eng.</w:t>
      </w:r>
      <w:r w:rsidRPr="00E063EA">
        <w:t xml:space="preserve">, 2022. </w:t>
      </w:r>
      <w:r w:rsidRPr="00E063EA">
        <w:rPr>
          <w:b/>
        </w:rPr>
        <w:t>59</w:t>
      </w:r>
      <w:r w:rsidRPr="00E063EA">
        <w:t>, 79-87.</w:t>
      </w:r>
    </w:p>
    <w:p w14:paraId="18CB07B8" w14:textId="77777777" w:rsidR="00E063EA" w:rsidRPr="00E063EA" w:rsidRDefault="00E063EA" w:rsidP="00E063EA">
      <w:pPr>
        <w:pStyle w:val="EndNoteBibliography"/>
        <w:ind w:left="720" w:firstLine="200"/>
      </w:pPr>
      <w:r w:rsidRPr="00E063EA">
        <w:t>26.</w:t>
      </w:r>
      <w:r w:rsidRPr="00E063EA">
        <w:tab/>
        <w:t>J. A. Slotwinski and S. Moylan, "Applicability of existing materials testing standards for additive manufacturing materials", US Department of Commerce, National Institute of Standards and Technology …, 2014.</w:t>
      </w:r>
    </w:p>
    <w:p w14:paraId="227D58F4" w14:textId="77777777" w:rsidR="00E063EA" w:rsidRPr="00E063EA" w:rsidRDefault="00E063EA" w:rsidP="00E063EA">
      <w:pPr>
        <w:pStyle w:val="EndNoteBibliography"/>
        <w:ind w:left="720" w:firstLine="200"/>
      </w:pPr>
      <w:r w:rsidRPr="00E063EA">
        <w:t>27.</w:t>
      </w:r>
      <w:r w:rsidRPr="00E063EA">
        <w:tab/>
        <w:t>M. Khairy, A. G. Wassal, and M. Zahran, "A survey of architectural approaches for improving GPGPU performance, programmability and heterogeneity"</w:t>
      </w:r>
      <w:r w:rsidRPr="00E063EA">
        <w:rPr>
          <w:i/>
        </w:rPr>
        <w:t>.</w:t>
      </w:r>
      <w:r w:rsidRPr="00E063EA">
        <w:t xml:space="preserve"> </w:t>
      </w:r>
      <w:r w:rsidRPr="00E063EA">
        <w:rPr>
          <w:i/>
        </w:rPr>
        <w:t>Journal of Parallel and Distributed Computing</w:t>
      </w:r>
      <w:r w:rsidRPr="00E063EA">
        <w:t xml:space="preserve">, 2019. </w:t>
      </w:r>
      <w:r w:rsidRPr="00E063EA">
        <w:rPr>
          <w:b/>
        </w:rPr>
        <w:t>127</w:t>
      </w:r>
      <w:r w:rsidRPr="00E063EA">
        <w:t>, 65-88.</w:t>
      </w:r>
    </w:p>
    <w:p w14:paraId="4F758CD2" w14:textId="77777777" w:rsidR="00E063EA" w:rsidRPr="00E063EA" w:rsidRDefault="00E063EA" w:rsidP="00E063EA">
      <w:pPr>
        <w:pStyle w:val="EndNoteBibliography"/>
        <w:ind w:left="720" w:firstLine="200"/>
      </w:pPr>
      <w:r w:rsidRPr="00E063EA">
        <w:t>28.</w:t>
      </w:r>
      <w:r w:rsidRPr="00E063EA">
        <w:tab/>
        <w:t>S. Filippone, V. Cardellini, D. Barbieri, and A. Fanfarillo, "Sparse matrix-vector multiplication on GPGPUs"</w:t>
      </w:r>
      <w:r w:rsidRPr="00E063EA">
        <w:rPr>
          <w:i/>
        </w:rPr>
        <w:t>.</w:t>
      </w:r>
      <w:r w:rsidRPr="00E063EA">
        <w:t xml:space="preserve"> </w:t>
      </w:r>
      <w:r w:rsidRPr="00E063EA">
        <w:rPr>
          <w:i/>
        </w:rPr>
        <w:t>ACM Transactions on Mathematical Software (TOMS)</w:t>
      </w:r>
      <w:r w:rsidRPr="00E063EA">
        <w:t xml:space="preserve">, 2017. </w:t>
      </w:r>
      <w:r w:rsidRPr="00E063EA">
        <w:rPr>
          <w:b/>
        </w:rPr>
        <w:t>43</w:t>
      </w:r>
      <w:r w:rsidRPr="00E063EA">
        <w:t>, 1-49.</w:t>
      </w:r>
    </w:p>
    <w:p w14:paraId="2E1B385E" w14:textId="77777777" w:rsidR="00E063EA" w:rsidRPr="00E063EA" w:rsidRDefault="00E063EA" w:rsidP="00E063EA">
      <w:pPr>
        <w:pStyle w:val="EndNoteBibliography"/>
        <w:ind w:left="720" w:firstLine="200"/>
      </w:pPr>
      <w:r w:rsidRPr="00E063EA">
        <w:t>29.</w:t>
      </w:r>
      <w:r w:rsidRPr="00E063EA">
        <w:tab/>
        <w:t>B. He, N. K. Govindaraju, Q. Luo, and B. Smith. "Efficient gather and scatter operations on graphics processors". Proceedings of the 2007 ACM/IEEE Conference on Supercomputing, pp.1-12, 2007.</w:t>
      </w:r>
    </w:p>
    <w:p w14:paraId="5E19A854" w14:textId="77777777" w:rsidR="00E063EA" w:rsidRPr="00E063EA" w:rsidRDefault="00E063EA" w:rsidP="00E063EA">
      <w:pPr>
        <w:pStyle w:val="EndNoteBibliography"/>
        <w:ind w:left="720" w:firstLine="200"/>
      </w:pPr>
      <w:r w:rsidRPr="00E063EA">
        <w:t>30.</w:t>
      </w:r>
      <w:r w:rsidRPr="00E063EA">
        <w:tab/>
        <w:t>M. Harris and M. Garland, "Optimizing parallel prefix operations for the Fermi architecture", GPU Computing Gems Jade Edition, Elsevier, 2012. Vol., pp.29-38.</w:t>
      </w:r>
    </w:p>
    <w:p w14:paraId="004FC4B8" w14:textId="4EDCF4ED" w:rsidR="00073722" w:rsidRDefault="00944EDA" w:rsidP="00F12156">
      <w:pPr>
        <w:pStyle w:val="EndNoteBibliography"/>
        <w:spacing w:line="480" w:lineRule="auto"/>
        <w:ind w:firstLine="200"/>
      </w:pPr>
      <w:r>
        <w:fldChar w:fldCharType="end"/>
      </w:r>
      <w:r w:rsidR="00D964F6">
        <w:fldChar w:fldCharType="begin"/>
      </w:r>
      <w:r w:rsidR="00D964F6">
        <w:instrText xml:space="preserve"> ADDIN </w:instrText>
      </w:r>
      <w:r w:rsidR="00D964F6">
        <w:fldChar w:fldCharType="end"/>
      </w:r>
    </w:p>
    <w:sectPr w:rsidR="00073722" w:rsidSect="00F12156">
      <w:headerReference w:type="even" r:id="rId35"/>
      <w:headerReference w:type="default" r:id="rId36"/>
      <w:footerReference w:type="even" r:id="rId37"/>
      <w:footerReference w:type="default" r:id="rId38"/>
      <w:headerReference w:type="first" r:id="rId39"/>
      <w:footerReference w:type="first" r:id="rId40"/>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47CE5D" w14:textId="77777777" w:rsidR="0057465D" w:rsidRDefault="0057465D" w:rsidP="00F61452">
      <w:pPr>
        <w:ind w:left="200" w:firstLine="200"/>
      </w:pPr>
      <w:r>
        <w:separator/>
      </w:r>
    </w:p>
  </w:endnote>
  <w:endnote w:type="continuationSeparator" w:id="0">
    <w:p w14:paraId="76511390" w14:textId="77777777" w:rsidR="0057465D" w:rsidRDefault="0057465D" w:rsidP="00F61452">
      <w:pPr>
        <w:ind w:left="200"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57465D" w:rsidRDefault="0057465D" w:rsidP="00467445">
    <w:pPr>
      <w:pStyle w:val="a5"/>
      <w:ind w:left="200" w:firstLine="2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57465D" w:rsidRDefault="0057465D" w:rsidP="00234FB8">
    <w:pPr>
      <w:pStyle w:val="a5"/>
      <w:ind w:left="200" w:firstLine="20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57465D" w:rsidRDefault="0057465D" w:rsidP="00467445">
    <w:pPr>
      <w:pStyle w:val="a5"/>
      <w:ind w:leftChars="100" w:left="200" w:firstLine="2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57465D" w:rsidRDefault="0057465D" w:rsidP="00467445">
    <w:pPr>
      <w:pStyle w:val="a5"/>
      <w:ind w:left="200" w:firstLine="2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36259" w14:textId="77777777" w:rsidR="0057465D" w:rsidRDefault="0057465D" w:rsidP="00F61452">
      <w:pPr>
        <w:ind w:left="200" w:firstLine="200"/>
      </w:pPr>
      <w:r>
        <w:separator/>
      </w:r>
    </w:p>
  </w:footnote>
  <w:footnote w:type="continuationSeparator" w:id="0">
    <w:p w14:paraId="26895EBE" w14:textId="77777777" w:rsidR="0057465D" w:rsidRDefault="0057465D" w:rsidP="00F61452">
      <w:pPr>
        <w:ind w:left="200" w:firstLine="2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57465D" w:rsidRDefault="0057465D" w:rsidP="00467445">
    <w:pPr>
      <w:pStyle w:val="a4"/>
      <w:ind w:left="200" w:firstLine="2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57465D" w:rsidRDefault="0057465D" w:rsidP="00467445">
    <w:pPr>
      <w:pStyle w:val="a4"/>
      <w:ind w:leftChars="100" w:left="200" w:firstLine="2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57465D" w:rsidRDefault="0057465D" w:rsidP="00467445">
    <w:pPr>
      <w:pStyle w:val="a4"/>
      <w:ind w:left="200" w:firstLine="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457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ewtwrqv2aeoeztw5x0tdivwta2rrztde5&quot;&gt;quantitative_EndNoteLibrary2016&lt;record-ids&gt;&lt;item&gt;495&lt;/item&gt;&lt;item&gt;541&lt;/item&gt;&lt;item&gt;564&lt;/item&gt;&lt;item&gt;569&lt;/item&gt;&lt;item&gt;654&lt;/item&gt;&lt;item&gt;658&lt;/item&gt;&lt;item&gt;683&lt;/item&gt;&lt;item&gt;720&lt;/item&gt;&lt;item&gt;747&lt;/item&gt;&lt;item&gt;819&lt;/item&gt;&lt;item&gt;823&lt;/item&gt;&lt;item&gt;824&lt;/item&gt;&lt;item&gt;826&lt;/item&gt;&lt;item&gt;832&lt;/item&gt;&lt;item&gt;857&lt;/item&gt;&lt;item&gt;858&lt;/item&gt;&lt;item&gt;870&lt;/item&gt;&lt;item&gt;892&lt;/item&gt;&lt;item&gt;893&lt;/item&gt;&lt;item&gt;894&lt;/item&gt;&lt;item&gt;895&lt;/item&gt;&lt;item&gt;901&lt;/item&gt;&lt;item&gt;904&lt;/item&gt;&lt;item&gt;905&lt;/item&gt;&lt;item&gt;907&lt;/item&gt;&lt;item&gt;910&lt;/item&gt;&lt;item&gt;911&lt;/item&gt;&lt;item&gt;912&lt;/item&gt;&lt;item&gt;913&lt;/item&gt;&lt;item&gt;914&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262E"/>
    <w:rsid w:val="00013022"/>
    <w:rsid w:val="000138A0"/>
    <w:rsid w:val="00013D62"/>
    <w:rsid w:val="000150D1"/>
    <w:rsid w:val="00015118"/>
    <w:rsid w:val="0001560A"/>
    <w:rsid w:val="000166D9"/>
    <w:rsid w:val="00016AF7"/>
    <w:rsid w:val="000179D2"/>
    <w:rsid w:val="00017B83"/>
    <w:rsid w:val="00017F07"/>
    <w:rsid w:val="00020457"/>
    <w:rsid w:val="00020BAD"/>
    <w:rsid w:val="00021619"/>
    <w:rsid w:val="0002174C"/>
    <w:rsid w:val="0002200B"/>
    <w:rsid w:val="0002243A"/>
    <w:rsid w:val="000228C8"/>
    <w:rsid w:val="000229A0"/>
    <w:rsid w:val="00022ACD"/>
    <w:rsid w:val="000235F9"/>
    <w:rsid w:val="000238ED"/>
    <w:rsid w:val="00023AE6"/>
    <w:rsid w:val="00024018"/>
    <w:rsid w:val="00024350"/>
    <w:rsid w:val="000246FA"/>
    <w:rsid w:val="00024DDB"/>
    <w:rsid w:val="00025029"/>
    <w:rsid w:val="00025781"/>
    <w:rsid w:val="000257A4"/>
    <w:rsid w:val="00025B9F"/>
    <w:rsid w:val="000264FA"/>
    <w:rsid w:val="0002675B"/>
    <w:rsid w:val="000267F5"/>
    <w:rsid w:val="00026C77"/>
    <w:rsid w:val="00026D35"/>
    <w:rsid w:val="000272DC"/>
    <w:rsid w:val="00027D3C"/>
    <w:rsid w:val="0003042C"/>
    <w:rsid w:val="00030856"/>
    <w:rsid w:val="00031C78"/>
    <w:rsid w:val="00031F98"/>
    <w:rsid w:val="000326FE"/>
    <w:rsid w:val="00032929"/>
    <w:rsid w:val="00032B31"/>
    <w:rsid w:val="00033C7B"/>
    <w:rsid w:val="00033F46"/>
    <w:rsid w:val="00034379"/>
    <w:rsid w:val="0003442A"/>
    <w:rsid w:val="000344DE"/>
    <w:rsid w:val="00036212"/>
    <w:rsid w:val="000363BE"/>
    <w:rsid w:val="0003657C"/>
    <w:rsid w:val="000365E9"/>
    <w:rsid w:val="00036AD0"/>
    <w:rsid w:val="00036F32"/>
    <w:rsid w:val="0003740E"/>
    <w:rsid w:val="00037C36"/>
    <w:rsid w:val="00037EE4"/>
    <w:rsid w:val="0004172A"/>
    <w:rsid w:val="000418E7"/>
    <w:rsid w:val="00041A10"/>
    <w:rsid w:val="00041F7D"/>
    <w:rsid w:val="00042303"/>
    <w:rsid w:val="000423B6"/>
    <w:rsid w:val="000428C9"/>
    <w:rsid w:val="00042EF9"/>
    <w:rsid w:val="0004316B"/>
    <w:rsid w:val="00043D7D"/>
    <w:rsid w:val="000445EA"/>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A7"/>
    <w:rsid w:val="0006210B"/>
    <w:rsid w:val="00062644"/>
    <w:rsid w:val="000629DA"/>
    <w:rsid w:val="0006321F"/>
    <w:rsid w:val="000636FB"/>
    <w:rsid w:val="000647CB"/>
    <w:rsid w:val="00064863"/>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691"/>
    <w:rsid w:val="0008078F"/>
    <w:rsid w:val="000815AD"/>
    <w:rsid w:val="00081DCB"/>
    <w:rsid w:val="00082CA5"/>
    <w:rsid w:val="00082F23"/>
    <w:rsid w:val="000836FA"/>
    <w:rsid w:val="00084104"/>
    <w:rsid w:val="0008418D"/>
    <w:rsid w:val="00084883"/>
    <w:rsid w:val="000849B6"/>
    <w:rsid w:val="00084D29"/>
    <w:rsid w:val="00086C0E"/>
    <w:rsid w:val="000871B2"/>
    <w:rsid w:val="00087FD7"/>
    <w:rsid w:val="00090058"/>
    <w:rsid w:val="00090473"/>
    <w:rsid w:val="00090885"/>
    <w:rsid w:val="00090ABA"/>
    <w:rsid w:val="0009133E"/>
    <w:rsid w:val="000926CD"/>
    <w:rsid w:val="000927E9"/>
    <w:rsid w:val="00092861"/>
    <w:rsid w:val="00092F0E"/>
    <w:rsid w:val="00092FB0"/>
    <w:rsid w:val="0009301F"/>
    <w:rsid w:val="000936C2"/>
    <w:rsid w:val="00094200"/>
    <w:rsid w:val="00094506"/>
    <w:rsid w:val="000945B9"/>
    <w:rsid w:val="000948BD"/>
    <w:rsid w:val="0009526D"/>
    <w:rsid w:val="00095CE7"/>
    <w:rsid w:val="00095F01"/>
    <w:rsid w:val="000961D3"/>
    <w:rsid w:val="0009642E"/>
    <w:rsid w:val="000964BD"/>
    <w:rsid w:val="000965FB"/>
    <w:rsid w:val="00096A76"/>
    <w:rsid w:val="00096BDB"/>
    <w:rsid w:val="00096F0B"/>
    <w:rsid w:val="00096F35"/>
    <w:rsid w:val="00097A72"/>
    <w:rsid w:val="000A011D"/>
    <w:rsid w:val="000A0556"/>
    <w:rsid w:val="000A111D"/>
    <w:rsid w:val="000A1432"/>
    <w:rsid w:val="000A1A4A"/>
    <w:rsid w:val="000A1C63"/>
    <w:rsid w:val="000A1E04"/>
    <w:rsid w:val="000A2300"/>
    <w:rsid w:val="000A2374"/>
    <w:rsid w:val="000A2673"/>
    <w:rsid w:val="000A27D9"/>
    <w:rsid w:val="000A2E92"/>
    <w:rsid w:val="000A3041"/>
    <w:rsid w:val="000A44BE"/>
    <w:rsid w:val="000A4A79"/>
    <w:rsid w:val="000A524E"/>
    <w:rsid w:val="000A54F5"/>
    <w:rsid w:val="000A674E"/>
    <w:rsid w:val="000A6752"/>
    <w:rsid w:val="000A7056"/>
    <w:rsid w:val="000A7CC8"/>
    <w:rsid w:val="000B09BF"/>
    <w:rsid w:val="000B0D41"/>
    <w:rsid w:val="000B10D3"/>
    <w:rsid w:val="000B11AA"/>
    <w:rsid w:val="000B1BDC"/>
    <w:rsid w:val="000B1C37"/>
    <w:rsid w:val="000B2CB9"/>
    <w:rsid w:val="000B2D71"/>
    <w:rsid w:val="000B302A"/>
    <w:rsid w:val="000B363C"/>
    <w:rsid w:val="000B395C"/>
    <w:rsid w:val="000B3EF1"/>
    <w:rsid w:val="000B51BD"/>
    <w:rsid w:val="000B560B"/>
    <w:rsid w:val="000B5EAF"/>
    <w:rsid w:val="000B65F2"/>
    <w:rsid w:val="000B7521"/>
    <w:rsid w:val="000C0ED5"/>
    <w:rsid w:val="000C1A11"/>
    <w:rsid w:val="000C22A1"/>
    <w:rsid w:val="000C22D9"/>
    <w:rsid w:val="000C3169"/>
    <w:rsid w:val="000C36F3"/>
    <w:rsid w:val="000C4D0D"/>
    <w:rsid w:val="000C5094"/>
    <w:rsid w:val="000C50EB"/>
    <w:rsid w:val="000C556E"/>
    <w:rsid w:val="000C5B4E"/>
    <w:rsid w:val="000C5E3F"/>
    <w:rsid w:val="000C6889"/>
    <w:rsid w:val="000C693C"/>
    <w:rsid w:val="000C69B7"/>
    <w:rsid w:val="000C7375"/>
    <w:rsid w:val="000C7500"/>
    <w:rsid w:val="000D004D"/>
    <w:rsid w:val="000D0976"/>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A5B"/>
    <w:rsid w:val="000E138F"/>
    <w:rsid w:val="000E15D9"/>
    <w:rsid w:val="000E206A"/>
    <w:rsid w:val="000E2E3A"/>
    <w:rsid w:val="000E3C28"/>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ECC"/>
    <w:rsid w:val="000F50C2"/>
    <w:rsid w:val="000F5297"/>
    <w:rsid w:val="000F5317"/>
    <w:rsid w:val="000F57BC"/>
    <w:rsid w:val="000F5BCB"/>
    <w:rsid w:val="000F6284"/>
    <w:rsid w:val="000F6650"/>
    <w:rsid w:val="000F6A0A"/>
    <w:rsid w:val="000F6FF4"/>
    <w:rsid w:val="000F7699"/>
    <w:rsid w:val="000F7AF1"/>
    <w:rsid w:val="000F7D31"/>
    <w:rsid w:val="00100E98"/>
    <w:rsid w:val="001016B9"/>
    <w:rsid w:val="00102306"/>
    <w:rsid w:val="00102DB9"/>
    <w:rsid w:val="00103370"/>
    <w:rsid w:val="00103A7B"/>
    <w:rsid w:val="0010468D"/>
    <w:rsid w:val="0010532C"/>
    <w:rsid w:val="0010584A"/>
    <w:rsid w:val="00105E4A"/>
    <w:rsid w:val="00107E25"/>
    <w:rsid w:val="00107E40"/>
    <w:rsid w:val="00110CF0"/>
    <w:rsid w:val="0011134C"/>
    <w:rsid w:val="0011137F"/>
    <w:rsid w:val="001114EF"/>
    <w:rsid w:val="00111B30"/>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1373"/>
    <w:rsid w:val="001216A5"/>
    <w:rsid w:val="00121CA9"/>
    <w:rsid w:val="001221D2"/>
    <w:rsid w:val="00122338"/>
    <w:rsid w:val="00122621"/>
    <w:rsid w:val="00122CAE"/>
    <w:rsid w:val="00123362"/>
    <w:rsid w:val="001235F8"/>
    <w:rsid w:val="00123D47"/>
    <w:rsid w:val="0012429D"/>
    <w:rsid w:val="001246A5"/>
    <w:rsid w:val="0012508B"/>
    <w:rsid w:val="00125A4C"/>
    <w:rsid w:val="00125B66"/>
    <w:rsid w:val="0012699B"/>
    <w:rsid w:val="00126B52"/>
    <w:rsid w:val="001274EF"/>
    <w:rsid w:val="00127DFD"/>
    <w:rsid w:val="00130256"/>
    <w:rsid w:val="001311C4"/>
    <w:rsid w:val="00131796"/>
    <w:rsid w:val="00131C68"/>
    <w:rsid w:val="001326AD"/>
    <w:rsid w:val="00132F43"/>
    <w:rsid w:val="00133CE0"/>
    <w:rsid w:val="001348CD"/>
    <w:rsid w:val="0013517F"/>
    <w:rsid w:val="00135309"/>
    <w:rsid w:val="001355D1"/>
    <w:rsid w:val="001358A9"/>
    <w:rsid w:val="00135DAD"/>
    <w:rsid w:val="001369E8"/>
    <w:rsid w:val="00136DD9"/>
    <w:rsid w:val="001379BA"/>
    <w:rsid w:val="00137CA2"/>
    <w:rsid w:val="00140412"/>
    <w:rsid w:val="0014063B"/>
    <w:rsid w:val="00140674"/>
    <w:rsid w:val="00140C4C"/>
    <w:rsid w:val="00140E21"/>
    <w:rsid w:val="00140EC0"/>
    <w:rsid w:val="00140ED2"/>
    <w:rsid w:val="001411B8"/>
    <w:rsid w:val="001417D8"/>
    <w:rsid w:val="001422E8"/>
    <w:rsid w:val="00142603"/>
    <w:rsid w:val="00142AD9"/>
    <w:rsid w:val="0014355C"/>
    <w:rsid w:val="001441D5"/>
    <w:rsid w:val="001447DB"/>
    <w:rsid w:val="001447EC"/>
    <w:rsid w:val="00145844"/>
    <w:rsid w:val="00145BED"/>
    <w:rsid w:val="00145FB7"/>
    <w:rsid w:val="0014648B"/>
    <w:rsid w:val="00146C04"/>
    <w:rsid w:val="001472B5"/>
    <w:rsid w:val="001475BF"/>
    <w:rsid w:val="00147793"/>
    <w:rsid w:val="001508CC"/>
    <w:rsid w:val="00150A0D"/>
    <w:rsid w:val="00151949"/>
    <w:rsid w:val="00151B33"/>
    <w:rsid w:val="0015219F"/>
    <w:rsid w:val="0015227D"/>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BC2"/>
    <w:rsid w:val="00163EB0"/>
    <w:rsid w:val="001644D0"/>
    <w:rsid w:val="00164C20"/>
    <w:rsid w:val="001650CD"/>
    <w:rsid w:val="0016531E"/>
    <w:rsid w:val="00165374"/>
    <w:rsid w:val="00165405"/>
    <w:rsid w:val="001656D0"/>
    <w:rsid w:val="00165FBC"/>
    <w:rsid w:val="00166043"/>
    <w:rsid w:val="00166170"/>
    <w:rsid w:val="001666B3"/>
    <w:rsid w:val="00166AB5"/>
    <w:rsid w:val="00166ABD"/>
    <w:rsid w:val="00166ACC"/>
    <w:rsid w:val="00166B37"/>
    <w:rsid w:val="0017009A"/>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AD"/>
    <w:rsid w:val="00175DF0"/>
    <w:rsid w:val="00175F61"/>
    <w:rsid w:val="00176705"/>
    <w:rsid w:val="00176B5D"/>
    <w:rsid w:val="00177548"/>
    <w:rsid w:val="00177687"/>
    <w:rsid w:val="001779DD"/>
    <w:rsid w:val="00177D9A"/>
    <w:rsid w:val="0018099B"/>
    <w:rsid w:val="00180E74"/>
    <w:rsid w:val="00180FD8"/>
    <w:rsid w:val="0018197F"/>
    <w:rsid w:val="00181D95"/>
    <w:rsid w:val="00182426"/>
    <w:rsid w:val="00182AFA"/>
    <w:rsid w:val="001830B7"/>
    <w:rsid w:val="001831D0"/>
    <w:rsid w:val="0018353A"/>
    <w:rsid w:val="00183839"/>
    <w:rsid w:val="00184190"/>
    <w:rsid w:val="0018506B"/>
    <w:rsid w:val="001853C8"/>
    <w:rsid w:val="00186726"/>
    <w:rsid w:val="00186D2B"/>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C7A"/>
    <w:rsid w:val="00195DDE"/>
    <w:rsid w:val="00195E8D"/>
    <w:rsid w:val="001960B1"/>
    <w:rsid w:val="00197B90"/>
    <w:rsid w:val="00197EEE"/>
    <w:rsid w:val="001A0557"/>
    <w:rsid w:val="001A275E"/>
    <w:rsid w:val="001A27EF"/>
    <w:rsid w:val="001A299E"/>
    <w:rsid w:val="001A2E38"/>
    <w:rsid w:val="001A324C"/>
    <w:rsid w:val="001A3B06"/>
    <w:rsid w:val="001A47C3"/>
    <w:rsid w:val="001A49B6"/>
    <w:rsid w:val="001A4E65"/>
    <w:rsid w:val="001A5535"/>
    <w:rsid w:val="001A5ACD"/>
    <w:rsid w:val="001A5B28"/>
    <w:rsid w:val="001A5C81"/>
    <w:rsid w:val="001A5D3E"/>
    <w:rsid w:val="001A6039"/>
    <w:rsid w:val="001A6156"/>
    <w:rsid w:val="001A6198"/>
    <w:rsid w:val="001A6A4F"/>
    <w:rsid w:val="001A77E1"/>
    <w:rsid w:val="001A7C93"/>
    <w:rsid w:val="001B1177"/>
    <w:rsid w:val="001B12D0"/>
    <w:rsid w:val="001B16A6"/>
    <w:rsid w:val="001B1B6D"/>
    <w:rsid w:val="001B1F96"/>
    <w:rsid w:val="001B250C"/>
    <w:rsid w:val="001B2DD6"/>
    <w:rsid w:val="001B3223"/>
    <w:rsid w:val="001B3225"/>
    <w:rsid w:val="001B33B6"/>
    <w:rsid w:val="001B360C"/>
    <w:rsid w:val="001B441A"/>
    <w:rsid w:val="001B4654"/>
    <w:rsid w:val="001B4773"/>
    <w:rsid w:val="001B5657"/>
    <w:rsid w:val="001B568F"/>
    <w:rsid w:val="001B651F"/>
    <w:rsid w:val="001B679D"/>
    <w:rsid w:val="001B6970"/>
    <w:rsid w:val="001B6CB8"/>
    <w:rsid w:val="001B6D6F"/>
    <w:rsid w:val="001B75C0"/>
    <w:rsid w:val="001B7DCF"/>
    <w:rsid w:val="001C0700"/>
    <w:rsid w:val="001C0B21"/>
    <w:rsid w:val="001C19F7"/>
    <w:rsid w:val="001C1C6A"/>
    <w:rsid w:val="001C207C"/>
    <w:rsid w:val="001C2712"/>
    <w:rsid w:val="001C3013"/>
    <w:rsid w:val="001C35E0"/>
    <w:rsid w:val="001C3742"/>
    <w:rsid w:val="001C3BAF"/>
    <w:rsid w:val="001C45A6"/>
    <w:rsid w:val="001C48B1"/>
    <w:rsid w:val="001C48C1"/>
    <w:rsid w:val="001C4936"/>
    <w:rsid w:val="001C4FB7"/>
    <w:rsid w:val="001C7989"/>
    <w:rsid w:val="001D01F6"/>
    <w:rsid w:val="001D0350"/>
    <w:rsid w:val="001D11D4"/>
    <w:rsid w:val="001D1527"/>
    <w:rsid w:val="001D180D"/>
    <w:rsid w:val="001D1E43"/>
    <w:rsid w:val="001D1EA9"/>
    <w:rsid w:val="001D26E9"/>
    <w:rsid w:val="001D28FC"/>
    <w:rsid w:val="001D35B2"/>
    <w:rsid w:val="001D3AC6"/>
    <w:rsid w:val="001D451F"/>
    <w:rsid w:val="001D4684"/>
    <w:rsid w:val="001D4EF5"/>
    <w:rsid w:val="001D523B"/>
    <w:rsid w:val="001D5656"/>
    <w:rsid w:val="001D70B3"/>
    <w:rsid w:val="001D75D9"/>
    <w:rsid w:val="001E0279"/>
    <w:rsid w:val="001E0417"/>
    <w:rsid w:val="001E0B0C"/>
    <w:rsid w:val="001E0B73"/>
    <w:rsid w:val="001E0BF8"/>
    <w:rsid w:val="001E181E"/>
    <w:rsid w:val="001E1BE9"/>
    <w:rsid w:val="001E2EB2"/>
    <w:rsid w:val="001E331E"/>
    <w:rsid w:val="001E458B"/>
    <w:rsid w:val="001E5A66"/>
    <w:rsid w:val="001E676B"/>
    <w:rsid w:val="001E6876"/>
    <w:rsid w:val="001E69F6"/>
    <w:rsid w:val="001E70BE"/>
    <w:rsid w:val="001E7CF0"/>
    <w:rsid w:val="001F032F"/>
    <w:rsid w:val="001F0D68"/>
    <w:rsid w:val="001F1101"/>
    <w:rsid w:val="001F172D"/>
    <w:rsid w:val="001F1831"/>
    <w:rsid w:val="001F2223"/>
    <w:rsid w:val="001F2527"/>
    <w:rsid w:val="001F2792"/>
    <w:rsid w:val="001F289A"/>
    <w:rsid w:val="001F2AF5"/>
    <w:rsid w:val="001F34A1"/>
    <w:rsid w:val="001F371E"/>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626"/>
    <w:rsid w:val="00204F89"/>
    <w:rsid w:val="00205653"/>
    <w:rsid w:val="00205683"/>
    <w:rsid w:val="00205B72"/>
    <w:rsid w:val="0020611D"/>
    <w:rsid w:val="002070CD"/>
    <w:rsid w:val="00207839"/>
    <w:rsid w:val="00210222"/>
    <w:rsid w:val="002110F2"/>
    <w:rsid w:val="00211176"/>
    <w:rsid w:val="00211D3A"/>
    <w:rsid w:val="00211E89"/>
    <w:rsid w:val="00211F93"/>
    <w:rsid w:val="00212331"/>
    <w:rsid w:val="00212441"/>
    <w:rsid w:val="00212E90"/>
    <w:rsid w:val="00213050"/>
    <w:rsid w:val="002134EC"/>
    <w:rsid w:val="00213A75"/>
    <w:rsid w:val="00213DD9"/>
    <w:rsid w:val="002141FE"/>
    <w:rsid w:val="0021440A"/>
    <w:rsid w:val="0021452D"/>
    <w:rsid w:val="00214AC1"/>
    <w:rsid w:val="00214FF5"/>
    <w:rsid w:val="00215590"/>
    <w:rsid w:val="00215AEA"/>
    <w:rsid w:val="00216BC8"/>
    <w:rsid w:val="00216DC2"/>
    <w:rsid w:val="0021771A"/>
    <w:rsid w:val="00220AEF"/>
    <w:rsid w:val="00220DC8"/>
    <w:rsid w:val="002210E6"/>
    <w:rsid w:val="00221ACA"/>
    <w:rsid w:val="00221D38"/>
    <w:rsid w:val="00221DA8"/>
    <w:rsid w:val="0022209C"/>
    <w:rsid w:val="002220EF"/>
    <w:rsid w:val="002223F6"/>
    <w:rsid w:val="00222B68"/>
    <w:rsid w:val="00222D3A"/>
    <w:rsid w:val="00223A4D"/>
    <w:rsid w:val="002240B5"/>
    <w:rsid w:val="0022412C"/>
    <w:rsid w:val="00224B03"/>
    <w:rsid w:val="00224D5B"/>
    <w:rsid w:val="002250DC"/>
    <w:rsid w:val="002253EF"/>
    <w:rsid w:val="00225A3F"/>
    <w:rsid w:val="0022708F"/>
    <w:rsid w:val="002270F3"/>
    <w:rsid w:val="00230B3B"/>
    <w:rsid w:val="002312D0"/>
    <w:rsid w:val="002313C2"/>
    <w:rsid w:val="00231462"/>
    <w:rsid w:val="002314F3"/>
    <w:rsid w:val="0023156D"/>
    <w:rsid w:val="00231F77"/>
    <w:rsid w:val="00232110"/>
    <w:rsid w:val="0023226F"/>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ADD"/>
    <w:rsid w:val="00247332"/>
    <w:rsid w:val="00247D98"/>
    <w:rsid w:val="00250154"/>
    <w:rsid w:val="0025074F"/>
    <w:rsid w:val="00250994"/>
    <w:rsid w:val="002511CC"/>
    <w:rsid w:val="002515B9"/>
    <w:rsid w:val="0025166D"/>
    <w:rsid w:val="0025181B"/>
    <w:rsid w:val="00252A70"/>
    <w:rsid w:val="00252C3B"/>
    <w:rsid w:val="002531B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1078"/>
    <w:rsid w:val="002611F3"/>
    <w:rsid w:val="002612F4"/>
    <w:rsid w:val="0026130E"/>
    <w:rsid w:val="0026185F"/>
    <w:rsid w:val="00262056"/>
    <w:rsid w:val="00262D90"/>
    <w:rsid w:val="00262E7B"/>
    <w:rsid w:val="00262F7A"/>
    <w:rsid w:val="00263461"/>
    <w:rsid w:val="002637AF"/>
    <w:rsid w:val="00264075"/>
    <w:rsid w:val="0026422F"/>
    <w:rsid w:val="00264484"/>
    <w:rsid w:val="00264EC0"/>
    <w:rsid w:val="00265A4D"/>
    <w:rsid w:val="00266CEF"/>
    <w:rsid w:val="00267481"/>
    <w:rsid w:val="002677CF"/>
    <w:rsid w:val="00270099"/>
    <w:rsid w:val="002706DE"/>
    <w:rsid w:val="00270EBB"/>
    <w:rsid w:val="00270F16"/>
    <w:rsid w:val="002715FA"/>
    <w:rsid w:val="00272A33"/>
    <w:rsid w:val="00272C3A"/>
    <w:rsid w:val="0027397D"/>
    <w:rsid w:val="00273B98"/>
    <w:rsid w:val="00273FF5"/>
    <w:rsid w:val="00274551"/>
    <w:rsid w:val="00274A0F"/>
    <w:rsid w:val="002752EF"/>
    <w:rsid w:val="00275363"/>
    <w:rsid w:val="0027679A"/>
    <w:rsid w:val="00276F41"/>
    <w:rsid w:val="0027729A"/>
    <w:rsid w:val="00277505"/>
    <w:rsid w:val="00277801"/>
    <w:rsid w:val="00277B3E"/>
    <w:rsid w:val="00280818"/>
    <w:rsid w:val="00280BD8"/>
    <w:rsid w:val="00280BE5"/>
    <w:rsid w:val="002812C5"/>
    <w:rsid w:val="00281E19"/>
    <w:rsid w:val="00282931"/>
    <w:rsid w:val="00282D3C"/>
    <w:rsid w:val="002847C9"/>
    <w:rsid w:val="00285168"/>
    <w:rsid w:val="00285183"/>
    <w:rsid w:val="002866BF"/>
    <w:rsid w:val="002866D4"/>
    <w:rsid w:val="00286BF4"/>
    <w:rsid w:val="00287697"/>
    <w:rsid w:val="00287C8F"/>
    <w:rsid w:val="0029169B"/>
    <w:rsid w:val="00291BAE"/>
    <w:rsid w:val="00291D54"/>
    <w:rsid w:val="00291F38"/>
    <w:rsid w:val="00292AD7"/>
    <w:rsid w:val="0029329C"/>
    <w:rsid w:val="002935EE"/>
    <w:rsid w:val="00293D3A"/>
    <w:rsid w:val="00293EB3"/>
    <w:rsid w:val="00293F74"/>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5B0"/>
    <w:rsid w:val="002B0794"/>
    <w:rsid w:val="002B08C7"/>
    <w:rsid w:val="002B1029"/>
    <w:rsid w:val="002B19D4"/>
    <w:rsid w:val="002B1BB6"/>
    <w:rsid w:val="002B2266"/>
    <w:rsid w:val="002B2323"/>
    <w:rsid w:val="002B2832"/>
    <w:rsid w:val="002B286A"/>
    <w:rsid w:val="002B31F2"/>
    <w:rsid w:val="002B43EA"/>
    <w:rsid w:val="002B48FC"/>
    <w:rsid w:val="002B49AA"/>
    <w:rsid w:val="002B4A70"/>
    <w:rsid w:val="002B4F46"/>
    <w:rsid w:val="002B5561"/>
    <w:rsid w:val="002B5935"/>
    <w:rsid w:val="002B5E2D"/>
    <w:rsid w:val="002B6E30"/>
    <w:rsid w:val="002C0344"/>
    <w:rsid w:val="002C05EF"/>
    <w:rsid w:val="002C1266"/>
    <w:rsid w:val="002C1644"/>
    <w:rsid w:val="002C17A6"/>
    <w:rsid w:val="002C17BC"/>
    <w:rsid w:val="002C1E3D"/>
    <w:rsid w:val="002C33C6"/>
    <w:rsid w:val="002C43BA"/>
    <w:rsid w:val="002C49CA"/>
    <w:rsid w:val="002C5217"/>
    <w:rsid w:val="002C580B"/>
    <w:rsid w:val="002C5B8F"/>
    <w:rsid w:val="002C66AD"/>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E92"/>
    <w:rsid w:val="002D584B"/>
    <w:rsid w:val="002D5A44"/>
    <w:rsid w:val="002D6371"/>
    <w:rsid w:val="002D64D1"/>
    <w:rsid w:val="002D6C7F"/>
    <w:rsid w:val="002D6D78"/>
    <w:rsid w:val="002D7323"/>
    <w:rsid w:val="002D76BF"/>
    <w:rsid w:val="002D77E9"/>
    <w:rsid w:val="002D7800"/>
    <w:rsid w:val="002D7C86"/>
    <w:rsid w:val="002E05A0"/>
    <w:rsid w:val="002E06F3"/>
    <w:rsid w:val="002E07F4"/>
    <w:rsid w:val="002E0A4D"/>
    <w:rsid w:val="002E1092"/>
    <w:rsid w:val="002E10DC"/>
    <w:rsid w:val="002E10EC"/>
    <w:rsid w:val="002E12E3"/>
    <w:rsid w:val="002E1BBC"/>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FCB"/>
    <w:rsid w:val="002F4EA3"/>
    <w:rsid w:val="002F52F0"/>
    <w:rsid w:val="002F6375"/>
    <w:rsid w:val="002F666E"/>
    <w:rsid w:val="002F698D"/>
    <w:rsid w:val="002F76B6"/>
    <w:rsid w:val="002F7859"/>
    <w:rsid w:val="002F7D28"/>
    <w:rsid w:val="003004AA"/>
    <w:rsid w:val="00301A45"/>
    <w:rsid w:val="0030221C"/>
    <w:rsid w:val="003023C4"/>
    <w:rsid w:val="00302B04"/>
    <w:rsid w:val="00302DBA"/>
    <w:rsid w:val="00303323"/>
    <w:rsid w:val="0030345F"/>
    <w:rsid w:val="003047D4"/>
    <w:rsid w:val="00304995"/>
    <w:rsid w:val="00304BA1"/>
    <w:rsid w:val="00304CF9"/>
    <w:rsid w:val="00306122"/>
    <w:rsid w:val="0030633C"/>
    <w:rsid w:val="00306D72"/>
    <w:rsid w:val="003070DC"/>
    <w:rsid w:val="0030710F"/>
    <w:rsid w:val="00307527"/>
    <w:rsid w:val="00307ED2"/>
    <w:rsid w:val="00312DBE"/>
    <w:rsid w:val="003136AA"/>
    <w:rsid w:val="00314AB0"/>
    <w:rsid w:val="00314D18"/>
    <w:rsid w:val="00314F46"/>
    <w:rsid w:val="00315691"/>
    <w:rsid w:val="00315960"/>
    <w:rsid w:val="00315B2B"/>
    <w:rsid w:val="00315C62"/>
    <w:rsid w:val="0031626F"/>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8BF"/>
    <w:rsid w:val="00321916"/>
    <w:rsid w:val="00322279"/>
    <w:rsid w:val="003223B3"/>
    <w:rsid w:val="00322A7D"/>
    <w:rsid w:val="00322B8B"/>
    <w:rsid w:val="0032310B"/>
    <w:rsid w:val="00323502"/>
    <w:rsid w:val="0032376F"/>
    <w:rsid w:val="00323CAD"/>
    <w:rsid w:val="00324140"/>
    <w:rsid w:val="003250A2"/>
    <w:rsid w:val="00325157"/>
    <w:rsid w:val="00325A5B"/>
    <w:rsid w:val="00326797"/>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22A1"/>
    <w:rsid w:val="00332F12"/>
    <w:rsid w:val="00333290"/>
    <w:rsid w:val="0033331A"/>
    <w:rsid w:val="003334FE"/>
    <w:rsid w:val="00333538"/>
    <w:rsid w:val="00334478"/>
    <w:rsid w:val="00335679"/>
    <w:rsid w:val="00335901"/>
    <w:rsid w:val="00335BA1"/>
    <w:rsid w:val="00336F2F"/>
    <w:rsid w:val="0033713F"/>
    <w:rsid w:val="00337260"/>
    <w:rsid w:val="003375F5"/>
    <w:rsid w:val="00337ED6"/>
    <w:rsid w:val="00340DF4"/>
    <w:rsid w:val="0034122C"/>
    <w:rsid w:val="00342765"/>
    <w:rsid w:val="00342867"/>
    <w:rsid w:val="00343115"/>
    <w:rsid w:val="00343A13"/>
    <w:rsid w:val="00343EA3"/>
    <w:rsid w:val="003445A2"/>
    <w:rsid w:val="00344D37"/>
    <w:rsid w:val="00344E39"/>
    <w:rsid w:val="0034516A"/>
    <w:rsid w:val="0034568D"/>
    <w:rsid w:val="0034575D"/>
    <w:rsid w:val="00345DC3"/>
    <w:rsid w:val="00346537"/>
    <w:rsid w:val="00347181"/>
    <w:rsid w:val="003477DA"/>
    <w:rsid w:val="00347D02"/>
    <w:rsid w:val="003502A9"/>
    <w:rsid w:val="003505D1"/>
    <w:rsid w:val="00350AE6"/>
    <w:rsid w:val="003516AB"/>
    <w:rsid w:val="0035183E"/>
    <w:rsid w:val="00351EB8"/>
    <w:rsid w:val="0035285C"/>
    <w:rsid w:val="00353572"/>
    <w:rsid w:val="0035377B"/>
    <w:rsid w:val="003559C0"/>
    <w:rsid w:val="00355A93"/>
    <w:rsid w:val="00356226"/>
    <w:rsid w:val="003562DC"/>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40E2"/>
    <w:rsid w:val="003640E7"/>
    <w:rsid w:val="0036457D"/>
    <w:rsid w:val="00364FD5"/>
    <w:rsid w:val="00365472"/>
    <w:rsid w:val="003659DA"/>
    <w:rsid w:val="00365D27"/>
    <w:rsid w:val="00366B46"/>
    <w:rsid w:val="0036708B"/>
    <w:rsid w:val="00367A84"/>
    <w:rsid w:val="00367D2F"/>
    <w:rsid w:val="00370114"/>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12B2"/>
    <w:rsid w:val="00391389"/>
    <w:rsid w:val="00391A1C"/>
    <w:rsid w:val="003920EB"/>
    <w:rsid w:val="00392377"/>
    <w:rsid w:val="00392CDB"/>
    <w:rsid w:val="00392E7F"/>
    <w:rsid w:val="00393978"/>
    <w:rsid w:val="003940F6"/>
    <w:rsid w:val="003941B2"/>
    <w:rsid w:val="0039437C"/>
    <w:rsid w:val="003945B9"/>
    <w:rsid w:val="003953F7"/>
    <w:rsid w:val="0039556D"/>
    <w:rsid w:val="00395667"/>
    <w:rsid w:val="0039590A"/>
    <w:rsid w:val="003959ED"/>
    <w:rsid w:val="00395A67"/>
    <w:rsid w:val="00395EC6"/>
    <w:rsid w:val="0039758C"/>
    <w:rsid w:val="00397E7F"/>
    <w:rsid w:val="003A00D3"/>
    <w:rsid w:val="003A083D"/>
    <w:rsid w:val="003A0CF1"/>
    <w:rsid w:val="003A13FA"/>
    <w:rsid w:val="003A1E57"/>
    <w:rsid w:val="003A2036"/>
    <w:rsid w:val="003A28FE"/>
    <w:rsid w:val="003A2A0A"/>
    <w:rsid w:val="003A2A72"/>
    <w:rsid w:val="003A2B26"/>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A0"/>
    <w:rsid w:val="003A7355"/>
    <w:rsid w:val="003A7418"/>
    <w:rsid w:val="003A7766"/>
    <w:rsid w:val="003B04EA"/>
    <w:rsid w:val="003B075A"/>
    <w:rsid w:val="003B096F"/>
    <w:rsid w:val="003B0FB5"/>
    <w:rsid w:val="003B183D"/>
    <w:rsid w:val="003B1D1E"/>
    <w:rsid w:val="003B1DE4"/>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EB3"/>
    <w:rsid w:val="003C4039"/>
    <w:rsid w:val="003C40EB"/>
    <w:rsid w:val="003C42B7"/>
    <w:rsid w:val="003C481C"/>
    <w:rsid w:val="003C486D"/>
    <w:rsid w:val="003C4F56"/>
    <w:rsid w:val="003C5471"/>
    <w:rsid w:val="003C5730"/>
    <w:rsid w:val="003C5E3D"/>
    <w:rsid w:val="003C5E87"/>
    <w:rsid w:val="003C6102"/>
    <w:rsid w:val="003C6282"/>
    <w:rsid w:val="003C764A"/>
    <w:rsid w:val="003C7B59"/>
    <w:rsid w:val="003D0EE6"/>
    <w:rsid w:val="003D130F"/>
    <w:rsid w:val="003D1358"/>
    <w:rsid w:val="003D1791"/>
    <w:rsid w:val="003D1910"/>
    <w:rsid w:val="003D205F"/>
    <w:rsid w:val="003D2BE5"/>
    <w:rsid w:val="003D3455"/>
    <w:rsid w:val="003D3ED3"/>
    <w:rsid w:val="003D3F92"/>
    <w:rsid w:val="003D5046"/>
    <w:rsid w:val="003D53E4"/>
    <w:rsid w:val="003D55E0"/>
    <w:rsid w:val="003D59F8"/>
    <w:rsid w:val="003D6ACB"/>
    <w:rsid w:val="003D6CCE"/>
    <w:rsid w:val="003D713F"/>
    <w:rsid w:val="003D7DF6"/>
    <w:rsid w:val="003D7DFC"/>
    <w:rsid w:val="003D7F14"/>
    <w:rsid w:val="003E10E7"/>
    <w:rsid w:val="003E2586"/>
    <w:rsid w:val="003E2597"/>
    <w:rsid w:val="003E2716"/>
    <w:rsid w:val="003E27C4"/>
    <w:rsid w:val="003E2E80"/>
    <w:rsid w:val="003E459C"/>
    <w:rsid w:val="003E47FA"/>
    <w:rsid w:val="003E4DB8"/>
    <w:rsid w:val="003E4EBB"/>
    <w:rsid w:val="003E4EFB"/>
    <w:rsid w:val="003E515C"/>
    <w:rsid w:val="003E6209"/>
    <w:rsid w:val="003E65F5"/>
    <w:rsid w:val="003F016D"/>
    <w:rsid w:val="003F0A99"/>
    <w:rsid w:val="003F0C09"/>
    <w:rsid w:val="003F0D1F"/>
    <w:rsid w:val="003F2730"/>
    <w:rsid w:val="003F2B6A"/>
    <w:rsid w:val="003F3398"/>
    <w:rsid w:val="003F33BA"/>
    <w:rsid w:val="003F3E4F"/>
    <w:rsid w:val="003F4AD3"/>
    <w:rsid w:val="003F4F8D"/>
    <w:rsid w:val="003F5D02"/>
    <w:rsid w:val="003F5E3F"/>
    <w:rsid w:val="003F6199"/>
    <w:rsid w:val="003F65C2"/>
    <w:rsid w:val="003F6614"/>
    <w:rsid w:val="003F6A2D"/>
    <w:rsid w:val="003F72F2"/>
    <w:rsid w:val="003F733E"/>
    <w:rsid w:val="003F743D"/>
    <w:rsid w:val="0040050F"/>
    <w:rsid w:val="004006FF"/>
    <w:rsid w:val="00401087"/>
    <w:rsid w:val="00401304"/>
    <w:rsid w:val="00401E2B"/>
    <w:rsid w:val="004028EA"/>
    <w:rsid w:val="00403355"/>
    <w:rsid w:val="004039EE"/>
    <w:rsid w:val="00403A04"/>
    <w:rsid w:val="004042C6"/>
    <w:rsid w:val="004044B1"/>
    <w:rsid w:val="00405DEF"/>
    <w:rsid w:val="00405E60"/>
    <w:rsid w:val="00406B87"/>
    <w:rsid w:val="00407008"/>
    <w:rsid w:val="00407251"/>
    <w:rsid w:val="0041081D"/>
    <w:rsid w:val="00411D25"/>
    <w:rsid w:val="004123DF"/>
    <w:rsid w:val="00412763"/>
    <w:rsid w:val="00413378"/>
    <w:rsid w:val="004136A8"/>
    <w:rsid w:val="00413809"/>
    <w:rsid w:val="00413B97"/>
    <w:rsid w:val="004143F4"/>
    <w:rsid w:val="00414E42"/>
    <w:rsid w:val="00414EF2"/>
    <w:rsid w:val="00415264"/>
    <w:rsid w:val="00415416"/>
    <w:rsid w:val="00415756"/>
    <w:rsid w:val="00415C8D"/>
    <w:rsid w:val="00415CAC"/>
    <w:rsid w:val="004162F4"/>
    <w:rsid w:val="00416484"/>
    <w:rsid w:val="00416A39"/>
    <w:rsid w:val="00416D03"/>
    <w:rsid w:val="004171CB"/>
    <w:rsid w:val="0041799C"/>
    <w:rsid w:val="00420E7D"/>
    <w:rsid w:val="00421031"/>
    <w:rsid w:val="00421862"/>
    <w:rsid w:val="004219E9"/>
    <w:rsid w:val="00421C31"/>
    <w:rsid w:val="00422727"/>
    <w:rsid w:val="0042281F"/>
    <w:rsid w:val="00422BF0"/>
    <w:rsid w:val="0042343F"/>
    <w:rsid w:val="00423E0E"/>
    <w:rsid w:val="00424A8A"/>
    <w:rsid w:val="00424A96"/>
    <w:rsid w:val="00425F13"/>
    <w:rsid w:val="004268E0"/>
    <w:rsid w:val="00426A6B"/>
    <w:rsid w:val="00427AD2"/>
    <w:rsid w:val="00430108"/>
    <w:rsid w:val="00430EAF"/>
    <w:rsid w:val="0043109F"/>
    <w:rsid w:val="0043112C"/>
    <w:rsid w:val="004323D4"/>
    <w:rsid w:val="00432B48"/>
    <w:rsid w:val="00433175"/>
    <w:rsid w:val="00433892"/>
    <w:rsid w:val="004342A1"/>
    <w:rsid w:val="00434BE5"/>
    <w:rsid w:val="00435AD3"/>
    <w:rsid w:val="00435CEF"/>
    <w:rsid w:val="0043632D"/>
    <w:rsid w:val="00436561"/>
    <w:rsid w:val="0043690F"/>
    <w:rsid w:val="00437BFE"/>
    <w:rsid w:val="00437FB6"/>
    <w:rsid w:val="00440B26"/>
    <w:rsid w:val="004412B1"/>
    <w:rsid w:val="00441418"/>
    <w:rsid w:val="00441862"/>
    <w:rsid w:val="004419E2"/>
    <w:rsid w:val="00443F96"/>
    <w:rsid w:val="004449E2"/>
    <w:rsid w:val="00445B1E"/>
    <w:rsid w:val="00446C8A"/>
    <w:rsid w:val="00446E51"/>
    <w:rsid w:val="00447EB7"/>
    <w:rsid w:val="004500AA"/>
    <w:rsid w:val="0045058E"/>
    <w:rsid w:val="00450B9D"/>
    <w:rsid w:val="00450FF9"/>
    <w:rsid w:val="00451098"/>
    <w:rsid w:val="004516D1"/>
    <w:rsid w:val="0045234D"/>
    <w:rsid w:val="004538AC"/>
    <w:rsid w:val="004539D0"/>
    <w:rsid w:val="00454540"/>
    <w:rsid w:val="004549F8"/>
    <w:rsid w:val="00455458"/>
    <w:rsid w:val="004557AB"/>
    <w:rsid w:val="00455B0C"/>
    <w:rsid w:val="00456376"/>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AF8"/>
    <w:rsid w:val="004707F2"/>
    <w:rsid w:val="004712A0"/>
    <w:rsid w:val="0047296B"/>
    <w:rsid w:val="00472BA6"/>
    <w:rsid w:val="00473BC7"/>
    <w:rsid w:val="0047417A"/>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108F"/>
    <w:rsid w:val="0049163F"/>
    <w:rsid w:val="004919A2"/>
    <w:rsid w:val="00491F10"/>
    <w:rsid w:val="004925ED"/>
    <w:rsid w:val="00492C4F"/>
    <w:rsid w:val="00493017"/>
    <w:rsid w:val="0049316E"/>
    <w:rsid w:val="00494A64"/>
    <w:rsid w:val="00494BE8"/>
    <w:rsid w:val="00494C5D"/>
    <w:rsid w:val="00494E73"/>
    <w:rsid w:val="004955A8"/>
    <w:rsid w:val="00495621"/>
    <w:rsid w:val="00495D4E"/>
    <w:rsid w:val="0049617E"/>
    <w:rsid w:val="00496AC4"/>
    <w:rsid w:val="00497801"/>
    <w:rsid w:val="00497888"/>
    <w:rsid w:val="00497ADB"/>
    <w:rsid w:val="004A0A96"/>
    <w:rsid w:val="004A1EDB"/>
    <w:rsid w:val="004A20E6"/>
    <w:rsid w:val="004A20FF"/>
    <w:rsid w:val="004A2AAF"/>
    <w:rsid w:val="004A2E76"/>
    <w:rsid w:val="004A3190"/>
    <w:rsid w:val="004A3985"/>
    <w:rsid w:val="004A3D57"/>
    <w:rsid w:val="004A3EB9"/>
    <w:rsid w:val="004A402D"/>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B3B"/>
    <w:rsid w:val="004B4E7E"/>
    <w:rsid w:val="004B50A5"/>
    <w:rsid w:val="004B50EA"/>
    <w:rsid w:val="004B5239"/>
    <w:rsid w:val="004B6001"/>
    <w:rsid w:val="004B6150"/>
    <w:rsid w:val="004B6343"/>
    <w:rsid w:val="004B77E0"/>
    <w:rsid w:val="004B7A48"/>
    <w:rsid w:val="004C0226"/>
    <w:rsid w:val="004C0369"/>
    <w:rsid w:val="004C0636"/>
    <w:rsid w:val="004C196E"/>
    <w:rsid w:val="004C19C0"/>
    <w:rsid w:val="004C219F"/>
    <w:rsid w:val="004C24F9"/>
    <w:rsid w:val="004C2562"/>
    <w:rsid w:val="004C2A2A"/>
    <w:rsid w:val="004C30EA"/>
    <w:rsid w:val="004C3401"/>
    <w:rsid w:val="004C384C"/>
    <w:rsid w:val="004C3931"/>
    <w:rsid w:val="004C3B0F"/>
    <w:rsid w:val="004C4094"/>
    <w:rsid w:val="004C5949"/>
    <w:rsid w:val="004C599B"/>
    <w:rsid w:val="004C5A87"/>
    <w:rsid w:val="004C61A5"/>
    <w:rsid w:val="004C64EF"/>
    <w:rsid w:val="004C6594"/>
    <w:rsid w:val="004C69D8"/>
    <w:rsid w:val="004C721A"/>
    <w:rsid w:val="004C72B0"/>
    <w:rsid w:val="004C772E"/>
    <w:rsid w:val="004D07BA"/>
    <w:rsid w:val="004D0AAD"/>
    <w:rsid w:val="004D111A"/>
    <w:rsid w:val="004D18A6"/>
    <w:rsid w:val="004D3B51"/>
    <w:rsid w:val="004D47E8"/>
    <w:rsid w:val="004D495F"/>
    <w:rsid w:val="004D4999"/>
    <w:rsid w:val="004D5862"/>
    <w:rsid w:val="004D6107"/>
    <w:rsid w:val="004D64E1"/>
    <w:rsid w:val="004D6571"/>
    <w:rsid w:val="004D6F0F"/>
    <w:rsid w:val="004D7319"/>
    <w:rsid w:val="004D7435"/>
    <w:rsid w:val="004D7C78"/>
    <w:rsid w:val="004D7F22"/>
    <w:rsid w:val="004E0B28"/>
    <w:rsid w:val="004E0EE2"/>
    <w:rsid w:val="004E0F59"/>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A37"/>
    <w:rsid w:val="004E5A52"/>
    <w:rsid w:val="004E5B33"/>
    <w:rsid w:val="004E5FB6"/>
    <w:rsid w:val="004E63F1"/>
    <w:rsid w:val="004E6B73"/>
    <w:rsid w:val="004E762A"/>
    <w:rsid w:val="004E7C57"/>
    <w:rsid w:val="004F0473"/>
    <w:rsid w:val="004F08A3"/>
    <w:rsid w:val="004F0E89"/>
    <w:rsid w:val="004F11C9"/>
    <w:rsid w:val="004F19FA"/>
    <w:rsid w:val="004F207F"/>
    <w:rsid w:val="004F25D0"/>
    <w:rsid w:val="004F2C3A"/>
    <w:rsid w:val="004F318B"/>
    <w:rsid w:val="004F48F6"/>
    <w:rsid w:val="004F5F0E"/>
    <w:rsid w:val="004F665F"/>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7C92"/>
    <w:rsid w:val="005103C3"/>
    <w:rsid w:val="0051044B"/>
    <w:rsid w:val="0051048E"/>
    <w:rsid w:val="005110D6"/>
    <w:rsid w:val="005117E7"/>
    <w:rsid w:val="00511B3E"/>
    <w:rsid w:val="00511BA1"/>
    <w:rsid w:val="00511E86"/>
    <w:rsid w:val="005128A0"/>
    <w:rsid w:val="00512900"/>
    <w:rsid w:val="005133ED"/>
    <w:rsid w:val="00513F7A"/>
    <w:rsid w:val="00514247"/>
    <w:rsid w:val="00515354"/>
    <w:rsid w:val="0051536B"/>
    <w:rsid w:val="00515A58"/>
    <w:rsid w:val="00515C0A"/>
    <w:rsid w:val="00515C28"/>
    <w:rsid w:val="005166B1"/>
    <w:rsid w:val="00516843"/>
    <w:rsid w:val="00516A90"/>
    <w:rsid w:val="0051756D"/>
    <w:rsid w:val="0051791D"/>
    <w:rsid w:val="00520A22"/>
    <w:rsid w:val="00520BC0"/>
    <w:rsid w:val="005210BD"/>
    <w:rsid w:val="00521460"/>
    <w:rsid w:val="005217A4"/>
    <w:rsid w:val="0052189F"/>
    <w:rsid w:val="00521B69"/>
    <w:rsid w:val="00521BCD"/>
    <w:rsid w:val="00521D67"/>
    <w:rsid w:val="005225D4"/>
    <w:rsid w:val="00522C67"/>
    <w:rsid w:val="00523367"/>
    <w:rsid w:val="00523B0D"/>
    <w:rsid w:val="00523E7C"/>
    <w:rsid w:val="00524BBE"/>
    <w:rsid w:val="00525388"/>
    <w:rsid w:val="00525A0C"/>
    <w:rsid w:val="00526BD1"/>
    <w:rsid w:val="00527410"/>
    <w:rsid w:val="005275D1"/>
    <w:rsid w:val="00527789"/>
    <w:rsid w:val="00530B8D"/>
    <w:rsid w:val="00531A96"/>
    <w:rsid w:val="00531F39"/>
    <w:rsid w:val="00532BB2"/>
    <w:rsid w:val="00534612"/>
    <w:rsid w:val="0053470A"/>
    <w:rsid w:val="00534B3C"/>
    <w:rsid w:val="00536471"/>
    <w:rsid w:val="005371DA"/>
    <w:rsid w:val="00537408"/>
    <w:rsid w:val="00537BAA"/>
    <w:rsid w:val="00540EEF"/>
    <w:rsid w:val="00541118"/>
    <w:rsid w:val="00544416"/>
    <w:rsid w:val="00544429"/>
    <w:rsid w:val="00544679"/>
    <w:rsid w:val="00544E2A"/>
    <w:rsid w:val="005459A7"/>
    <w:rsid w:val="00545FF3"/>
    <w:rsid w:val="005461D6"/>
    <w:rsid w:val="00546450"/>
    <w:rsid w:val="005472B7"/>
    <w:rsid w:val="0054737E"/>
    <w:rsid w:val="005504F9"/>
    <w:rsid w:val="005507A6"/>
    <w:rsid w:val="005509AD"/>
    <w:rsid w:val="005521DD"/>
    <w:rsid w:val="005521FB"/>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DA"/>
    <w:rsid w:val="005624F0"/>
    <w:rsid w:val="0056297C"/>
    <w:rsid w:val="00562B4B"/>
    <w:rsid w:val="00562E71"/>
    <w:rsid w:val="005632FF"/>
    <w:rsid w:val="005634BE"/>
    <w:rsid w:val="00563FD8"/>
    <w:rsid w:val="00563FE7"/>
    <w:rsid w:val="0056421A"/>
    <w:rsid w:val="00564546"/>
    <w:rsid w:val="00564CCF"/>
    <w:rsid w:val="00564DFA"/>
    <w:rsid w:val="00565C9F"/>
    <w:rsid w:val="005672D3"/>
    <w:rsid w:val="00571101"/>
    <w:rsid w:val="00571ECD"/>
    <w:rsid w:val="00572044"/>
    <w:rsid w:val="00572588"/>
    <w:rsid w:val="005726FA"/>
    <w:rsid w:val="00572C37"/>
    <w:rsid w:val="0057328C"/>
    <w:rsid w:val="00573658"/>
    <w:rsid w:val="00573F7B"/>
    <w:rsid w:val="00573FF0"/>
    <w:rsid w:val="005742F6"/>
    <w:rsid w:val="005744FA"/>
    <w:rsid w:val="0057465D"/>
    <w:rsid w:val="0057482B"/>
    <w:rsid w:val="00574D28"/>
    <w:rsid w:val="0057664F"/>
    <w:rsid w:val="005767A1"/>
    <w:rsid w:val="005767F4"/>
    <w:rsid w:val="0057725E"/>
    <w:rsid w:val="0057781C"/>
    <w:rsid w:val="00577A4D"/>
    <w:rsid w:val="00577CA4"/>
    <w:rsid w:val="00580B7F"/>
    <w:rsid w:val="005812C9"/>
    <w:rsid w:val="005814B1"/>
    <w:rsid w:val="00581BFF"/>
    <w:rsid w:val="00583D11"/>
    <w:rsid w:val="00585302"/>
    <w:rsid w:val="00585F81"/>
    <w:rsid w:val="00585F86"/>
    <w:rsid w:val="00586009"/>
    <w:rsid w:val="00586203"/>
    <w:rsid w:val="005869F5"/>
    <w:rsid w:val="00586B70"/>
    <w:rsid w:val="005875F7"/>
    <w:rsid w:val="0058761B"/>
    <w:rsid w:val="00587899"/>
    <w:rsid w:val="00587A11"/>
    <w:rsid w:val="005903BC"/>
    <w:rsid w:val="005908E0"/>
    <w:rsid w:val="00590D34"/>
    <w:rsid w:val="0059160E"/>
    <w:rsid w:val="005916C0"/>
    <w:rsid w:val="00591EA1"/>
    <w:rsid w:val="00591F18"/>
    <w:rsid w:val="00592780"/>
    <w:rsid w:val="005927A2"/>
    <w:rsid w:val="00592C01"/>
    <w:rsid w:val="00592D29"/>
    <w:rsid w:val="00592FF3"/>
    <w:rsid w:val="00593736"/>
    <w:rsid w:val="00594025"/>
    <w:rsid w:val="00594526"/>
    <w:rsid w:val="005947B0"/>
    <w:rsid w:val="00594A4B"/>
    <w:rsid w:val="0059507F"/>
    <w:rsid w:val="0059581D"/>
    <w:rsid w:val="005962CE"/>
    <w:rsid w:val="00596945"/>
    <w:rsid w:val="005A039A"/>
    <w:rsid w:val="005A0887"/>
    <w:rsid w:val="005A10D9"/>
    <w:rsid w:val="005A1362"/>
    <w:rsid w:val="005A1C48"/>
    <w:rsid w:val="005A25F5"/>
    <w:rsid w:val="005A2C58"/>
    <w:rsid w:val="005A2CE6"/>
    <w:rsid w:val="005A3215"/>
    <w:rsid w:val="005A3669"/>
    <w:rsid w:val="005A3D5D"/>
    <w:rsid w:val="005A4AAE"/>
    <w:rsid w:val="005A4B4F"/>
    <w:rsid w:val="005A56D5"/>
    <w:rsid w:val="005A577F"/>
    <w:rsid w:val="005A5D42"/>
    <w:rsid w:val="005A5D6D"/>
    <w:rsid w:val="005A61A2"/>
    <w:rsid w:val="005A63E9"/>
    <w:rsid w:val="005A64BD"/>
    <w:rsid w:val="005A68E3"/>
    <w:rsid w:val="005A6995"/>
    <w:rsid w:val="005A6FE6"/>
    <w:rsid w:val="005A77BE"/>
    <w:rsid w:val="005A7925"/>
    <w:rsid w:val="005A7D26"/>
    <w:rsid w:val="005B0560"/>
    <w:rsid w:val="005B09DA"/>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5E5"/>
    <w:rsid w:val="005B77FE"/>
    <w:rsid w:val="005B7815"/>
    <w:rsid w:val="005B79F8"/>
    <w:rsid w:val="005B7B9D"/>
    <w:rsid w:val="005B7C9E"/>
    <w:rsid w:val="005C07EE"/>
    <w:rsid w:val="005C1C87"/>
    <w:rsid w:val="005C1EC9"/>
    <w:rsid w:val="005C27AB"/>
    <w:rsid w:val="005C3510"/>
    <w:rsid w:val="005C3E63"/>
    <w:rsid w:val="005C40EB"/>
    <w:rsid w:val="005C46D0"/>
    <w:rsid w:val="005C4767"/>
    <w:rsid w:val="005C5154"/>
    <w:rsid w:val="005C6271"/>
    <w:rsid w:val="005C654A"/>
    <w:rsid w:val="005C74F0"/>
    <w:rsid w:val="005C7B68"/>
    <w:rsid w:val="005D0438"/>
    <w:rsid w:val="005D0AFB"/>
    <w:rsid w:val="005D0E34"/>
    <w:rsid w:val="005D15C4"/>
    <w:rsid w:val="005D17DE"/>
    <w:rsid w:val="005D18E2"/>
    <w:rsid w:val="005D1A99"/>
    <w:rsid w:val="005D1D4B"/>
    <w:rsid w:val="005D25D3"/>
    <w:rsid w:val="005D2A73"/>
    <w:rsid w:val="005D2CF1"/>
    <w:rsid w:val="005D36D4"/>
    <w:rsid w:val="005D3AA6"/>
    <w:rsid w:val="005D3CE1"/>
    <w:rsid w:val="005D41EA"/>
    <w:rsid w:val="005D4526"/>
    <w:rsid w:val="005D4CC2"/>
    <w:rsid w:val="005D4F23"/>
    <w:rsid w:val="005D5576"/>
    <w:rsid w:val="005D5782"/>
    <w:rsid w:val="005D601F"/>
    <w:rsid w:val="005D6201"/>
    <w:rsid w:val="005D6802"/>
    <w:rsid w:val="005D6EB0"/>
    <w:rsid w:val="005D6F9A"/>
    <w:rsid w:val="005E052D"/>
    <w:rsid w:val="005E0A42"/>
    <w:rsid w:val="005E0E6C"/>
    <w:rsid w:val="005E11E4"/>
    <w:rsid w:val="005E132C"/>
    <w:rsid w:val="005E17EA"/>
    <w:rsid w:val="005E1991"/>
    <w:rsid w:val="005E1C81"/>
    <w:rsid w:val="005E2225"/>
    <w:rsid w:val="005E2A8A"/>
    <w:rsid w:val="005E3326"/>
    <w:rsid w:val="005E349B"/>
    <w:rsid w:val="005E482D"/>
    <w:rsid w:val="005E488D"/>
    <w:rsid w:val="005E4F23"/>
    <w:rsid w:val="005E5050"/>
    <w:rsid w:val="005E56AE"/>
    <w:rsid w:val="005E59E3"/>
    <w:rsid w:val="005E5B74"/>
    <w:rsid w:val="005E642B"/>
    <w:rsid w:val="005E71DA"/>
    <w:rsid w:val="005F08BA"/>
    <w:rsid w:val="005F0B7F"/>
    <w:rsid w:val="005F0F07"/>
    <w:rsid w:val="005F10DB"/>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996"/>
    <w:rsid w:val="00600CEA"/>
    <w:rsid w:val="00601795"/>
    <w:rsid w:val="006019B8"/>
    <w:rsid w:val="00601CEA"/>
    <w:rsid w:val="00602DED"/>
    <w:rsid w:val="00602F01"/>
    <w:rsid w:val="00603685"/>
    <w:rsid w:val="00603A6D"/>
    <w:rsid w:val="00603B70"/>
    <w:rsid w:val="006045EF"/>
    <w:rsid w:val="00604A65"/>
    <w:rsid w:val="00604D67"/>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A1C"/>
    <w:rsid w:val="00611B20"/>
    <w:rsid w:val="0061214F"/>
    <w:rsid w:val="006122C9"/>
    <w:rsid w:val="00612FDC"/>
    <w:rsid w:val="00613061"/>
    <w:rsid w:val="00613892"/>
    <w:rsid w:val="00613F3B"/>
    <w:rsid w:val="00614373"/>
    <w:rsid w:val="00614C50"/>
    <w:rsid w:val="00616516"/>
    <w:rsid w:val="00616655"/>
    <w:rsid w:val="00616847"/>
    <w:rsid w:val="00616EE2"/>
    <w:rsid w:val="0061702C"/>
    <w:rsid w:val="0061737D"/>
    <w:rsid w:val="00620241"/>
    <w:rsid w:val="0062029F"/>
    <w:rsid w:val="0062181F"/>
    <w:rsid w:val="00621DFB"/>
    <w:rsid w:val="00621FA0"/>
    <w:rsid w:val="00622A09"/>
    <w:rsid w:val="00622BB0"/>
    <w:rsid w:val="00622C79"/>
    <w:rsid w:val="00623233"/>
    <w:rsid w:val="00623636"/>
    <w:rsid w:val="006236D4"/>
    <w:rsid w:val="00624102"/>
    <w:rsid w:val="00624C4C"/>
    <w:rsid w:val="00624E5A"/>
    <w:rsid w:val="00624EA5"/>
    <w:rsid w:val="006250B5"/>
    <w:rsid w:val="00625333"/>
    <w:rsid w:val="00625670"/>
    <w:rsid w:val="00625AB3"/>
    <w:rsid w:val="0062600A"/>
    <w:rsid w:val="0062755D"/>
    <w:rsid w:val="00627632"/>
    <w:rsid w:val="00627943"/>
    <w:rsid w:val="00627B84"/>
    <w:rsid w:val="006308FD"/>
    <w:rsid w:val="00630A4B"/>
    <w:rsid w:val="00631403"/>
    <w:rsid w:val="00631819"/>
    <w:rsid w:val="00631A04"/>
    <w:rsid w:val="00631BBF"/>
    <w:rsid w:val="006324FE"/>
    <w:rsid w:val="00632737"/>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5DB"/>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502B8"/>
    <w:rsid w:val="00650D2E"/>
    <w:rsid w:val="00650F1E"/>
    <w:rsid w:val="00651015"/>
    <w:rsid w:val="00651220"/>
    <w:rsid w:val="006514A6"/>
    <w:rsid w:val="006527BA"/>
    <w:rsid w:val="00653408"/>
    <w:rsid w:val="006543BA"/>
    <w:rsid w:val="0065447B"/>
    <w:rsid w:val="00654E08"/>
    <w:rsid w:val="00655404"/>
    <w:rsid w:val="00655E3B"/>
    <w:rsid w:val="006560C9"/>
    <w:rsid w:val="006561DE"/>
    <w:rsid w:val="00657510"/>
    <w:rsid w:val="00657647"/>
    <w:rsid w:val="006601F3"/>
    <w:rsid w:val="0066074D"/>
    <w:rsid w:val="006607DF"/>
    <w:rsid w:val="0066088A"/>
    <w:rsid w:val="00660A44"/>
    <w:rsid w:val="00660A6E"/>
    <w:rsid w:val="006613AE"/>
    <w:rsid w:val="0066168C"/>
    <w:rsid w:val="006617B7"/>
    <w:rsid w:val="0066246F"/>
    <w:rsid w:val="0066251A"/>
    <w:rsid w:val="006625B3"/>
    <w:rsid w:val="00662914"/>
    <w:rsid w:val="006629BF"/>
    <w:rsid w:val="006633AB"/>
    <w:rsid w:val="00663D4E"/>
    <w:rsid w:val="00663EF7"/>
    <w:rsid w:val="006641BE"/>
    <w:rsid w:val="00664252"/>
    <w:rsid w:val="00664557"/>
    <w:rsid w:val="006645C3"/>
    <w:rsid w:val="00664FC9"/>
    <w:rsid w:val="00665AD7"/>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2245"/>
    <w:rsid w:val="0067260F"/>
    <w:rsid w:val="00672E48"/>
    <w:rsid w:val="0067369C"/>
    <w:rsid w:val="00673D5B"/>
    <w:rsid w:val="0067431F"/>
    <w:rsid w:val="00674732"/>
    <w:rsid w:val="00674F17"/>
    <w:rsid w:val="00675182"/>
    <w:rsid w:val="00675633"/>
    <w:rsid w:val="00675C18"/>
    <w:rsid w:val="00676B01"/>
    <w:rsid w:val="00676B89"/>
    <w:rsid w:val="00677115"/>
    <w:rsid w:val="0068002F"/>
    <w:rsid w:val="006810E9"/>
    <w:rsid w:val="0068165D"/>
    <w:rsid w:val="006817DD"/>
    <w:rsid w:val="00681974"/>
    <w:rsid w:val="00682417"/>
    <w:rsid w:val="006828A4"/>
    <w:rsid w:val="00682BAF"/>
    <w:rsid w:val="006830FC"/>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62BF"/>
    <w:rsid w:val="0069674D"/>
    <w:rsid w:val="0069677F"/>
    <w:rsid w:val="00696CE2"/>
    <w:rsid w:val="0069724C"/>
    <w:rsid w:val="00697426"/>
    <w:rsid w:val="006976B3"/>
    <w:rsid w:val="006979AF"/>
    <w:rsid w:val="006A04E5"/>
    <w:rsid w:val="006A078B"/>
    <w:rsid w:val="006A15AB"/>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B0089"/>
    <w:rsid w:val="006B018E"/>
    <w:rsid w:val="006B066B"/>
    <w:rsid w:val="006B0729"/>
    <w:rsid w:val="006B0B22"/>
    <w:rsid w:val="006B15F9"/>
    <w:rsid w:val="006B1716"/>
    <w:rsid w:val="006B1A80"/>
    <w:rsid w:val="006B1FC6"/>
    <w:rsid w:val="006B22D5"/>
    <w:rsid w:val="006B2768"/>
    <w:rsid w:val="006B2FEC"/>
    <w:rsid w:val="006B3696"/>
    <w:rsid w:val="006B3990"/>
    <w:rsid w:val="006B414A"/>
    <w:rsid w:val="006B4329"/>
    <w:rsid w:val="006B4492"/>
    <w:rsid w:val="006B4494"/>
    <w:rsid w:val="006B455B"/>
    <w:rsid w:val="006B4A3F"/>
    <w:rsid w:val="006B4B56"/>
    <w:rsid w:val="006B4B59"/>
    <w:rsid w:val="006B4C8B"/>
    <w:rsid w:val="006B4FDF"/>
    <w:rsid w:val="006B6AFF"/>
    <w:rsid w:val="006B7E3D"/>
    <w:rsid w:val="006C03A1"/>
    <w:rsid w:val="006C0879"/>
    <w:rsid w:val="006C26AE"/>
    <w:rsid w:val="006C30EA"/>
    <w:rsid w:val="006C3307"/>
    <w:rsid w:val="006C33B5"/>
    <w:rsid w:val="006C3604"/>
    <w:rsid w:val="006C3B8F"/>
    <w:rsid w:val="006C3CA0"/>
    <w:rsid w:val="006C4360"/>
    <w:rsid w:val="006C5D30"/>
    <w:rsid w:val="006C6204"/>
    <w:rsid w:val="006C6354"/>
    <w:rsid w:val="006C6663"/>
    <w:rsid w:val="006C68C3"/>
    <w:rsid w:val="006C7182"/>
    <w:rsid w:val="006C7380"/>
    <w:rsid w:val="006C76FD"/>
    <w:rsid w:val="006C7D4C"/>
    <w:rsid w:val="006C7DC0"/>
    <w:rsid w:val="006D0EA2"/>
    <w:rsid w:val="006D0ED7"/>
    <w:rsid w:val="006D1134"/>
    <w:rsid w:val="006D14D8"/>
    <w:rsid w:val="006D25A0"/>
    <w:rsid w:val="006D391C"/>
    <w:rsid w:val="006D43B1"/>
    <w:rsid w:val="006D4650"/>
    <w:rsid w:val="006D4D5D"/>
    <w:rsid w:val="006D4F44"/>
    <w:rsid w:val="006D5084"/>
    <w:rsid w:val="006D52F6"/>
    <w:rsid w:val="006D7606"/>
    <w:rsid w:val="006D7FB4"/>
    <w:rsid w:val="006E0172"/>
    <w:rsid w:val="006E0319"/>
    <w:rsid w:val="006E04E8"/>
    <w:rsid w:val="006E0FC7"/>
    <w:rsid w:val="006E17F2"/>
    <w:rsid w:val="006E1A9C"/>
    <w:rsid w:val="006E1D84"/>
    <w:rsid w:val="006E28E2"/>
    <w:rsid w:val="006E28FA"/>
    <w:rsid w:val="006E2D5F"/>
    <w:rsid w:val="006E2F52"/>
    <w:rsid w:val="006E32E1"/>
    <w:rsid w:val="006E37EC"/>
    <w:rsid w:val="006E3888"/>
    <w:rsid w:val="006E39A1"/>
    <w:rsid w:val="006E3E93"/>
    <w:rsid w:val="006E3ED7"/>
    <w:rsid w:val="006E3F69"/>
    <w:rsid w:val="006E40EA"/>
    <w:rsid w:val="006E44C9"/>
    <w:rsid w:val="006E4B33"/>
    <w:rsid w:val="006E5226"/>
    <w:rsid w:val="006E5387"/>
    <w:rsid w:val="006E55B8"/>
    <w:rsid w:val="006E5F56"/>
    <w:rsid w:val="006E5F91"/>
    <w:rsid w:val="006E61D3"/>
    <w:rsid w:val="006E6CCF"/>
    <w:rsid w:val="006E75B0"/>
    <w:rsid w:val="006F05DB"/>
    <w:rsid w:val="006F103E"/>
    <w:rsid w:val="006F252A"/>
    <w:rsid w:val="006F25E5"/>
    <w:rsid w:val="006F2B88"/>
    <w:rsid w:val="006F2F0D"/>
    <w:rsid w:val="006F3672"/>
    <w:rsid w:val="006F3A65"/>
    <w:rsid w:val="006F3B42"/>
    <w:rsid w:val="006F3D50"/>
    <w:rsid w:val="006F3FED"/>
    <w:rsid w:val="006F4527"/>
    <w:rsid w:val="006F475C"/>
    <w:rsid w:val="006F48B3"/>
    <w:rsid w:val="006F4A6A"/>
    <w:rsid w:val="006F4D6A"/>
    <w:rsid w:val="006F4FBF"/>
    <w:rsid w:val="006F58AF"/>
    <w:rsid w:val="006F59D4"/>
    <w:rsid w:val="006F5FD5"/>
    <w:rsid w:val="006F69AD"/>
    <w:rsid w:val="006F6C2B"/>
    <w:rsid w:val="0070097B"/>
    <w:rsid w:val="00700F77"/>
    <w:rsid w:val="00701D9C"/>
    <w:rsid w:val="0070316A"/>
    <w:rsid w:val="007038C7"/>
    <w:rsid w:val="00703A05"/>
    <w:rsid w:val="00703CDF"/>
    <w:rsid w:val="00703DD1"/>
    <w:rsid w:val="00703FC6"/>
    <w:rsid w:val="00705BBA"/>
    <w:rsid w:val="00705E06"/>
    <w:rsid w:val="00705FF4"/>
    <w:rsid w:val="00706024"/>
    <w:rsid w:val="00706025"/>
    <w:rsid w:val="00706DBD"/>
    <w:rsid w:val="007070D7"/>
    <w:rsid w:val="00707436"/>
    <w:rsid w:val="00707541"/>
    <w:rsid w:val="00707628"/>
    <w:rsid w:val="0071105E"/>
    <w:rsid w:val="007115F5"/>
    <w:rsid w:val="007118FD"/>
    <w:rsid w:val="007132E9"/>
    <w:rsid w:val="00714501"/>
    <w:rsid w:val="007150BA"/>
    <w:rsid w:val="007157FB"/>
    <w:rsid w:val="00715E9D"/>
    <w:rsid w:val="00716B9E"/>
    <w:rsid w:val="00717108"/>
    <w:rsid w:val="00717471"/>
    <w:rsid w:val="00717B8E"/>
    <w:rsid w:val="00717C79"/>
    <w:rsid w:val="00717C8E"/>
    <w:rsid w:val="007200E1"/>
    <w:rsid w:val="007202A8"/>
    <w:rsid w:val="00720952"/>
    <w:rsid w:val="00720BF5"/>
    <w:rsid w:val="00720C6E"/>
    <w:rsid w:val="00720FC6"/>
    <w:rsid w:val="00721373"/>
    <w:rsid w:val="007213B7"/>
    <w:rsid w:val="007215AF"/>
    <w:rsid w:val="00721C6A"/>
    <w:rsid w:val="00721CCA"/>
    <w:rsid w:val="00721FEE"/>
    <w:rsid w:val="00722168"/>
    <w:rsid w:val="0072299D"/>
    <w:rsid w:val="00723E26"/>
    <w:rsid w:val="007240E7"/>
    <w:rsid w:val="007245F0"/>
    <w:rsid w:val="007254C8"/>
    <w:rsid w:val="00726E15"/>
    <w:rsid w:val="007278C1"/>
    <w:rsid w:val="00730320"/>
    <w:rsid w:val="00730628"/>
    <w:rsid w:val="0073096D"/>
    <w:rsid w:val="00730D0F"/>
    <w:rsid w:val="0073114A"/>
    <w:rsid w:val="007311B2"/>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6F5"/>
    <w:rsid w:val="00736DEB"/>
    <w:rsid w:val="00736EB7"/>
    <w:rsid w:val="00737FCB"/>
    <w:rsid w:val="007405E2"/>
    <w:rsid w:val="00740AAE"/>
    <w:rsid w:val="00741499"/>
    <w:rsid w:val="0074176B"/>
    <w:rsid w:val="0074218D"/>
    <w:rsid w:val="0074376F"/>
    <w:rsid w:val="00743973"/>
    <w:rsid w:val="0074441A"/>
    <w:rsid w:val="00744E71"/>
    <w:rsid w:val="00745010"/>
    <w:rsid w:val="0074544E"/>
    <w:rsid w:val="0074593A"/>
    <w:rsid w:val="00745AEE"/>
    <w:rsid w:val="00745C14"/>
    <w:rsid w:val="00746971"/>
    <w:rsid w:val="00750118"/>
    <w:rsid w:val="00750ABD"/>
    <w:rsid w:val="00750F8D"/>
    <w:rsid w:val="00751F3C"/>
    <w:rsid w:val="00752D96"/>
    <w:rsid w:val="00753164"/>
    <w:rsid w:val="00753272"/>
    <w:rsid w:val="0075342F"/>
    <w:rsid w:val="0075345D"/>
    <w:rsid w:val="00753549"/>
    <w:rsid w:val="007536AF"/>
    <w:rsid w:val="00753D7D"/>
    <w:rsid w:val="00753DD5"/>
    <w:rsid w:val="007541CA"/>
    <w:rsid w:val="00754225"/>
    <w:rsid w:val="0075453C"/>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638E"/>
    <w:rsid w:val="007667B3"/>
    <w:rsid w:val="007667F0"/>
    <w:rsid w:val="007676F5"/>
    <w:rsid w:val="00767840"/>
    <w:rsid w:val="00767C27"/>
    <w:rsid w:val="00767C49"/>
    <w:rsid w:val="00767CE9"/>
    <w:rsid w:val="00770E15"/>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93A"/>
    <w:rsid w:val="00784513"/>
    <w:rsid w:val="00784B15"/>
    <w:rsid w:val="00784B46"/>
    <w:rsid w:val="00784DF2"/>
    <w:rsid w:val="007854CB"/>
    <w:rsid w:val="00785BA0"/>
    <w:rsid w:val="00785D4E"/>
    <w:rsid w:val="00785E4E"/>
    <w:rsid w:val="0078618D"/>
    <w:rsid w:val="007861D0"/>
    <w:rsid w:val="007869EF"/>
    <w:rsid w:val="00787600"/>
    <w:rsid w:val="00790752"/>
    <w:rsid w:val="00790CB4"/>
    <w:rsid w:val="00791C78"/>
    <w:rsid w:val="00791D88"/>
    <w:rsid w:val="00791F78"/>
    <w:rsid w:val="00792408"/>
    <w:rsid w:val="0079383C"/>
    <w:rsid w:val="007939C1"/>
    <w:rsid w:val="0079401F"/>
    <w:rsid w:val="007940C0"/>
    <w:rsid w:val="007944D5"/>
    <w:rsid w:val="0079465B"/>
    <w:rsid w:val="0079468E"/>
    <w:rsid w:val="00795CD5"/>
    <w:rsid w:val="00795CED"/>
    <w:rsid w:val="00796368"/>
    <w:rsid w:val="00797125"/>
    <w:rsid w:val="0079775E"/>
    <w:rsid w:val="007A040D"/>
    <w:rsid w:val="007A0FAA"/>
    <w:rsid w:val="007A107F"/>
    <w:rsid w:val="007A1108"/>
    <w:rsid w:val="007A13DD"/>
    <w:rsid w:val="007A1948"/>
    <w:rsid w:val="007A266A"/>
    <w:rsid w:val="007A27FB"/>
    <w:rsid w:val="007A2ADF"/>
    <w:rsid w:val="007A2F5D"/>
    <w:rsid w:val="007A30B9"/>
    <w:rsid w:val="007A3437"/>
    <w:rsid w:val="007A35BF"/>
    <w:rsid w:val="007A3907"/>
    <w:rsid w:val="007A4153"/>
    <w:rsid w:val="007A4761"/>
    <w:rsid w:val="007A48D4"/>
    <w:rsid w:val="007A499D"/>
    <w:rsid w:val="007A4B0E"/>
    <w:rsid w:val="007A52B0"/>
    <w:rsid w:val="007A59D5"/>
    <w:rsid w:val="007A59E7"/>
    <w:rsid w:val="007A5FCD"/>
    <w:rsid w:val="007A6792"/>
    <w:rsid w:val="007A68DE"/>
    <w:rsid w:val="007A6D0D"/>
    <w:rsid w:val="007A6FB5"/>
    <w:rsid w:val="007A72FD"/>
    <w:rsid w:val="007A768F"/>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94A"/>
    <w:rsid w:val="007C0D25"/>
    <w:rsid w:val="007C1409"/>
    <w:rsid w:val="007C1D2E"/>
    <w:rsid w:val="007C236A"/>
    <w:rsid w:val="007C2EEC"/>
    <w:rsid w:val="007C36A6"/>
    <w:rsid w:val="007C3CF3"/>
    <w:rsid w:val="007C3DFD"/>
    <w:rsid w:val="007C4643"/>
    <w:rsid w:val="007C4C0C"/>
    <w:rsid w:val="007C5E8A"/>
    <w:rsid w:val="007C5F4D"/>
    <w:rsid w:val="007C6D65"/>
    <w:rsid w:val="007C73B7"/>
    <w:rsid w:val="007C7B1B"/>
    <w:rsid w:val="007D0CDA"/>
    <w:rsid w:val="007D15EE"/>
    <w:rsid w:val="007D1931"/>
    <w:rsid w:val="007D21D8"/>
    <w:rsid w:val="007D2324"/>
    <w:rsid w:val="007D3A66"/>
    <w:rsid w:val="007D3BC3"/>
    <w:rsid w:val="007D486E"/>
    <w:rsid w:val="007D511F"/>
    <w:rsid w:val="007D5340"/>
    <w:rsid w:val="007D5758"/>
    <w:rsid w:val="007D59B2"/>
    <w:rsid w:val="007D5A85"/>
    <w:rsid w:val="007D63A4"/>
    <w:rsid w:val="007D6576"/>
    <w:rsid w:val="007D6DCB"/>
    <w:rsid w:val="007D6EC1"/>
    <w:rsid w:val="007D705F"/>
    <w:rsid w:val="007E0885"/>
    <w:rsid w:val="007E0F7C"/>
    <w:rsid w:val="007E29A1"/>
    <w:rsid w:val="007E2D38"/>
    <w:rsid w:val="007E2FDD"/>
    <w:rsid w:val="007E3663"/>
    <w:rsid w:val="007E3944"/>
    <w:rsid w:val="007E3BBB"/>
    <w:rsid w:val="007E44D4"/>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A1C"/>
    <w:rsid w:val="007F34C2"/>
    <w:rsid w:val="007F39E0"/>
    <w:rsid w:val="007F3C92"/>
    <w:rsid w:val="007F3DF6"/>
    <w:rsid w:val="007F3F35"/>
    <w:rsid w:val="007F421B"/>
    <w:rsid w:val="007F4E14"/>
    <w:rsid w:val="007F5634"/>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CFB"/>
    <w:rsid w:val="00804D53"/>
    <w:rsid w:val="00804F32"/>
    <w:rsid w:val="00806077"/>
    <w:rsid w:val="008069FF"/>
    <w:rsid w:val="0080780A"/>
    <w:rsid w:val="00807A22"/>
    <w:rsid w:val="00810497"/>
    <w:rsid w:val="0081100E"/>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205CE"/>
    <w:rsid w:val="00820BC2"/>
    <w:rsid w:val="00820EFB"/>
    <w:rsid w:val="00821695"/>
    <w:rsid w:val="0082191B"/>
    <w:rsid w:val="008219B4"/>
    <w:rsid w:val="0082282E"/>
    <w:rsid w:val="00822B13"/>
    <w:rsid w:val="008239E1"/>
    <w:rsid w:val="00823F8C"/>
    <w:rsid w:val="00825031"/>
    <w:rsid w:val="008259DD"/>
    <w:rsid w:val="008260DF"/>
    <w:rsid w:val="008264A1"/>
    <w:rsid w:val="00827048"/>
    <w:rsid w:val="0082762E"/>
    <w:rsid w:val="00830057"/>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417C"/>
    <w:rsid w:val="008441BC"/>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52E1"/>
    <w:rsid w:val="008554DA"/>
    <w:rsid w:val="00855A87"/>
    <w:rsid w:val="008565FA"/>
    <w:rsid w:val="008568BC"/>
    <w:rsid w:val="00856CBC"/>
    <w:rsid w:val="00856E4F"/>
    <w:rsid w:val="00860250"/>
    <w:rsid w:val="0086091E"/>
    <w:rsid w:val="00861287"/>
    <w:rsid w:val="00861717"/>
    <w:rsid w:val="00861AFF"/>
    <w:rsid w:val="00861B73"/>
    <w:rsid w:val="008620DB"/>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F67"/>
    <w:rsid w:val="008729DF"/>
    <w:rsid w:val="0087328E"/>
    <w:rsid w:val="00873E79"/>
    <w:rsid w:val="008741D5"/>
    <w:rsid w:val="008741ED"/>
    <w:rsid w:val="00874415"/>
    <w:rsid w:val="00874785"/>
    <w:rsid w:val="00874FA7"/>
    <w:rsid w:val="008756B7"/>
    <w:rsid w:val="00875E9C"/>
    <w:rsid w:val="008764E4"/>
    <w:rsid w:val="008765A2"/>
    <w:rsid w:val="008768BA"/>
    <w:rsid w:val="00876FDF"/>
    <w:rsid w:val="00877D6A"/>
    <w:rsid w:val="00877D75"/>
    <w:rsid w:val="0088058D"/>
    <w:rsid w:val="0088070D"/>
    <w:rsid w:val="00880A0F"/>
    <w:rsid w:val="00880C0A"/>
    <w:rsid w:val="0088107F"/>
    <w:rsid w:val="0088202D"/>
    <w:rsid w:val="00882D90"/>
    <w:rsid w:val="0088312F"/>
    <w:rsid w:val="00883849"/>
    <w:rsid w:val="0088397E"/>
    <w:rsid w:val="00883B06"/>
    <w:rsid w:val="00883C54"/>
    <w:rsid w:val="00883FE4"/>
    <w:rsid w:val="008840CC"/>
    <w:rsid w:val="00884106"/>
    <w:rsid w:val="00884C12"/>
    <w:rsid w:val="00885816"/>
    <w:rsid w:val="00885DAF"/>
    <w:rsid w:val="00887705"/>
    <w:rsid w:val="00887BEF"/>
    <w:rsid w:val="008903C3"/>
    <w:rsid w:val="0089113F"/>
    <w:rsid w:val="0089130F"/>
    <w:rsid w:val="00891503"/>
    <w:rsid w:val="0089168F"/>
    <w:rsid w:val="0089240F"/>
    <w:rsid w:val="008926DE"/>
    <w:rsid w:val="0089285B"/>
    <w:rsid w:val="00893666"/>
    <w:rsid w:val="008946CA"/>
    <w:rsid w:val="0089499E"/>
    <w:rsid w:val="008949D7"/>
    <w:rsid w:val="00895468"/>
    <w:rsid w:val="008954E5"/>
    <w:rsid w:val="00895E09"/>
    <w:rsid w:val="008966D4"/>
    <w:rsid w:val="00896715"/>
    <w:rsid w:val="00896D25"/>
    <w:rsid w:val="00896E79"/>
    <w:rsid w:val="00897029"/>
    <w:rsid w:val="00897057"/>
    <w:rsid w:val="00897B5B"/>
    <w:rsid w:val="00897DFA"/>
    <w:rsid w:val="008A206E"/>
    <w:rsid w:val="008A219A"/>
    <w:rsid w:val="008A22C7"/>
    <w:rsid w:val="008A2A19"/>
    <w:rsid w:val="008A2C52"/>
    <w:rsid w:val="008A43A0"/>
    <w:rsid w:val="008A46D1"/>
    <w:rsid w:val="008A4DA7"/>
    <w:rsid w:val="008A4E50"/>
    <w:rsid w:val="008A50C8"/>
    <w:rsid w:val="008A57FD"/>
    <w:rsid w:val="008A5924"/>
    <w:rsid w:val="008A5B92"/>
    <w:rsid w:val="008A5C01"/>
    <w:rsid w:val="008A5E6F"/>
    <w:rsid w:val="008A6139"/>
    <w:rsid w:val="008A66E3"/>
    <w:rsid w:val="008A718C"/>
    <w:rsid w:val="008A71F1"/>
    <w:rsid w:val="008A797F"/>
    <w:rsid w:val="008A7E88"/>
    <w:rsid w:val="008B03D5"/>
    <w:rsid w:val="008B06A0"/>
    <w:rsid w:val="008B0D69"/>
    <w:rsid w:val="008B22B6"/>
    <w:rsid w:val="008B280B"/>
    <w:rsid w:val="008B3006"/>
    <w:rsid w:val="008B3158"/>
    <w:rsid w:val="008B3AB2"/>
    <w:rsid w:val="008B3B96"/>
    <w:rsid w:val="008B3EE5"/>
    <w:rsid w:val="008B4469"/>
    <w:rsid w:val="008B4D06"/>
    <w:rsid w:val="008B4D1B"/>
    <w:rsid w:val="008B5D53"/>
    <w:rsid w:val="008B5F15"/>
    <w:rsid w:val="008C01E2"/>
    <w:rsid w:val="008C04B6"/>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FB0"/>
    <w:rsid w:val="008C46EE"/>
    <w:rsid w:val="008C62FE"/>
    <w:rsid w:val="008C6E76"/>
    <w:rsid w:val="008C75C5"/>
    <w:rsid w:val="008D01A7"/>
    <w:rsid w:val="008D04C6"/>
    <w:rsid w:val="008D04E0"/>
    <w:rsid w:val="008D11B0"/>
    <w:rsid w:val="008D1262"/>
    <w:rsid w:val="008D183C"/>
    <w:rsid w:val="008D1A3E"/>
    <w:rsid w:val="008D2A24"/>
    <w:rsid w:val="008D3573"/>
    <w:rsid w:val="008D4117"/>
    <w:rsid w:val="008D4127"/>
    <w:rsid w:val="008D4636"/>
    <w:rsid w:val="008D468C"/>
    <w:rsid w:val="008D4BF8"/>
    <w:rsid w:val="008D56A9"/>
    <w:rsid w:val="008D5D4F"/>
    <w:rsid w:val="008D68B8"/>
    <w:rsid w:val="008D69A4"/>
    <w:rsid w:val="008D6A50"/>
    <w:rsid w:val="008D750B"/>
    <w:rsid w:val="008E09B1"/>
    <w:rsid w:val="008E0C95"/>
    <w:rsid w:val="008E0D74"/>
    <w:rsid w:val="008E16C4"/>
    <w:rsid w:val="008E180B"/>
    <w:rsid w:val="008E2437"/>
    <w:rsid w:val="008E251E"/>
    <w:rsid w:val="008E31D7"/>
    <w:rsid w:val="008E373D"/>
    <w:rsid w:val="008E47CE"/>
    <w:rsid w:val="008E54CB"/>
    <w:rsid w:val="008E5982"/>
    <w:rsid w:val="008E6B8F"/>
    <w:rsid w:val="008E6C85"/>
    <w:rsid w:val="008E6FCB"/>
    <w:rsid w:val="008E78C2"/>
    <w:rsid w:val="008E7B26"/>
    <w:rsid w:val="008F0180"/>
    <w:rsid w:val="008F0394"/>
    <w:rsid w:val="008F0618"/>
    <w:rsid w:val="008F0694"/>
    <w:rsid w:val="008F0E65"/>
    <w:rsid w:val="008F101A"/>
    <w:rsid w:val="008F1242"/>
    <w:rsid w:val="008F12EF"/>
    <w:rsid w:val="008F17E5"/>
    <w:rsid w:val="008F1B8D"/>
    <w:rsid w:val="008F1B97"/>
    <w:rsid w:val="008F214C"/>
    <w:rsid w:val="008F243E"/>
    <w:rsid w:val="008F2985"/>
    <w:rsid w:val="008F2B28"/>
    <w:rsid w:val="008F3990"/>
    <w:rsid w:val="008F46FC"/>
    <w:rsid w:val="008F4952"/>
    <w:rsid w:val="008F542E"/>
    <w:rsid w:val="008F5511"/>
    <w:rsid w:val="008F583E"/>
    <w:rsid w:val="008F5AFC"/>
    <w:rsid w:val="008F5D87"/>
    <w:rsid w:val="008F5D93"/>
    <w:rsid w:val="008F655B"/>
    <w:rsid w:val="008F65BC"/>
    <w:rsid w:val="008F6BA6"/>
    <w:rsid w:val="008F70CC"/>
    <w:rsid w:val="008F737A"/>
    <w:rsid w:val="008F7679"/>
    <w:rsid w:val="00900537"/>
    <w:rsid w:val="00900B81"/>
    <w:rsid w:val="009011FC"/>
    <w:rsid w:val="00901503"/>
    <w:rsid w:val="00901B45"/>
    <w:rsid w:val="00902807"/>
    <w:rsid w:val="0090291F"/>
    <w:rsid w:val="009046A0"/>
    <w:rsid w:val="00904A80"/>
    <w:rsid w:val="00904AF8"/>
    <w:rsid w:val="00904CB6"/>
    <w:rsid w:val="00905D7F"/>
    <w:rsid w:val="00905F68"/>
    <w:rsid w:val="00906011"/>
    <w:rsid w:val="0090648C"/>
    <w:rsid w:val="00906D89"/>
    <w:rsid w:val="00906DB9"/>
    <w:rsid w:val="009072CE"/>
    <w:rsid w:val="0090774C"/>
    <w:rsid w:val="00910E7F"/>
    <w:rsid w:val="009115E1"/>
    <w:rsid w:val="009119A0"/>
    <w:rsid w:val="0091316C"/>
    <w:rsid w:val="00913792"/>
    <w:rsid w:val="00913B8D"/>
    <w:rsid w:val="00914B30"/>
    <w:rsid w:val="00914D93"/>
    <w:rsid w:val="0091566A"/>
    <w:rsid w:val="00915763"/>
    <w:rsid w:val="00915992"/>
    <w:rsid w:val="00915F6D"/>
    <w:rsid w:val="009166BD"/>
    <w:rsid w:val="009166FD"/>
    <w:rsid w:val="0091671F"/>
    <w:rsid w:val="009174D1"/>
    <w:rsid w:val="00917BD3"/>
    <w:rsid w:val="0092008E"/>
    <w:rsid w:val="009205AD"/>
    <w:rsid w:val="00920BC2"/>
    <w:rsid w:val="0092151A"/>
    <w:rsid w:val="00922773"/>
    <w:rsid w:val="00922923"/>
    <w:rsid w:val="00923BE2"/>
    <w:rsid w:val="0092433E"/>
    <w:rsid w:val="00924BF5"/>
    <w:rsid w:val="00924ED3"/>
    <w:rsid w:val="009252E6"/>
    <w:rsid w:val="009257B9"/>
    <w:rsid w:val="009269C3"/>
    <w:rsid w:val="0092707C"/>
    <w:rsid w:val="00927137"/>
    <w:rsid w:val="00927394"/>
    <w:rsid w:val="00927A07"/>
    <w:rsid w:val="0093024B"/>
    <w:rsid w:val="00930C59"/>
    <w:rsid w:val="00931ECE"/>
    <w:rsid w:val="00932742"/>
    <w:rsid w:val="00932878"/>
    <w:rsid w:val="00932ACD"/>
    <w:rsid w:val="00932F92"/>
    <w:rsid w:val="00933113"/>
    <w:rsid w:val="00933B7B"/>
    <w:rsid w:val="00933BE2"/>
    <w:rsid w:val="009348D1"/>
    <w:rsid w:val="0093496B"/>
    <w:rsid w:val="00934BA2"/>
    <w:rsid w:val="00934D53"/>
    <w:rsid w:val="009359E6"/>
    <w:rsid w:val="00935AC8"/>
    <w:rsid w:val="00936A6B"/>
    <w:rsid w:val="00940EE1"/>
    <w:rsid w:val="00941B50"/>
    <w:rsid w:val="00941DD7"/>
    <w:rsid w:val="00942234"/>
    <w:rsid w:val="009423AA"/>
    <w:rsid w:val="009428F3"/>
    <w:rsid w:val="00943370"/>
    <w:rsid w:val="009437F4"/>
    <w:rsid w:val="00943897"/>
    <w:rsid w:val="00943E6A"/>
    <w:rsid w:val="00944436"/>
    <w:rsid w:val="009445D6"/>
    <w:rsid w:val="009448DB"/>
    <w:rsid w:val="00944A74"/>
    <w:rsid w:val="00944E4A"/>
    <w:rsid w:val="00944EDA"/>
    <w:rsid w:val="00944F65"/>
    <w:rsid w:val="009476E4"/>
    <w:rsid w:val="00950F6B"/>
    <w:rsid w:val="00951716"/>
    <w:rsid w:val="00952112"/>
    <w:rsid w:val="0095228E"/>
    <w:rsid w:val="009523B4"/>
    <w:rsid w:val="00952B3C"/>
    <w:rsid w:val="00952DE0"/>
    <w:rsid w:val="0095317E"/>
    <w:rsid w:val="00953477"/>
    <w:rsid w:val="0095350B"/>
    <w:rsid w:val="00953932"/>
    <w:rsid w:val="00953DFC"/>
    <w:rsid w:val="00953E5F"/>
    <w:rsid w:val="00953FA0"/>
    <w:rsid w:val="0095402C"/>
    <w:rsid w:val="00954501"/>
    <w:rsid w:val="00954C99"/>
    <w:rsid w:val="00954E56"/>
    <w:rsid w:val="00954F79"/>
    <w:rsid w:val="00955438"/>
    <w:rsid w:val="00955CFC"/>
    <w:rsid w:val="00956CB4"/>
    <w:rsid w:val="00956D9B"/>
    <w:rsid w:val="00956EC9"/>
    <w:rsid w:val="00957B40"/>
    <w:rsid w:val="00957DA2"/>
    <w:rsid w:val="00957F74"/>
    <w:rsid w:val="00960329"/>
    <w:rsid w:val="009603FB"/>
    <w:rsid w:val="009608D2"/>
    <w:rsid w:val="009611D2"/>
    <w:rsid w:val="00961318"/>
    <w:rsid w:val="009615B5"/>
    <w:rsid w:val="00961AAC"/>
    <w:rsid w:val="0096299E"/>
    <w:rsid w:val="009636AA"/>
    <w:rsid w:val="00964725"/>
    <w:rsid w:val="00965054"/>
    <w:rsid w:val="009657EC"/>
    <w:rsid w:val="00965A01"/>
    <w:rsid w:val="00965D6B"/>
    <w:rsid w:val="00966094"/>
    <w:rsid w:val="009662C8"/>
    <w:rsid w:val="00966898"/>
    <w:rsid w:val="00967607"/>
    <w:rsid w:val="00967699"/>
    <w:rsid w:val="00967DBA"/>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FE5"/>
    <w:rsid w:val="009821F2"/>
    <w:rsid w:val="00982899"/>
    <w:rsid w:val="00983428"/>
    <w:rsid w:val="009834CD"/>
    <w:rsid w:val="00983803"/>
    <w:rsid w:val="00984ABC"/>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FB"/>
    <w:rsid w:val="00995EFF"/>
    <w:rsid w:val="009968F9"/>
    <w:rsid w:val="00996CAE"/>
    <w:rsid w:val="00996D5C"/>
    <w:rsid w:val="00996E0A"/>
    <w:rsid w:val="009973F0"/>
    <w:rsid w:val="00997941"/>
    <w:rsid w:val="009A13B1"/>
    <w:rsid w:val="009A149C"/>
    <w:rsid w:val="009A3996"/>
    <w:rsid w:val="009A57EF"/>
    <w:rsid w:val="009A5949"/>
    <w:rsid w:val="009A5BE7"/>
    <w:rsid w:val="009A5F7F"/>
    <w:rsid w:val="009A624E"/>
    <w:rsid w:val="009A624F"/>
    <w:rsid w:val="009A6399"/>
    <w:rsid w:val="009A64C5"/>
    <w:rsid w:val="009A6798"/>
    <w:rsid w:val="009A67F9"/>
    <w:rsid w:val="009A6AEC"/>
    <w:rsid w:val="009A7110"/>
    <w:rsid w:val="009A7368"/>
    <w:rsid w:val="009A7CA8"/>
    <w:rsid w:val="009B01BD"/>
    <w:rsid w:val="009B05AC"/>
    <w:rsid w:val="009B09C1"/>
    <w:rsid w:val="009B0D93"/>
    <w:rsid w:val="009B181A"/>
    <w:rsid w:val="009B2ABC"/>
    <w:rsid w:val="009B2CEA"/>
    <w:rsid w:val="009B333D"/>
    <w:rsid w:val="009B33EA"/>
    <w:rsid w:val="009B4290"/>
    <w:rsid w:val="009B4D04"/>
    <w:rsid w:val="009B4D9D"/>
    <w:rsid w:val="009B5581"/>
    <w:rsid w:val="009B5D77"/>
    <w:rsid w:val="009B5F78"/>
    <w:rsid w:val="009B5F87"/>
    <w:rsid w:val="009B6EEB"/>
    <w:rsid w:val="009B776C"/>
    <w:rsid w:val="009B7831"/>
    <w:rsid w:val="009B79D6"/>
    <w:rsid w:val="009C0377"/>
    <w:rsid w:val="009C0CBB"/>
    <w:rsid w:val="009C0EA8"/>
    <w:rsid w:val="009C14EF"/>
    <w:rsid w:val="009C1928"/>
    <w:rsid w:val="009C1C32"/>
    <w:rsid w:val="009C1F69"/>
    <w:rsid w:val="009C2251"/>
    <w:rsid w:val="009C2733"/>
    <w:rsid w:val="009C2A89"/>
    <w:rsid w:val="009C3D94"/>
    <w:rsid w:val="009C4112"/>
    <w:rsid w:val="009C4373"/>
    <w:rsid w:val="009C46E8"/>
    <w:rsid w:val="009C47BD"/>
    <w:rsid w:val="009C49B5"/>
    <w:rsid w:val="009C618C"/>
    <w:rsid w:val="009C6BE1"/>
    <w:rsid w:val="009C6E97"/>
    <w:rsid w:val="009C703B"/>
    <w:rsid w:val="009C70F2"/>
    <w:rsid w:val="009C7BFC"/>
    <w:rsid w:val="009C7F5A"/>
    <w:rsid w:val="009D045D"/>
    <w:rsid w:val="009D0544"/>
    <w:rsid w:val="009D0C6C"/>
    <w:rsid w:val="009D0EE5"/>
    <w:rsid w:val="009D1019"/>
    <w:rsid w:val="009D1034"/>
    <w:rsid w:val="009D277C"/>
    <w:rsid w:val="009D2A95"/>
    <w:rsid w:val="009D3C30"/>
    <w:rsid w:val="009D4114"/>
    <w:rsid w:val="009D5C3C"/>
    <w:rsid w:val="009D5EFE"/>
    <w:rsid w:val="009D639E"/>
    <w:rsid w:val="009D65CE"/>
    <w:rsid w:val="009D7087"/>
    <w:rsid w:val="009D77E8"/>
    <w:rsid w:val="009D7D7F"/>
    <w:rsid w:val="009D7E58"/>
    <w:rsid w:val="009D7E97"/>
    <w:rsid w:val="009D7EAC"/>
    <w:rsid w:val="009E0110"/>
    <w:rsid w:val="009E04E2"/>
    <w:rsid w:val="009E096F"/>
    <w:rsid w:val="009E18B0"/>
    <w:rsid w:val="009E1CC2"/>
    <w:rsid w:val="009E1EDF"/>
    <w:rsid w:val="009E2C36"/>
    <w:rsid w:val="009E32BB"/>
    <w:rsid w:val="009E372C"/>
    <w:rsid w:val="009E3D65"/>
    <w:rsid w:val="009E4718"/>
    <w:rsid w:val="009E513F"/>
    <w:rsid w:val="009E56B2"/>
    <w:rsid w:val="009E598E"/>
    <w:rsid w:val="009E6131"/>
    <w:rsid w:val="009E6295"/>
    <w:rsid w:val="009E63E9"/>
    <w:rsid w:val="009E66DB"/>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5087"/>
    <w:rsid w:val="009F50D4"/>
    <w:rsid w:val="009F576C"/>
    <w:rsid w:val="009F5949"/>
    <w:rsid w:val="009F5955"/>
    <w:rsid w:val="009F596B"/>
    <w:rsid w:val="009F5AE4"/>
    <w:rsid w:val="009F5D11"/>
    <w:rsid w:val="009F619E"/>
    <w:rsid w:val="009F6544"/>
    <w:rsid w:val="009F6573"/>
    <w:rsid w:val="009F69D0"/>
    <w:rsid w:val="009F6DE3"/>
    <w:rsid w:val="009F7B8C"/>
    <w:rsid w:val="009F7D17"/>
    <w:rsid w:val="009F7D5F"/>
    <w:rsid w:val="009F7F72"/>
    <w:rsid w:val="00A00E56"/>
    <w:rsid w:val="00A02040"/>
    <w:rsid w:val="00A021AD"/>
    <w:rsid w:val="00A0221B"/>
    <w:rsid w:val="00A022E8"/>
    <w:rsid w:val="00A027CA"/>
    <w:rsid w:val="00A03A11"/>
    <w:rsid w:val="00A03EC4"/>
    <w:rsid w:val="00A049DF"/>
    <w:rsid w:val="00A04AB4"/>
    <w:rsid w:val="00A04CF8"/>
    <w:rsid w:val="00A05896"/>
    <w:rsid w:val="00A05D82"/>
    <w:rsid w:val="00A0682C"/>
    <w:rsid w:val="00A06B4B"/>
    <w:rsid w:val="00A06D6D"/>
    <w:rsid w:val="00A10125"/>
    <w:rsid w:val="00A10476"/>
    <w:rsid w:val="00A126CB"/>
    <w:rsid w:val="00A12FDD"/>
    <w:rsid w:val="00A13764"/>
    <w:rsid w:val="00A13AFA"/>
    <w:rsid w:val="00A1449B"/>
    <w:rsid w:val="00A14F1E"/>
    <w:rsid w:val="00A15648"/>
    <w:rsid w:val="00A15D34"/>
    <w:rsid w:val="00A15D56"/>
    <w:rsid w:val="00A1663E"/>
    <w:rsid w:val="00A167CF"/>
    <w:rsid w:val="00A202E6"/>
    <w:rsid w:val="00A205BF"/>
    <w:rsid w:val="00A21401"/>
    <w:rsid w:val="00A2153B"/>
    <w:rsid w:val="00A222EE"/>
    <w:rsid w:val="00A231B8"/>
    <w:rsid w:val="00A23736"/>
    <w:rsid w:val="00A23E84"/>
    <w:rsid w:val="00A241FB"/>
    <w:rsid w:val="00A24291"/>
    <w:rsid w:val="00A251BB"/>
    <w:rsid w:val="00A254D5"/>
    <w:rsid w:val="00A25521"/>
    <w:rsid w:val="00A25B9B"/>
    <w:rsid w:val="00A2639D"/>
    <w:rsid w:val="00A26627"/>
    <w:rsid w:val="00A26CA4"/>
    <w:rsid w:val="00A27745"/>
    <w:rsid w:val="00A27773"/>
    <w:rsid w:val="00A27D50"/>
    <w:rsid w:val="00A30993"/>
    <w:rsid w:val="00A31191"/>
    <w:rsid w:val="00A31665"/>
    <w:rsid w:val="00A31E71"/>
    <w:rsid w:val="00A32A2E"/>
    <w:rsid w:val="00A32EE2"/>
    <w:rsid w:val="00A33737"/>
    <w:rsid w:val="00A33EB1"/>
    <w:rsid w:val="00A34F22"/>
    <w:rsid w:val="00A3520F"/>
    <w:rsid w:val="00A35225"/>
    <w:rsid w:val="00A35616"/>
    <w:rsid w:val="00A3584D"/>
    <w:rsid w:val="00A3585D"/>
    <w:rsid w:val="00A36436"/>
    <w:rsid w:val="00A367A1"/>
    <w:rsid w:val="00A37656"/>
    <w:rsid w:val="00A37AF5"/>
    <w:rsid w:val="00A37B1D"/>
    <w:rsid w:val="00A37EF7"/>
    <w:rsid w:val="00A400DA"/>
    <w:rsid w:val="00A406C2"/>
    <w:rsid w:val="00A40C87"/>
    <w:rsid w:val="00A40DB0"/>
    <w:rsid w:val="00A418AC"/>
    <w:rsid w:val="00A41D01"/>
    <w:rsid w:val="00A41E5A"/>
    <w:rsid w:val="00A4247C"/>
    <w:rsid w:val="00A43CF7"/>
    <w:rsid w:val="00A440CC"/>
    <w:rsid w:val="00A44F3C"/>
    <w:rsid w:val="00A4632D"/>
    <w:rsid w:val="00A4652B"/>
    <w:rsid w:val="00A46BCC"/>
    <w:rsid w:val="00A46FD6"/>
    <w:rsid w:val="00A47831"/>
    <w:rsid w:val="00A4791C"/>
    <w:rsid w:val="00A47D18"/>
    <w:rsid w:val="00A47DDB"/>
    <w:rsid w:val="00A50239"/>
    <w:rsid w:val="00A503AE"/>
    <w:rsid w:val="00A50C3D"/>
    <w:rsid w:val="00A50FB7"/>
    <w:rsid w:val="00A51E51"/>
    <w:rsid w:val="00A52110"/>
    <w:rsid w:val="00A521B7"/>
    <w:rsid w:val="00A5344A"/>
    <w:rsid w:val="00A5355C"/>
    <w:rsid w:val="00A53595"/>
    <w:rsid w:val="00A535DA"/>
    <w:rsid w:val="00A53831"/>
    <w:rsid w:val="00A53A42"/>
    <w:rsid w:val="00A541C4"/>
    <w:rsid w:val="00A546D9"/>
    <w:rsid w:val="00A54FAC"/>
    <w:rsid w:val="00A5569E"/>
    <w:rsid w:val="00A55794"/>
    <w:rsid w:val="00A55935"/>
    <w:rsid w:val="00A57319"/>
    <w:rsid w:val="00A574BA"/>
    <w:rsid w:val="00A578AF"/>
    <w:rsid w:val="00A57D2F"/>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9F7"/>
    <w:rsid w:val="00A7054E"/>
    <w:rsid w:val="00A71353"/>
    <w:rsid w:val="00A715B5"/>
    <w:rsid w:val="00A718D9"/>
    <w:rsid w:val="00A719B6"/>
    <w:rsid w:val="00A71DA0"/>
    <w:rsid w:val="00A71E49"/>
    <w:rsid w:val="00A720AC"/>
    <w:rsid w:val="00A72181"/>
    <w:rsid w:val="00A72ABA"/>
    <w:rsid w:val="00A72D2A"/>
    <w:rsid w:val="00A73352"/>
    <w:rsid w:val="00A733D2"/>
    <w:rsid w:val="00A74638"/>
    <w:rsid w:val="00A75793"/>
    <w:rsid w:val="00A757D0"/>
    <w:rsid w:val="00A75F14"/>
    <w:rsid w:val="00A77993"/>
    <w:rsid w:val="00A77A65"/>
    <w:rsid w:val="00A77C62"/>
    <w:rsid w:val="00A80271"/>
    <w:rsid w:val="00A818A2"/>
    <w:rsid w:val="00A8251D"/>
    <w:rsid w:val="00A82D89"/>
    <w:rsid w:val="00A8383D"/>
    <w:rsid w:val="00A83932"/>
    <w:rsid w:val="00A83D80"/>
    <w:rsid w:val="00A84678"/>
    <w:rsid w:val="00A84738"/>
    <w:rsid w:val="00A84900"/>
    <w:rsid w:val="00A84BAC"/>
    <w:rsid w:val="00A84BFF"/>
    <w:rsid w:val="00A84C30"/>
    <w:rsid w:val="00A853CD"/>
    <w:rsid w:val="00A85C2F"/>
    <w:rsid w:val="00A85E5A"/>
    <w:rsid w:val="00A86045"/>
    <w:rsid w:val="00A860EF"/>
    <w:rsid w:val="00A8767C"/>
    <w:rsid w:val="00A877D9"/>
    <w:rsid w:val="00A87F72"/>
    <w:rsid w:val="00A902CE"/>
    <w:rsid w:val="00A90A7D"/>
    <w:rsid w:val="00A90CD9"/>
    <w:rsid w:val="00A91408"/>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A46"/>
    <w:rsid w:val="00A94D98"/>
    <w:rsid w:val="00A95295"/>
    <w:rsid w:val="00A953B0"/>
    <w:rsid w:val="00A956BB"/>
    <w:rsid w:val="00A95C2A"/>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7067"/>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327C"/>
    <w:rsid w:val="00AD33A5"/>
    <w:rsid w:val="00AD4ECF"/>
    <w:rsid w:val="00AD4F59"/>
    <w:rsid w:val="00AD5522"/>
    <w:rsid w:val="00AD575E"/>
    <w:rsid w:val="00AD58DA"/>
    <w:rsid w:val="00AD614C"/>
    <w:rsid w:val="00AD63EC"/>
    <w:rsid w:val="00AD7BBD"/>
    <w:rsid w:val="00AE08F2"/>
    <w:rsid w:val="00AE1106"/>
    <w:rsid w:val="00AE1330"/>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32BC"/>
    <w:rsid w:val="00AF3572"/>
    <w:rsid w:val="00AF42FE"/>
    <w:rsid w:val="00AF48E7"/>
    <w:rsid w:val="00AF5B76"/>
    <w:rsid w:val="00AF6081"/>
    <w:rsid w:val="00AF64FE"/>
    <w:rsid w:val="00AF65E4"/>
    <w:rsid w:val="00AF67C7"/>
    <w:rsid w:val="00AF6A7B"/>
    <w:rsid w:val="00AF6BE0"/>
    <w:rsid w:val="00B00123"/>
    <w:rsid w:val="00B00497"/>
    <w:rsid w:val="00B00EF6"/>
    <w:rsid w:val="00B016AA"/>
    <w:rsid w:val="00B01B04"/>
    <w:rsid w:val="00B021CC"/>
    <w:rsid w:val="00B02502"/>
    <w:rsid w:val="00B02676"/>
    <w:rsid w:val="00B026FE"/>
    <w:rsid w:val="00B02EE4"/>
    <w:rsid w:val="00B03B5A"/>
    <w:rsid w:val="00B040BD"/>
    <w:rsid w:val="00B04290"/>
    <w:rsid w:val="00B0458A"/>
    <w:rsid w:val="00B04A0B"/>
    <w:rsid w:val="00B04F69"/>
    <w:rsid w:val="00B05DA4"/>
    <w:rsid w:val="00B05EB1"/>
    <w:rsid w:val="00B0672E"/>
    <w:rsid w:val="00B07618"/>
    <w:rsid w:val="00B079C6"/>
    <w:rsid w:val="00B07A27"/>
    <w:rsid w:val="00B07F37"/>
    <w:rsid w:val="00B109CC"/>
    <w:rsid w:val="00B10B39"/>
    <w:rsid w:val="00B1146D"/>
    <w:rsid w:val="00B11D62"/>
    <w:rsid w:val="00B12BA1"/>
    <w:rsid w:val="00B13310"/>
    <w:rsid w:val="00B1368F"/>
    <w:rsid w:val="00B138B1"/>
    <w:rsid w:val="00B13C98"/>
    <w:rsid w:val="00B14D1A"/>
    <w:rsid w:val="00B15078"/>
    <w:rsid w:val="00B15366"/>
    <w:rsid w:val="00B1543F"/>
    <w:rsid w:val="00B158D8"/>
    <w:rsid w:val="00B1622D"/>
    <w:rsid w:val="00B16D6A"/>
    <w:rsid w:val="00B17134"/>
    <w:rsid w:val="00B20776"/>
    <w:rsid w:val="00B20A72"/>
    <w:rsid w:val="00B20C35"/>
    <w:rsid w:val="00B20D3D"/>
    <w:rsid w:val="00B20FE8"/>
    <w:rsid w:val="00B21AD7"/>
    <w:rsid w:val="00B21B58"/>
    <w:rsid w:val="00B21BC7"/>
    <w:rsid w:val="00B21D09"/>
    <w:rsid w:val="00B21E3C"/>
    <w:rsid w:val="00B22235"/>
    <w:rsid w:val="00B23271"/>
    <w:rsid w:val="00B24683"/>
    <w:rsid w:val="00B24D83"/>
    <w:rsid w:val="00B25863"/>
    <w:rsid w:val="00B25AC2"/>
    <w:rsid w:val="00B25E47"/>
    <w:rsid w:val="00B2689A"/>
    <w:rsid w:val="00B27485"/>
    <w:rsid w:val="00B277C9"/>
    <w:rsid w:val="00B27C59"/>
    <w:rsid w:val="00B27CD2"/>
    <w:rsid w:val="00B30DB5"/>
    <w:rsid w:val="00B31116"/>
    <w:rsid w:val="00B32997"/>
    <w:rsid w:val="00B32FFD"/>
    <w:rsid w:val="00B33733"/>
    <w:rsid w:val="00B338FB"/>
    <w:rsid w:val="00B341C2"/>
    <w:rsid w:val="00B342FF"/>
    <w:rsid w:val="00B344BF"/>
    <w:rsid w:val="00B34827"/>
    <w:rsid w:val="00B34E27"/>
    <w:rsid w:val="00B34EF1"/>
    <w:rsid w:val="00B3610E"/>
    <w:rsid w:val="00B36333"/>
    <w:rsid w:val="00B36361"/>
    <w:rsid w:val="00B36554"/>
    <w:rsid w:val="00B3655A"/>
    <w:rsid w:val="00B36A22"/>
    <w:rsid w:val="00B36A92"/>
    <w:rsid w:val="00B37E11"/>
    <w:rsid w:val="00B37F9D"/>
    <w:rsid w:val="00B4036F"/>
    <w:rsid w:val="00B406B2"/>
    <w:rsid w:val="00B412A3"/>
    <w:rsid w:val="00B413A7"/>
    <w:rsid w:val="00B41642"/>
    <w:rsid w:val="00B419C8"/>
    <w:rsid w:val="00B41E3E"/>
    <w:rsid w:val="00B425CA"/>
    <w:rsid w:val="00B4274A"/>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8D3"/>
    <w:rsid w:val="00B51E7A"/>
    <w:rsid w:val="00B5232F"/>
    <w:rsid w:val="00B524D3"/>
    <w:rsid w:val="00B5257F"/>
    <w:rsid w:val="00B52FF2"/>
    <w:rsid w:val="00B5380B"/>
    <w:rsid w:val="00B55750"/>
    <w:rsid w:val="00B558E9"/>
    <w:rsid w:val="00B55F6F"/>
    <w:rsid w:val="00B57E88"/>
    <w:rsid w:val="00B60778"/>
    <w:rsid w:val="00B61130"/>
    <w:rsid w:val="00B62047"/>
    <w:rsid w:val="00B62ADC"/>
    <w:rsid w:val="00B633C5"/>
    <w:rsid w:val="00B63497"/>
    <w:rsid w:val="00B639C7"/>
    <w:rsid w:val="00B63DF7"/>
    <w:rsid w:val="00B6430F"/>
    <w:rsid w:val="00B64FCE"/>
    <w:rsid w:val="00B6540E"/>
    <w:rsid w:val="00B65DEF"/>
    <w:rsid w:val="00B66179"/>
    <w:rsid w:val="00B66717"/>
    <w:rsid w:val="00B668D0"/>
    <w:rsid w:val="00B66B0D"/>
    <w:rsid w:val="00B66C1B"/>
    <w:rsid w:val="00B67367"/>
    <w:rsid w:val="00B67803"/>
    <w:rsid w:val="00B67960"/>
    <w:rsid w:val="00B70493"/>
    <w:rsid w:val="00B70642"/>
    <w:rsid w:val="00B70CAC"/>
    <w:rsid w:val="00B70E15"/>
    <w:rsid w:val="00B7140E"/>
    <w:rsid w:val="00B7166B"/>
    <w:rsid w:val="00B71901"/>
    <w:rsid w:val="00B72594"/>
    <w:rsid w:val="00B72B8A"/>
    <w:rsid w:val="00B731AD"/>
    <w:rsid w:val="00B73586"/>
    <w:rsid w:val="00B73F3D"/>
    <w:rsid w:val="00B74170"/>
    <w:rsid w:val="00B744B4"/>
    <w:rsid w:val="00B752BE"/>
    <w:rsid w:val="00B75D75"/>
    <w:rsid w:val="00B75E20"/>
    <w:rsid w:val="00B75FD3"/>
    <w:rsid w:val="00B764C8"/>
    <w:rsid w:val="00B76500"/>
    <w:rsid w:val="00B76611"/>
    <w:rsid w:val="00B80060"/>
    <w:rsid w:val="00B8018F"/>
    <w:rsid w:val="00B80288"/>
    <w:rsid w:val="00B80CB9"/>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B6"/>
    <w:rsid w:val="00B87F87"/>
    <w:rsid w:val="00B900F1"/>
    <w:rsid w:val="00B9125A"/>
    <w:rsid w:val="00B9127C"/>
    <w:rsid w:val="00B914AB"/>
    <w:rsid w:val="00B92996"/>
    <w:rsid w:val="00B92A6A"/>
    <w:rsid w:val="00B92BDF"/>
    <w:rsid w:val="00B932DC"/>
    <w:rsid w:val="00B935A1"/>
    <w:rsid w:val="00B937F1"/>
    <w:rsid w:val="00B93988"/>
    <w:rsid w:val="00B942C8"/>
    <w:rsid w:val="00B94428"/>
    <w:rsid w:val="00B9474C"/>
    <w:rsid w:val="00B94BC6"/>
    <w:rsid w:val="00B94C42"/>
    <w:rsid w:val="00B94E2E"/>
    <w:rsid w:val="00B95111"/>
    <w:rsid w:val="00B966F3"/>
    <w:rsid w:val="00B96B75"/>
    <w:rsid w:val="00B96C49"/>
    <w:rsid w:val="00B96C81"/>
    <w:rsid w:val="00B97483"/>
    <w:rsid w:val="00B97842"/>
    <w:rsid w:val="00BA083C"/>
    <w:rsid w:val="00BA0B21"/>
    <w:rsid w:val="00BA157D"/>
    <w:rsid w:val="00BA161B"/>
    <w:rsid w:val="00BA1769"/>
    <w:rsid w:val="00BA1BDC"/>
    <w:rsid w:val="00BA1D0F"/>
    <w:rsid w:val="00BA2B63"/>
    <w:rsid w:val="00BA333E"/>
    <w:rsid w:val="00BA375D"/>
    <w:rsid w:val="00BA3E8D"/>
    <w:rsid w:val="00BA4137"/>
    <w:rsid w:val="00BA4171"/>
    <w:rsid w:val="00BA4B05"/>
    <w:rsid w:val="00BA5BC7"/>
    <w:rsid w:val="00BA60F7"/>
    <w:rsid w:val="00BA627D"/>
    <w:rsid w:val="00BA7146"/>
    <w:rsid w:val="00BA7648"/>
    <w:rsid w:val="00BA77F2"/>
    <w:rsid w:val="00BB0D52"/>
    <w:rsid w:val="00BB10A9"/>
    <w:rsid w:val="00BB12D0"/>
    <w:rsid w:val="00BB262E"/>
    <w:rsid w:val="00BB2E6C"/>
    <w:rsid w:val="00BB31AE"/>
    <w:rsid w:val="00BB41D5"/>
    <w:rsid w:val="00BB5345"/>
    <w:rsid w:val="00BB557F"/>
    <w:rsid w:val="00BB569A"/>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CEF"/>
    <w:rsid w:val="00BD524D"/>
    <w:rsid w:val="00BD54E8"/>
    <w:rsid w:val="00BD57CD"/>
    <w:rsid w:val="00BD58B0"/>
    <w:rsid w:val="00BD5AB9"/>
    <w:rsid w:val="00BD5C72"/>
    <w:rsid w:val="00BD60C5"/>
    <w:rsid w:val="00BD623B"/>
    <w:rsid w:val="00BD66DA"/>
    <w:rsid w:val="00BD7AB3"/>
    <w:rsid w:val="00BD7C7F"/>
    <w:rsid w:val="00BE0178"/>
    <w:rsid w:val="00BE0D98"/>
    <w:rsid w:val="00BE1075"/>
    <w:rsid w:val="00BE2BC0"/>
    <w:rsid w:val="00BE3662"/>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6ABF"/>
    <w:rsid w:val="00BF713E"/>
    <w:rsid w:val="00BF736D"/>
    <w:rsid w:val="00BF7542"/>
    <w:rsid w:val="00C00419"/>
    <w:rsid w:val="00C0069F"/>
    <w:rsid w:val="00C01264"/>
    <w:rsid w:val="00C014B6"/>
    <w:rsid w:val="00C01E4F"/>
    <w:rsid w:val="00C01FBC"/>
    <w:rsid w:val="00C02476"/>
    <w:rsid w:val="00C02A73"/>
    <w:rsid w:val="00C02C46"/>
    <w:rsid w:val="00C03ADA"/>
    <w:rsid w:val="00C03B11"/>
    <w:rsid w:val="00C040C0"/>
    <w:rsid w:val="00C040F4"/>
    <w:rsid w:val="00C04363"/>
    <w:rsid w:val="00C04470"/>
    <w:rsid w:val="00C04D18"/>
    <w:rsid w:val="00C05ACD"/>
    <w:rsid w:val="00C05E14"/>
    <w:rsid w:val="00C0620A"/>
    <w:rsid w:val="00C068A2"/>
    <w:rsid w:val="00C06D38"/>
    <w:rsid w:val="00C06D96"/>
    <w:rsid w:val="00C07050"/>
    <w:rsid w:val="00C075B7"/>
    <w:rsid w:val="00C07B49"/>
    <w:rsid w:val="00C07C42"/>
    <w:rsid w:val="00C07CFA"/>
    <w:rsid w:val="00C07E47"/>
    <w:rsid w:val="00C07F4D"/>
    <w:rsid w:val="00C10852"/>
    <w:rsid w:val="00C108A8"/>
    <w:rsid w:val="00C10CF2"/>
    <w:rsid w:val="00C10E48"/>
    <w:rsid w:val="00C11342"/>
    <w:rsid w:val="00C1288A"/>
    <w:rsid w:val="00C12F96"/>
    <w:rsid w:val="00C13720"/>
    <w:rsid w:val="00C13CD6"/>
    <w:rsid w:val="00C13D1C"/>
    <w:rsid w:val="00C13EFD"/>
    <w:rsid w:val="00C142D8"/>
    <w:rsid w:val="00C15FDF"/>
    <w:rsid w:val="00C16165"/>
    <w:rsid w:val="00C1636C"/>
    <w:rsid w:val="00C17623"/>
    <w:rsid w:val="00C17AF9"/>
    <w:rsid w:val="00C17B60"/>
    <w:rsid w:val="00C17CB4"/>
    <w:rsid w:val="00C2071F"/>
    <w:rsid w:val="00C20E37"/>
    <w:rsid w:val="00C20EEC"/>
    <w:rsid w:val="00C22121"/>
    <w:rsid w:val="00C22A30"/>
    <w:rsid w:val="00C22BA4"/>
    <w:rsid w:val="00C22DB9"/>
    <w:rsid w:val="00C233D8"/>
    <w:rsid w:val="00C236E5"/>
    <w:rsid w:val="00C239BF"/>
    <w:rsid w:val="00C23B53"/>
    <w:rsid w:val="00C24499"/>
    <w:rsid w:val="00C246F7"/>
    <w:rsid w:val="00C26211"/>
    <w:rsid w:val="00C26464"/>
    <w:rsid w:val="00C27615"/>
    <w:rsid w:val="00C27A14"/>
    <w:rsid w:val="00C27D02"/>
    <w:rsid w:val="00C3062E"/>
    <w:rsid w:val="00C30A29"/>
    <w:rsid w:val="00C30A8A"/>
    <w:rsid w:val="00C31A60"/>
    <w:rsid w:val="00C32080"/>
    <w:rsid w:val="00C328C8"/>
    <w:rsid w:val="00C33362"/>
    <w:rsid w:val="00C33487"/>
    <w:rsid w:val="00C3406E"/>
    <w:rsid w:val="00C345A0"/>
    <w:rsid w:val="00C34845"/>
    <w:rsid w:val="00C349AB"/>
    <w:rsid w:val="00C34CB4"/>
    <w:rsid w:val="00C35304"/>
    <w:rsid w:val="00C35427"/>
    <w:rsid w:val="00C356EE"/>
    <w:rsid w:val="00C35D38"/>
    <w:rsid w:val="00C367B2"/>
    <w:rsid w:val="00C36854"/>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9BB"/>
    <w:rsid w:val="00C45AA1"/>
    <w:rsid w:val="00C45C11"/>
    <w:rsid w:val="00C465F4"/>
    <w:rsid w:val="00C466BA"/>
    <w:rsid w:val="00C46CC8"/>
    <w:rsid w:val="00C50177"/>
    <w:rsid w:val="00C502E9"/>
    <w:rsid w:val="00C50861"/>
    <w:rsid w:val="00C53B1A"/>
    <w:rsid w:val="00C53C87"/>
    <w:rsid w:val="00C540D6"/>
    <w:rsid w:val="00C54650"/>
    <w:rsid w:val="00C54F10"/>
    <w:rsid w:val="00C5519C"/>
    <w:rsid w:val="00C55745"/>
    <w:rsid w:val="00C56DD2"/>
    <w:rsid w:val="00C56F75"/>
    <w:rsid w:val="00C5702C"/>
    <w:rsid w:val="00C572DC"/>
    <w:rsid w:val="00C5731E"/>
    <w:rsid w:val="00C5791D"/>
    <w:rsid w:val="00C57A0D"/>
    <w:rsid w:val="00C57F4E"/>
    <w:rsid w:val="00C6016A"/>
    <w:rsid w:val="00C610BC"/>
    <w:rsid w:val="00C6194D"/>
    <w:rsid w:val="00C61D12"/>
    <w:rsid w:val="00C623EC"/>
    <w:rsid w:val="00C6265F"/>
    <w:rsid w:val="00C6269B"/>
    <w:rsid w:val="00C631B9"/>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666"/>
    <w:rsid w:val="00C74D1E"/>
    <w:rsid w:val="00C75022"/>
    <w:rsid w:val="00C753CE"/>
    <w:rsid w:val="00C755A9"/>
    <w:rsid w:val="00C774D0"/>
    <w:rsid w:val="00C77DBA"/>
    <w:rsid w:val="00C77E7F"/>
    <w:rsid w:val="00C77F5D"/>
    <w:rsid w:val="00C80C1D"/>
    <w:rsid w:val="00C80D31"/>
    <w:rsid w:val="00C81032"/>
    <w:rsid w:val="00C810D4"/>
    <w:rsid w:val="00C811A2"/>
    <w:rsid w:val="00C81A6F"/>
    <w:rsid w:val="00C81BD2"/>
    <w:rsid w:val="00C81EA0"/>
    <w:rsid w:val="00C82402"/>
    <w:rsid w:val="00C82914"/>
    <w:rsid w:val="00C837D0"/>
    <w:rsid w:val="00C8394D"/>
    <w:rsid w:val="00C83F5C"/>
    <w:rsid w:val="00C83FBE"/>
    <w:rsid w:val="00C84A88"/>
    <w:rsid w:val="00C84B41"/>
    <w:rsid w:val="00C85870"/>
    <w:rsid w:val="00C85A98"/>
    <w:rsid w:val="00C85B47"/>
    <w:rsid w:val="00C86928"/>
    <w:rsid w:val="00C86C88"/>
    <w:rsid w:val="00C86D6A"/>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7F0"/>
    <w:rsid w:val="00C94ACE"/>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DF4"/>
    <w:rsid w:val="00CA4434"/>
    <w:rsid w:val="00CA4B53"/>
    <w:rsid w:val="00CA5167"/>
    <w:rsid w:val="00CA52AE"/>
    <w:rsid w:val="00CA53EC"/>
    <w:rsid w:val="00CA57CD"/>
    <w:rsid w:val="00CA5D55"/>
    <w:rsid w:val="00CA5F78"/>
    <w:rsid w:val="00CA6102"/>
    <w:rsid w:val="00CA66FF"/>
    <w:rsid w:val="00CA73E0"/>
    <w:rsid w:val="00CA7585"/>
    <w:rsid w:val="00CA78A2"/>
    <w:rsid w:val="00CA7EB8"/>
    <w:rsid w:val="00CB0A0D"/>
    <w:rsid w:val="00CB0BC4"/>
    <w:rsid w:val="00CB100A"/>
    <w:rsid w:val="00CB1E8C"/>
    <w:rsid w:val="00CB1F17"/>
    <w:rsid w:val="00CB29D9"/>
    <w:rsid w:val="00CB30DC"/>
    <w:rsid w:val="00CB3251"/>
    <w:rsid w:val="00CB326F"/>
    <w:rsid w:val="00CB39C6"/>
    <w:rsid w:val="00CB3F6E"/>
    <w:rsid w:val="00CB43C5"/>
    <w:rsid w:val="00CB52EA"/>
    <w:rsid w:val="00CB5364"/>
    <w:rsid w:val="00CB5CDC"/>
    <w:rsid w:val="00CB60D1"/>
    <w:rsid w:val="00CB612C"/>
    <w:rsid w:val="00CB62A3"/>
    <w:rsid w:val="00CB63CE"/>
    <w:rsid w:val="00CB6466"/>
    <w:rsid w:val="00CB6763"/>
    <w:rsid w:val="00CB687A"/>
    <w:rsid w:val="00CB6895"/>
    <w:rsid w:val="00CB6B09"/>
    <w:rsid w:val="00CB6D4F"/>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260F"/>
    <w:rsid w:val="00CD2B40"/>
    <w:rsid w:val="00CD2C0B"/>
    <w:rsid w:val="00CD330B"/>
    <w:rsid w:val="00CD3456"/>
    <w:rsid w:val="00CD37F2"/>
    <w:rsid w:val="00CD3B3B"/>
    <w:rsid w:val="00CD3CF3"/>
    <w:rsid w:val="00CD4CB5"/>
    <w:rsid w:val="00CD502E"/>
    <w:rsid w:val="00CD5B16"/>
    <w:rsid w:val="00CD6ECD"/>
    <w:rsid w:val="00CD6F86"/>
    <w:rsid w:val="00CD70CF"/>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50BA"/>
    <w:rsid w:val="00CE51FF"/>
    <w:rsid w:val="00CE56AE"/>
    <w:rsid w:val="00CE5C62"/>
    <w:rsid w:val="00CE5D7D"/>
    <w:rsid w:val="00CE6BA4"/>
    <w:rsid w:val="00CE6C0D"/>
    <w:rsid w:val="00CE7C14"/>
    <w:rsid w:val="00CE7E64"/>
    <w:rsid w:val="00CF00D7"/>
    <w:rsid w:val="00CF0B1B"/>
    <w:rsid w:val="00CF0F6C"/>
    <w:rsid w:val="00CF1B15"/>
    <w:rsid w:val="00CF1B69"/>
    <w:rsid w:val="00CF32F7"/>
    <w:rsid w:val="00CF399A"/>
    <w:rsid w:val="00CF3FB2"/>
    <w:rsid w:val="00CF41AF"/>
    <w:rsid w:val="00CF4545"/>
    <w:rsid w:val="00CF59B3"/>
    <w:rsid w:val="00CF5CB3"/>
    <w:rsid w:val="00CF5D22"/>
    <w:rsid w:val="00CF6824"/>
    <w:rsid w:val="00CF772A"/>
    <w:rsid w:val="00D01A57"/>
    <w:rsid w:val="00D01BF7"/>
    <w:rsid w:val="00D021E2"/>
    <w:rsid w:val="00D02794"/>
    <w:rsid w:val="00D02ACA"/>
    <w:rsid w:val="00D02ADA"/>
    <w:rsid w:val="00D03298"/>
    <w:rsid w:val="00D03600"/>
    <w:rsid w:val="00D036F3"/>
    <w:rsid w:val="00D038E3"/>
    <w:rsid w:val="00D03C1B"/>
    <w:rsid w:val="00D047AA"/>
    <w:rsid w:val="00D04937"/>
    <w:rsid w:val="00D04DAE"/>
    <w:rsid w:val="00D056B6"/>
    <w:rsid w:val="00D06236"/>
    <w:rsid w:val="00D0661D"/>
    <w:rsid w:val="00D06679"/>
    <w:rsid w:val="00D073A7"/>
    <w:rsid w:val="00D07AF2"/>
    <w:rsid w:val="00D10DB1"/>
    <w:rsid w:val="00D10DF0"/>
    <w:rsid w:val="00D10E67"/>
    <w:rsid w:val="00D115AB"/>
    <w:rsid w:val="00D118A8"/>
    <w:rsid w:val="00D1190B"/>
    <w:rsid w:val="00D11A2D"/>
    <w:rsid w:val="00D11A4B"/>
    <w:rsid w:val="00D11CFA"/>
    <w:rsid w:val="00D12103"/>
    <w:rsid w:val="00D122FF"/>
    <w:rsid w:val="00D129CD"/>
    <w:rsid w:val="00D12A41"/>
    <w:rsid w:val="00D12FE4"/>
    <w:rsid w:val="00D13595"/>
    <w:rsid w:val="00D13650"/>
    <w:rsid w:val="00D136E2"/>
    <w:rsid w:val="00D139F6"/>
    <w:rsid w:val="00D13BE9"/>
    <w:rsid w:val="00D1410D"/>
    <w:rsid w:val="00D1419B"/>
    <w:rsid w:val="00D1447A"/>
    <w:rsid w:val="00D14F0B"/>
    <w:rsid w:val="00D15320"/>
    <w:rsid w:val="00D15897"/>
    <w:rsid w:val="00D16269"/>
    <w:rsid w:val="00D16DDD"/>
    <w:rsid w:val="00D17839"/>
    <w:rsid w:val="00D1794C"/>
    <w:rsid w:val="00D17D12"/>
    <w:rsid w:val="00D2018B"/>
    <w:rsid w:val="00D203EC"/>
    <w:rsid w:val="00D2051D"/>
    <w:rsid w:val="00D2082B"/>
    <w:rsid w:val="00D20BAD"/>
    <w:rsid w:val="00D22EA5"/>
    <w:rsid w:val="00D23236"/>
    <w:rsid w:val="00D2379B"/>
    <w:rsid w:val="00D23A76"/>
    <w:rsid w:val="00D23F5D"/>
    <w:rsid w:val="00D240A6"/>
    <w:rsid w:val="00D24115"/>
    <w:rsid w:val="00D24221"/>
    <w:rsid w:val="00D245C7"/>
    <w:rsid w:val="00D24C45"/>
    <w:rsid w:val="00D25794"/>
    <w:rsid w:val="00D257BD"/>
    <w:rsid w:val="00D25D47"/>
    <w:rsid w:val="00D25DF2"/>
    <w:rsid w:val="00D26280"/>
    <w:rsid w:val="00D31436"/>
    <w:rsid w:val="00D3180C"/>
    <w:rsid w:val="00D31AA9"/>
    <w:rsid w:val="00D320A8"/>
    <w:rsid w:val="00D326BA"/>
    <w:rsid w:val="00D32DFF"/>
    <w:rsid w:val="00D3363C"/>
    <w:rsid w:val="00D33C52"/>
    <w:rsid w:val="00D3409D"/>
    <w:rsid w:val="00D3559B"/>
    <w:rsid w:val="00D357C4"/>
    <w:rsid w:val="00D35B6E"/>
    <w:rsid w:val="00D36136"/>
    <w:rsid w:val="00D366E1"/>
    <w:rsid w:val="00D36BD9"/>
    <w:rsid w:val="00D372DF"/>
    <w:rsid w:val="00D3773B"/>
    <w:rsid w:val="00D37AB5"/>
    <w:rsid w:val="00D37B2B"/>
    <w:rsid w:val="00D37F23"/>
    <w:rsid w:val="00D4043C"/>
    <w:rsid w:val="00D408D3"/>
    <w:rsid w:val="00D40AAD"/>
    <w:rsid w:val="00D412D6"/>
    <w:rsid w:val="00D41592"/>
    <w:rsid w:val="00D415BF"/>
    <w:rsid w:val="00D41AB4"/>
    <w:rsid w:val="00D41DA8"/>
    <w:rsid w:val="00D41E20"/>
    <w:rsid w:val="00D42A00"/>
    <w:rsid w:val="00D42A54"/>
    <w:rsid w:val="00D42AE1"/>
    <w:rsid w:val="00D42BF4"/>
    <w:rsid w:val="00D44803"/>
    <w:rsid w:val="00D449B4"/>
    <w:rsid w:val="00D44DF3"/>
    <w:rsid w:val="00D4595A"/>
    <w:rsid w:val="00D4634B"/>
    <w:rsid w:val="00D46556"/>
    <w:rsid w:val="00D47167"/>
    <w:rsid w:val="00D47468"/>
    <w:rsid w:val="00D478B0"/>
    <w:rsid w:val="00D506CA"/>
    <w:rsid w:val="00D50CAC"/>
    <w:rsid w:val="00D51EF9"/>
    <w:rsid w:val="00D527F9"/>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AEF"/>
    <w:rsid w:val="00D62C77"/>
    <w:rsid w:val="00D637C2"/>
    <w:rsid w:val="00D63AF1"/>
    <w:rsid w:val="00D6413F"/>
    <w:rsid w:val="00D6435E"/>
    <w:rsid w:val="00D6599F"/>
    <w:rsid w:val="00D66208"/>
    <w:rsid w:val="00D6646C"/>
    <w:rsid w:val="00D67F0A"/>
    <w:rsid w:val="00D70213"/>
    <w:rsid w:val="00D706B3"/>
    <w:rsid w:val="00D70820"/>
    <w:rsid w:val="00D71109"/>
    <w:rsid w:val="00D71810"/>
    <w:rsid w:val="00D71EA3"/>
    <w:rsid w:val="00D7201C"/>
    <w:rsid w:val="00D72333"/>
    <w:rsid w:val="00D72CC6"/>
    <w:rsid w:val="00D731A4"/>
    <w:rsid w:val="00D73322"/>
    <w:rsid w:val="00D7403E"/>
    <w:rsid w:val="00D7640F"/>
    <w:rsid w:val="00D766AD"/>
    <w:rsid w:val="00D76849"/>
    <w:rsid w:val="00D7745E"/>
    <w:rsid w:val="00D77D99"/>
    <w:rsid w:val="00D77F9F"/>
    <w:rsid w:val="00D81612"/>
    <w:rsid w:val="00D8170F"/>
    <w:rsid w:val="00D81B99"/>
    <w:rsid w:val="00D82B5C"/>
    <w:rsid w:val="00D833B4"/>
    <w:rsid w:val="00D84F8E"/>
    <w:rsid w:val="00D852D1"/>
    <w:rsid w:val="00D85D87"/>
    <w:rsid w:val="00D8667A"/>
    <w:rsid w:val="00D871BA"/>
    <w:rsid w:val="00D90035"/>
    <w:rsid w:val="00D9004E"/>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CEB"/>
    <w:rsid w:val="00D94764"/>
    <w:rsid w:val="00D94AB8"/>
    <w:rsid w:val="00D96412"/>
    <w:rsid w:val="00D964D2"/>
    <w:rsid w:val="00D964F6"/>
    <w:rsid w:val="00D96B92"/>
    <w:rsid w:val="00D976A0"/>
    <w:rsid w:val="00D97702"/>
    <w:rsid w:val="00D97B64"/>
    <w:rsid w:val="00D97F6B"/>
    <w:rsid w:val="00DA14B3"/>
    <w:rsid w:val="00DA1777"/>
    <w:rsid w:val="00DA181E"/>
    <w:rsid w:val="00DA1958"/>
    <w:rsid w:val="00DA1B38"/>
    <w:rsid w:val="00DA1CC0"/>
    <w:rsid w:val="00DA235E"/>
    <w:rsid w:val="00DA306E"/>
    <w:rsid w:val="00DA3427"/>
    <w:rsid w:val="00DA38DB"/>
    <w:rsid w:val="00DA3DE0"/>
    <w:rsid w:val="00DA43EE"/>
    <w:rsid w:val="00DA49CF"/>
    <w:rsid w:val="00DA4C69"/>
    <w:rsid w:val="00DA5A0E"/>
    <w:rsid w:val="00DA6419"/>
    <w:rsid w:val="00DA6AE4"/>
    <w:rsid w:val="00DA738E"/>
    <w:rsid w:val="00DA7EEB"/>
    <w:rsid w:val="00DA7EF7"/>
    <w:rsid w:val="00DB146C"/>
    <w:rsid w:val="00DB15AB"/>
    <w:rsid w:val="00DB180B"/>
    <w:rsid w:val="00DB1D51"/>
    <w:rsid w:val="00DB1E9A"/>
    <w:rsid w:val="00DB261E"/>
    <w:rsid w:val="00DB3740"/>
    <w:rsid w:val="00DB39D1"/>
    <w:rsid w:val="00DB431E"/>
    <w:rsid w:val="00DB4372"/>
    <w:rsid w:val="00DB4A62"/>
    <w:rsid w:val="00DB4F94"/>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2A4F"/>
    <w:rsid w:val="00DC3177"/>
    <w:rsid w:val="00DC43C4"/>
    <w:rsid w:val="00DC4B43"/>
    <w:rsid w:val="00DC5947"/>
    <w:rsid w:val="00DC6179"/>
    <w:rsid w:val="00DC61FD"/>
    <w:rsid w:val="00DC64CF"/>
    <w:rsid w:val="00DC6543"/>
    <w:rsid w:val="00DC6959"/>
    <w:rsid w:val="00DC6ECE"/>
    <w:rsid w:val="00DC73B5"/>
    <w:rsid w:val="00DC7E7A"/>
    <w:rsid w:val="00DD013B"/>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F3E"/>
    <w:rsid w:val="00DE41C3"/>
    <w:rsid w:val="00DE434E"/>
    <w:rsid w:val="00DE4C4F"/>
    <w:rsid w:val="00DE4ECF"/>
    <w:rsid w:val="00DE5F86"/>
    <w:rsid w:val="00DE7108"/>
    <w:rsid w:val="00DE7333"/>
    <w:rsid w:val="00DE772B"/>
    <w:rsid w:val="00DE7992"/>
    <w:rsid w:val="00DE7BCB"/>
    <w:rsid w:val="00DF020B"/>
    <w:rsid w:val="00DF03A1"/>
    <w:rsid w:val="00DF0BCB"/>
    <w:rsid w:val="00DF18FB"/>
    <w:rsid w:val="00DF199C"/>
    <w:rsid w:val="00DF22ED"/>
    <w:rsid w:val="00DF2326"/>
    <w:rsid w:val="00DF24CB"/>
    <w:rsid w:val="00DF273A"/>
    <w:rsid w:val="00DF2A2A"/>
    <w:rsid w:val="00DF2C7E"/>
    <w:rsid w:val="00DF2EDF"/>
    <w:rsid w:val="00DF3142"/>
    <w:rsid w:val="00DF42A0"/>
    <w:rsid w:val="00DF4FBA"/>
    <w:rsid w:val="00DF553F"/>
    <w:rsid w:val="00DF55F6"/>
    <w:rsid w:val="00DF67E1"/>
    <w:rsid w:val="00DF6C1A"/>
    <w:rsid w:val="00DF6F5E"/>
    <w:rsid w:val="00DF7306"/>
    <w:rsid w:val="00DF7421"/>
    <w:rsid w:val="00DF7C16"/>
    <w:rsid w:val="00DF7F96"/>
    <w:rsid w:val="00E002A2"/>
    <w:rsid w:val="00E00B5C"/>
    <w:rsid w:val="00E00F2A"/>
    <w:rsid w:val="00E014A0"/>
    <w:rsid w:val="00E01B79"/>
    <w:rsid w:val="00E01F25"/>
    <w:rsid w:val="00E0210B"/>
    <w:rsid w:val="00E0236B"/>
    <w:rsid w:val="00E025A5"/>
    <w:rsid w:val="00E02BB4"/>
    <w:rsid w:val="00E02C80"/>
    <w:rsid w:val="00E03346"/>
    <w:rsid w:val="00E037C4"/>
    <w:rsid w:val="00E048A1"/>
    <w:rsid w:val="00E049C1"/>
    <w:rsid w:val="00E058CF"/>
    <w:rsid w:val="00E05E1F"/>
    <w:rsid w:val="00E063EA"/>
    <w:rsid w:val="00E068B7"/>
    <w:rsid w:val="00E06D07"/>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B0F"/>
    <w:rsid w:val="00E14D83"/>
    <w:rsid w:val="00E1532B"/>
    <w:rsid w:val="00E15F34"/>
    <w:rsid w:val="00E162B4"/>
    <w:rsid w:val="00E16A79"/>
    <w:rsid w:val="00E16BB3"/>
    <w:rsid w:val="00E17636"/>
    <w:rsid w:val="00E17964"/>
    <w:rsid w:val="00E20007"/>
    <w:rsid w:val="00E20D08"/>
    <w:rsid w:val="00E20D37"/>
    <w:rsid w:val="00E20DBB"/>
    <w:rsid w:val="00E2178A"/>
    <w:rsid w:val="00E21836"/>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3223"/>
    <w:rsid w:val="00E33283"/>
    <w:rsid w:val="00E33311"/>
    <w:rsid w:val="00E33660"/>
    <w:rsid w:val="00E3393D"/>
    <w:rsid w:val="00E34F3A"/>
    <w:rsid w:val="00E35BDD"/>
    <w:rsid w:val="00E35C21"/>
    <w:rsid w:val="00E35CA1"/>
    <w:rsid w:val="00E35DCB"/>
    <w:rsid w:val="00E36A2E"/>
    <w:rsid w:val="00E36C63"/>
    <w:rsid w:val="00E36C9B"/>
    <w:rsid w:val="00E36CEF"/>
    <w:rsid w:val="00E36FCC"/>
    <w:rsid w:val="00E37358"/>
    <w:rsid w:val="00E37A41"/>
    <w:rsid w:val="00E41128"/>
    <w:rsid w:val="00E41891"/>
    <w:rsid w:val="00E41A8C"/>
    <w:rsid w:val="00E42255"/>
    <w:rsid w:val="00E428FE"/>
    <w:rsid w:val="00E42F3D"/>
    <w:rsid w:val="00E441FD"/>
    <w:rsid w:val="00E442F6"/>
    <w:rsid w:val="00E442FE"/>
    <w:rsid w:val="00E44381"/>
    <w:rsid w:val="00E44796"/>
    <w:rsid w:val="00E44EBF"/>
    <w:rsid w:val="00E455B4"/>
    <w:rsid w:val="00E45C2D"/>
    <w:rsid w:val="00E460D7"/>
    <w:rsid w:val="00E462B4"/>
    <w:rsid w:val="00E46678"/>
    <w:rsid w:val="00E468A3"/>
    <w:rsid w:val="00E468F8"/>
    <w:rsid w:val="00E46B5A"/>
    <w:rsid w:val="00E46F14"/>
    <w:rsid w:val="00E46FC9"/>
    <w:rsid w:val="00E47107"/>
    <w:rsid w:val="00E471A9"/>
    <w:rsid w:val="00E47393"/>
    <w:rsid w:val="00E47415"/>
    <w:rsid w:val="00E4792C"/>
    <w:rsid w:val="00E500AD"/>
    <w:rsid w:val="00E508C0"/>
    <w:rsid w:val="00E51D8B"/>
    <w:rsid w:val="00E51FA6"/>
    <w:rsid w:val="00E525DD"/>
    <w:rsid w:val="00E52941"/>
    <w:rsid w:val="00E546B8"/>
    <w:rsid w:val="00E55332"/>
    <w:rsid w:val="00E553BF"/>
    <w:rsid w:val="00E55649"/>
    <w:rsid w:val="00E5692D"/>
    <w:rsid w:val="00E56B54"/>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DBC"/>
    <w:rsid w:val="00E6753F"/>
    <w:rsid w:val="00E67BBC"/>
    <w:rsid w:val="00E67D25"/>
    <w:rsid w:val="00E67DF7"/>
    <w:rsid w:val="00E7014A"/>
    <w:rsid w:val="00E706CF"/>
    <w:rsid w:val="00E70C1C"/>
    <w:rsid w:val="00E7111C"/>
    <w:rsid w:val="00E713D8"/>
    <w:rsid w:val="00E7166F"/>
    <w:rsid w:val="00E729FE"/>
    <w:rsid w:val="00E73146"/>
    <w:rsid w:val="00E731A4"/>
    <w:rsid w:val="00E734D5"/>
    <w:rsid w:val="00E73D6B"/>
    <w:rsid w:val="00E73F18"/>
    <w:rsid w:val="00E74A3A"/>
    <w:rsid w:val="00E74A56"/>
    <w:rsid w:val="00E74AB8"/>
    <w:rsid w:val="00E752B3"/>
    <w:rsid w:val="00E758D1"/>
    <w:rsid w:val="00E75ED0"/>
    <w:rsid w:val="00E7651E"/>
    <w:rsid w:val="00E80361"/>
    <w:rsid w:val="00E804B0"/>
    <w:rsid w:val="00E816EE"/>
    <w:rsid w:val="00E82677"/>
    <w:rsid w:val="00E8330B"/>
    <w:rsid w:val="00E83BA7"/>
    <w:rsid w:val="00E842AB"/>
    <w:rsid w:val="00E8634A"/>
    <w:rsid w:val="00E86CFD"/>
    <w:rsid w:val="00E90613"/>
    <w:rsid w:val="00E90789"/>
    <w:rsid w:val="00E90D04"/>
    <w:rsid w:val="00E916B3"/>
    <w:rsid w:val="00E92BC9"/>
    <w:rsid w:val="00E92F8D"/>
    <w:rsid w:val="00E934FE"/>
    <w:rsid w:val="00E9396A"/>
    <w:rsid w:val="00E93BD0"/>
    <w:rsid w:val="00E94069"/>
    <w:rsid w:val="00E94258"/>
    <w:rsid w:val="00E945F7"/>
    <w:rsid w:val="00E9543F"/>
    <w:rsid w:val="00E95BB3"/>
    <w:rsid w:val="00E96817"/>
    <w:rsid w:val="00E97BE5"/>
    <w:rsid w:val="00EA08FB"/>
    <w:rsid w:val="00EA0BAD"/>
    <w:rsid w:val="00EA0C3A"/>
    <w:rsid w:val="00EA10AB"/>
    <w:rsid w:val="00EA211D"/>
    <w:rsid w:val="00EA3E29"/>
    <w:rsid w:val="00EA3E55"/>
    <w:rsid w:val="00EA40D0"/>
    <w:rsid w:val="00EA504E"/>
    <w:rsid w:val="00EA5083"/>
    <w:rsid w:val="00EA537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6090"/>
    <w:rsid w:val="00EB61C5"/>
    <w:rsid w:val="00EC00BB"/>
    <w:rsid w:val="00EC0459"/>
    <w:rsid w:val="00EC056F"/>
    <w:rsid w:val="00EC0806"/>
    <w:rsid w:val="00EC0D10"/>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603"/>
    <w:rsid w:val="00EC5FA0"/>
    <w:rsid w:val="00EC6502"/>
    <w:rsid w:val="00EC6608"/>
    <w:rsid w:val="00EC6C41"/>
    <w:rsid w:val="00EC6FAB"/>
    <w:rsid w:val="00ED01D1"/>
    <w:rsid w:val="00ED0265"/>
    <w:rsid w:val="00ED094C"/>
    <w:rsid w:val="00ED0F0D"/>
    <w:rsid w:val="00ED1018"/>
    <w:rsid w:val="00ED15DC"/>
    <w:rsid w:val="00ED1860"/>
    <w:rsid w:val="00ED213A"/>
    <w:rsid w:val="00ED22DC"/>
    <w:rsid w:val="00ED24AD"/>
    <w:rsid w:val="00ED2A02"/>
    <w:rsid w:val="00ED3079"/>
    <w:rsid w:val="00ED3ADE"/>
    <w:rsid w:val="00ED3B91"/>
    <w:rsid w:val="00ED5190"/>
    <w:rsid w:val="00ED5A20"/>
    <w:rsid w:val="00ED6E8D"/>
    <w:rsid w:val="00ED6E9D"/>
    <w:rsid w:val="00ED70A0"/>
    <w:rsid w:val="00ED7655"/>
    <w:rsid w:val="00EE00D1"/>
    <w:rsid w:val="00EE1517"/>
    <w:rsid w:val="00EE152F"/>
    <w:rsid w:val="00EE244E"/>
    <w:rsid w:val="00EE2E04"/>
    <w:rsid w:val="00EE3391"/>
    <w:rsid w:val="00EE340C"/>
    <w:rsid w:val="00EE38A7"/>
    <w:rsid w:val="00EE3CDC"/>
    <w:rsid w:val="00EE4091"/>
    <w:rsid w:val="00EE43CA"/>
    <w:rsid w:val="00EE5048"/>
    <w:rsid w:val="00EE52AA"/>
    <w:rsid w:val="00EE5FD6"/>
    <w:rsid w:val="00EF0396"/>
    <w:rsid w:val="00EF0EE7"/>
    <w:rsid w:val="00EF28DB"/>
    <w:rsid w:val="00EF327B"/>
    <w:rsid w:val="00EF3531"/>
    <w:rsid w:val="00EF37C6"/>
    <w:rsid w:val="00EF415D"/>
    <w:rsid w:val="00EF43D5"/>
    <w:rsid w:val="00EF4A07"/>
    <w:rsid w:val="00EF4D40"/>
    <w:rsid w:val="00EF52D9"/>
    <w:rsid w:val="00EF5D4C"/>
    <w:rsid w:val="00EF6578"/>
    <w:rsid w:val="00EF6A5D"/>
    <w:rsid w:val="00EF7B82"/>
    <w:rsid w:val="00EF7CC3"/>
    <w:rsid w:val="00F00DD1"/>
    <w:rsid w:val="00F022D9"/>
    <w:rsid w:val="00F0250E"/>
    <w:rsid w:val="00F02DA6"/>
    <w:rsid w:val="00F03159"/>
    <w:rsid w:val="00F03A33"/>
    <w:rsid w:val="00F03D30"/>
    <w:rsid w:val="00F03D95"/>
    <w:rsid w:val="00F03DCB"/>
    <w:rsid w:val="00F03F24"/>
    <w:rsid w:val="00F04688"/>
    <w:rsid w:val="00F04AA2"/>
    <w:rsid w:val="00F051D1"/>
    <w:rsid w:val="00F0606F"/>
    <w:rsid w:val="00F06783"/>
    <w:rsid w:val="00F06D28"/>
    <w:rsid w:val="00F06EAF"/>
    <w:rsid w:val="00F07357"/>
    <w:rsid w:val="00F105EE"/>
    <w:rsid w:val="00F1087C"/>
    <w:rsid w:val="00F10F3E"/>
    <w:rsid w:val="00F11438"/>
    <w:rsid w:val="00F12156"/>
    <w:rsid w:val="00F126FA"/>
    <w:rsid w:val="00F14755"/>
    <w:rsid w:val="00F14CE0"/>
    <w:rsid w:val="00F14D44"/>
    <w:rsid w:val="00F14E24"/>
    <w:rsid w:val="00F15531"/>
    <w:rsid w:val="00F15582"/>
    <w:rsid w:val="00F1598C"/>
    <w:rsid w:val="00F15CF8"/>
    <w:rsid w:val="00F15F0F"/>
    <w:rsid w:val="00F163D8"/>
    <w:rsid w:val="00F1770F"/>
    <w:rsid w:val="00F17C87"/>
    <w:rsid w:val="00F17CD9"/>
    <w:rsid w:val="00F2063B"/>
    <w:rsid w:val="00F20663"/>
    <w:rsid w:val="00F208A6"/>
    <w:rsid w:val="00F2111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301E4"/>
    <w:rsid w:val="00F315EC"/>
    <w:rsid w:val="00F31FB3"/>
    <w:rsid w:val="00F324B8"/>
    <w:rsid w:val="00F326A1"/>
    <w:rsid w:val="00F32BCA"/>
    <w:rsid w:val="00F33208"/>
    <w:rsid w:val="00F3342F"/>
    <w:rsid w:val="00F3343A"/>
    <w:rsid w:val="00F33786"/>
    <w:rsid w:val="00F347D0"/>
    <w:rsid w:val="00F34A5C"/>
    <w:rsid w:val="00F34AB7"/>
    <w:rsid w:val="00F34B22"/>
    <w:rsid w:val="00F34F34"/>
    <w:rsid w:val="00F356B6"/>
    <w:rsid w:val="00F357A8"/>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F6E"/>
    <w:rsid w:val="00F4515D"/>
    <w:rsid w:val="00F451EF"/>
    <w:rsid w:val="00F453B9"/>
    <w:rsid w:val="00F45BE0"/>
    <w:rsid w:val="00F45E06"/>
    <w:rsid w:val="00F46AE3"/>
    <w:rsid w:val="00F475DC"/>
    <w:rsid w:val="00F4782B"/>
    <w:rsid w:val="00F50456"/>
    <w:rsid w:val="00F50660"/>
    <w:rsid w:val="00F507BF"/>
    <w:rsid w:val="00F50B59"/>
    <w:rsid w:val="00F515D5"/>
    <w:rsid w:val="00F5179A"/>
    <w:rsid w:val="00F51F1D"/>
    <w:rsid w:val="00F521B1"/>
    <w:rsid w:val="00F54000"/>
    <w:rsid w:val="00F54B0A"/>
    <w:rsid w:val="00F551CD"/>
    <w:rsid w:val="00F55468"/>
    <w:rsid w:val="00F55550"/>
    <w:rsid w:val="00F55729"/>
    <w:rsid w:val="00F55863"/>
    <w:rsid w:val="00F558A0"/>
    <w:rsid w:val="00F560E7"/>
    <w:rsid w:val="00F5694E"/>
    <w:rsid w:val="00F56AC3"/>
    <w:rsid w:val="00F56E84"/>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847"/>
    <w:rsid w:val="00F63AED"/>
    <w:rsid w:val="00F63B6F"/>
    <w:rsid w:val="00F63D93"/>
    <w:rsid w:val="00F653D5"/>
    <w:rsid w:val="00F655FF"/>
    <w:rsid w:val="00F65A36"/>
    <w:rsid w:val="00F665E3"/>
    <w:rsid w:val="00F66F48"/>
    <w:rsid w:val="00F67ADD"/>
    <w:rsid w:val="00F67F02"/>
    <w:rsid w:val="00F70AE8"/>
    <w:rsid w:val="00F70F51"/>
    <w:rsid w:val="00F7268D"/>
    <w:rsid w:val="00F72EFE"/>
    <w:rsid w:val="00F7302B"/>
    <w:rsid w:val="00F7310A"/>
    <w:rsid w:val="00F7630E"/>
    <w:rsid w:val="00F76B8F"/>
    <w:rsid w:val="00F80086"/>
    <w:rsid w:val="00F8068E"/>
    <w:rsid w:val="00F8077B"/>
    <w:rsid w:val="00F80828"/>
    <w:rsid w:val="00F809C7"/>
    <w:rsid w:val="00F80D84"/>
    <w:rsid w:val="00F811B9"/>
    <w:rsid w:val="00F81A43"/>
    <w:rsid w:val="00F81B01"/>
    <w:rsid w:val="00F8221F"/>
    <w:rsid w:val="00F8243F"/>
    <w:rsid w:val="00F82F28"/>
    <w:rsid w:val="00F83212"/>
    <w:rsid w:val="00F8333A"/>
    <w:rsid w:val="00F83719"/>
    <w:rsid w:val="00F8382A"/>
    <w:rsid w:val="00F83CB9"/>
    <w:rsid w:val="00F83D4F"/>
    <w:rsid w:val="00F83DE5"/>
    <w:rsid w:val="00F840D5"/>
    <w:rsid w:val="00F841EE"/>
    <w:rsid w:val="00F845FA"/>
    <w:rsid w:val="00F850E2"/>
    <w:rsid w:val="00F85130"/>
    <w:rsid w:val="00F85E90"/>
    <w:rsid w:val="00F905B9"/>
    <w:rsid w:val="00F90BAD"/>
    <w:rsid w:val="00F90C0E"/>
    <w:rsid w:val="00F91047"/>
    <w:rsid w:val="00F91E51"/>
    <w:rsid w:val="00F92270"/>
    <w:rsid w:val="00F928BD"/>
    <w:rsid w:val="00F928F4"/>
    <w:rsid w:val="00F92F74"/>
    <w:rsid w:val="00F933B4"/>
    <w:rsid w:val="00F935E2"/>
    <w:rsid w:val="00F937F1"/>
    <w:rsid w:val="00F94404"/>
    <w:rsid w:val="00F944E0"/>
    <w:rsid w:val="00F948F8"/>
    <w:rsid w:val="00F950A4"/>
    <w:rsid w:val="00F95B6B"/>
    <w:rsid w:val="00F96694"/>
    <w:rsid w:val="00F9699E"/>
    <w:rsid w:val="00F96C63"/>
    <w:rsid w:val="00F9722F"/>
    <w:rsid w:val="00F972DF"/>
    <w:rsid w:val="00F9772D"/>
    <w:rsid w:val="00F97B60"/>
    <w:rsid w:val="00F97ECA"/>
    <w:rsid w:val="00FA0111"/>
    <w:rsid w:val="00FA13E9"/>
    <w:rsid w:val="00FA1717"/>
    <w:rsid w:val="00FA184E"/>
    <w:rsid w:val="00FA2303"/>
    <w:rsid w:val="00FA23D0"/>
    <w:rsid w:val="00FA2B8A"/>
    <w:rsid w:val="00FA37C3"/>
    <w:rsid w:val="00FA4668"/>
    <w:rsid w:val="00FA4EDD"/>
    <w:rsid w:val="00FA58A9"/>
    <w:rsid w:val="00FA5DF1"/>
    <w:rsid w:val="00FA5E0B"/>
    <w:rsid w:val="00FA6294"/>
    <w:rsid w:val="00FA629D"/>
    <w:rsid w:val="00FA69FE"/>
    <w:rsid w:val="00FA6B10"/>
    <w:rsid w:val="00FA71B9"/>
    <w:rsid w:val="00FA7960"/>
    <w:rsid w:val="00FB0002"/>
    <w:rsid w:val="00FB01FF"/>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281"/>
    <w:rsid w:val="00FB53A5"/>
    <w:rsid w:val="00FB589F"/>
    <w:rsid w:val="00FB59F3"/>
    <w:rsid w:val="00FB61D9"/>
    <w:rsid w:val="00FB7601"/>
    <w:rsid w:val="00FC0257"/>
    <w:rsid w:val="00FC0BCE"/>
    <w:rsid w:val="00FC0C1C"/>
    <w:rsid w:val="00FC1A25"/>
    <w:rsid w:val="00FC1BA9"/>
    <w:rsid w:val="00FC2286"/>
    <w:rsid w:val="00FC2ADF"/>
    <w:rsid w:val="00FC2D78"/>
    <w:rsid w:val="00FC2EFE"/>
    <w:rsid w:val="00FC3001"/>
    <w:rsid w:val="00FC3B26"/>
    <w:rsid w:val="00FC4ECA"/>
    <w:rsid w:val="00FC5BA4"/>
    <w:rsid w:val="00FC5E69"/>
    <w:rsid w:val="00FC61E8"/>
    <w:rsid w:val="00FC6745"/>
    <w:rsid w:val="00FC6887"/>
    <w:rsid w:val="00FC6A3F"/>
    <w:rsid w:val="00FC6AB3"/>
    <w:rsid w:val="00FD0468"/>
    <w:rsid w:val="00FD0BBB"/>
    <w:rsid w:val="00FD1218"/>
    <w:rsid w:val="00FD171F"/>
    <w:rsid w:val="00FD184C"/>
    <w:rsid w:val="00FD1917"/>
    <w:rsid w:val="00FD1A4F"/>
    <w:rsid w:val="00FD1F17"/>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8E3"/>
    <w:rsid w:val="00FE29F0"/>
    <w:rsid w:val="00FE2AB6"/>
    <w:rsid w:val="00FE2F05"/>
    <w:rsid w:val="00FE3009"/>
    <w:rsid w:val="00FE3571"/>
    <w:rsid w:val="00FE418B"/>
    <w:rsid w:val="00FE43AC"/>
    <w:rsid w:val="00FE4E4E"/>
    <w:rsid w:val="00FE54B6"/>
    <w:rsid w:val="00FE5BB8"/>
    <w:rsid w:val="00FE5D5B"/>
    <w:rsid w:val="00FE5EDE"/>
    <w:rsid w:val="00FE732D"/>
    <w:rsid w:val="00FE7445"/>
    <w:rsid w:val="00FE7611"/>
    <w:rsid w:val="00FF0493"/>
    <w:rsid w:val="00FF05CB"/>
    <w:rsid w:val="00FF0936"/>
    <w:rsid w:val="00FF0B4B"/>
    <w:rsid w:val="00FF0E5B"/>
    <w:rsid w:val="00FF22C1"/>
    <w:rsid w:val="00FF287D"/>
    <w:rsid w:val="00FF2FBE"/>
    <w:rsid w:val="00FF358A"/>
    <w:rsid w:val="00FF3F0E"/>
    <w:rsid w:val="00FF456C"/>
    <w:rsid w:val="00FF4A26"/>
    <w:rsid w:val="00FF4B27"/>
    <w:rsid w:val="00FF531E"/>
    <w:rsid w:val="00FF5328"/>
    <w:rsid w:val="00FF5578"/>
    <w:rsid w:val="00FF60AF"/>
    <w:rsid w:val="00FF60D3"/>
    <w:rsid w:val="00FF65A6"/>
    <w:rsid w:val="00FF6C6A"/>
    <w:rsid w:val="00FF6CEB"/>
    <w:rsid w:val="00FF6DB0"/>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A63E9"/>
    <w:pPr>
      <w:widowControl w:val="0"/>
      <w:wordWrap w:val="0"/>
      <w:autoSpaceDE w:val="0"/>
      <w:autoSpaceDN w:val="0"/>
      <w:spacing w:line="480" w:lineRule="auto"/>
      <w:ind w:firstLineChars="100" w:firstLine="100"/>
      <w:jc w:val="both"/>
    </w:pPr>
    <w:rPr>
      <w:rFonts w:ascii="Times New Roman" w:hAnsi="Times New Roman"/>
      <w:kern w:val="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8954E5"/>
    <w:pPr>
      <w:keepNext/>
      <w:numPr>
        <w:ilvl w:val="2"/>
        <w:numId w:val="2"/>
      </w:numPr>
      <w:ind w:firstLineChars="0" w:firstLine="0"/>
      <w:outlineLvl w:val="2"/>
    </w:pPr>
    <w:rPr>
      <w:rFonts w:asciiTheme="majorHAnsi" w:eastAsiaTheme="majorEastAsia" w:hAnsiTheme="majorHAnsi" w:cstheme="majorBidi"/>
      <w:b/>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456D01"/>
    <w:pPr>
      <w:spacing w:line="240" w:lineRule="auto"/>
      <w:ind w:firstLineChars="0" w:hanging="1"/>
      <w:jc w:val="center"/>
    </w:pPr>
    <w:rPr>
      <w:sz w:val="22"/>
    </w:rPr>
  </w:style>
  <w:style w:type="paragraph" w:customStyle="1" w:styleId="Caption">
    <w:name w:val="표Caption"/>
    <w:basedOn w:val="a"/>
    <w:link w:val="CaptionChar"/>
    <w:qFormat/>
    <w:rsid w:val="006332E0"/>
    <w:pPr>
      <w:ind w:firstLineChars="0" w:firstLine="0"/>
    </w:pPr>
    <w:rPr>
      <w:sz w:val="22"/>
    </w:rPr>
  </w:style>
  <w:style w:type="character" w:customStyle="1" w:styleId="-centerChar">
    <w:name w:val="그림-center Char"/>
    <w:link w:val="-center"/>
    <w:rsid w:val="00456D01"/>
    <w:rPr>
      <w:rFonts w:ascii="Times New Roman" w:hAnsi="Times New Roman"/>
      <w:kern w:val="2"/>
      <w:sz w:val="2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8E5982"/>
    <w:pPr>
      <w:spacing w:line="276" w:lineRule="auto"/>
      <w:ind w:firstLine="220"/>
      <w:jc w:val="center"/>
    </w:pPr>
    <w:rPr>
      <w:rFonts w:ascii="Arial" w:hAnsi="Arial"/>
    </w:rPr>
  </w:style>
  <w:style w:type="character" w:customStyle="1" w:styleId="FigureChar">
    <w:name w:val="Figure캡션 Char"/>
    <w:link w:val="Figure"/>
    <w:rsid w:val="008E5982"/>
    <w:rPr>
      <w:rFonts w:ascii="Arial" w:hAnsi="Arial"/>
      <w:kern w:val="2"/>
      <w:szCs w:val="22"/>
    </w:rPr>
  </w:style>
  <w:style w:type="character" w:customStyle="1" w:styleId="3Char">
    <w:name w:val="제목 3 Char"/>
    <w:basedOn w:val="a0"/>
    <w:link w:val="3"/>
    <w:uiPriority w:val="9"/>
    <w:rsid w:val="008954E5"/>
    <w:rPr>
      <w:rFonts w:asciiTheme="majorHAnsi" w:eastAsiaTheme="majorEastAsia" w:hAnsiTheme="majorHAnsi" w:cstheme="majorBidi"/>
      <w:b/>
      <w:kern w:val="2"/>
      <w:sz w:val="22"/>
      <w:szCs w:val="22"/>
    </w:rPr>
  </w:style>
  <w:style w:type="paragraph" w:customStyle="1" w:styleId="aa">
    <w:name w:val="캡션 수식"/>
    <w:basedOn w:val="ab"/>
    <w:qFormat/>
    <w:rsid w:val="00BC4228"/>
    <w:pPr>
      <w:ind w:firstLine="200"/>
    </w:pPr>
    <w:rPr>
      <w:rFonts w:eastAsia="Times New Roman"/>
      <w:b w:val="0"/>
      <w:sz w:val="22"/>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Chars="0" w:firstLine="198"/>
      <w:jc w:val="left"/>
    </w:pPr>
    <w:rPr>
      <w:rFonts w:eastAsia="Arial"/>
      <w:sz w:val="22"/>
    </w:rPr>
  </w:style>
  <w:style w:type="character" w:customStyle="1" w:styleId="TableChar0">
    <w:name w:val="Table캡션 Char"/>
    <w:basedOn w:val="FigureChar"/>
    <w:link w:val="Table0"/>
    <w:rsid w:val="003B1D1E"/>
    <w:rPr>
      <w:rFonts w:ascii="Arial" w:eastAsia="Arial" w:hAnsi="Arial"/>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eader" Target="header3.xml"/><Relationship Id="rId21" Type="http://schemas.openxmlformats.org/officeDocument/2006/relationships/image" Target="media/image13.emf"/><Relationship Id="rId34" Type="http://schemas.openxmlformats.org/officeDocument/2006/relationships/image" Target="media/image25.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chart" Target="charts/chart1.xm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4.emf"/><Relationship Id="rId3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OneDrive\Desktop\&#49548;&#50836;&#49884;&#44036;%20&#51221;&#4753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ko-KR" sz="1400" b="0" i="0" u="none" strike="noStrike" baseline="0">
                <a:effectLst/>
              </a:rPr>
              <a:t>Calculation results of various CPU/GPU </a:t>
            </a:r>
            <a:endParaRPr lang="ko-KR"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ko-KR"/>
        </a:p>
      </c:txPr>
    </c:title>
    <c:autoTitleDeleted val="0"/>
    <c:plotArea>
      <c:layout/>
      <c:barChart>
        <c:barDir val="col"/>
        <c:grouping val="clustered"/>
        <c:varyColors val="0"/>
        <c:ser>
          <c:idx val="0"/>
          <c:order val="0"/>
          <c:tx>
            <c:strRef>
              <c:f>Sheet1!$H$42</c:f>
              <c:strCache>
                <c:ptCount val="1"/>
                <c:pt idx="0">
                  <c:v>Rizen 9 5900X</c:v>
                </c:pt>
              </c:strCache>
            </c:strRef>
          </c:tx>
          <c:spPr>
            <a:solidFill>
              <a:schemeClr val="accent1"/>
            </a:solidFill>
            <a:ln>
              <a:noFill/>
            </a:ln>
            <a:effectLst/>
          </c:spPr>
          <c:invertIfNegative val="0"/>
          <c:cat>
            <c:strRef>
              <c:f>Sheet1!$G$43</c:f>
              <c:strCache>
                <c:ptCount val="1"/>
                <c:pt idx="0">
                  <c:v>시간</c:v>
                </c:pt>
              </c:strCache>
            </c:strRef>
          </c:cat>
          <c:val>
            <c:numRef>
              <c:f>Sheet1!$H$43</c:f>
              <c:numCache>
                <c:formatCode>General</c:formatCode>
                <c:ptCount val="1"/>
                <c:pt idx="0">
                  <c:v>176.43176500000001</c:v>
                </c:pt>
              </c:numCache>
            </c:numRef>
          </c:val>
          <c:extLst>
            <c:ext xmlns:c16="http://schemas.microsoft.com/office/drawing/2014/chart" uri="{C3380CC4-5D6E-409C-BE32-E72D297353CC}">
              <c16:uniqueId val="{00000000-886F-4EE0-84B4-F4D9ADD7ED7D}"/>
            </c:ext>
          </c:extLst>
        </c:ser>
        <c:ser>
          <c:idx val="1"/>
          <c:order val="1"/>
          <c:tx>
            <c:strRef>
              <c:f>Sheet1!$I$42</c:f>
              <c:strCache>
                <c:ptCount val="1"/>
                <c:pt idx="0">
                  <c:v>Rizen 9 7950X</c:v>
                </c:pt>
              </c:strCache>
            </c:strRef>
          </c:tx>
          <c:spPr>
            <a:solidFill>
              <a:schemeClr val="accent2"/>
            </a:solidFill>
            <a:ln>
              <a:noFill/>
            </a:ln>
            <a:effectLst/>
          </c:spPr>
          <c:invertIfNegative val="0"/>
          <c:cat>
            <c:strRef>
              <c:f>Sheet1!$G$43</c:f>
              <c:strCache>
                <c:ptCount val="1"/>
                <c:pt idx="0">
                  <c:v>시간</c:v>
                </c:pt>
              </c:strCache>
            </c:strRef>
          </c:cat>
          <c:val>
            <c:numRef>
              <c:f>Sheet1!$I$43</c:f>
              <c:numCache>
                <c:formatCode>General</c:formatCode>
                <c:ptCount val="1"/>
                <c:pt idx="0">
                  <c:v>157.54850640000001</c:v>
                </c:pt>
              </c:numCache>
            </c:numRef>
          </c:val>
          <c:extLst>
            <c:ext xmlns:c16="http://schemas.microsoft.com/office/drawing/2014/chart" uri="{C3380CC4-5D6E-409C-BE32-E72D297353CC}">
              <c16:uniqueId val="{00000001-886F-4EE0-84B4-F4D9ADD7ED7D}"/>
            </c:ext>
          </c:extLst>
        </c:ser>
        <c:ser>
          <c:idx val="2"/>
          <c:order val="2"/>
          <c:tx>
            <c:strRef>
              <c:f>Sheet1!$J$42</c:f>
              <c:strCache>
                <c:ptCount val="1"/>
                <c:pt idx="0">
                  <c:v>GTX 1050Ti</c:v>
                </c:pt>
              </c:strCache>
            </c:strRef>
          </c:tx>
          <c:spPr>
            <a:solidFill>
              <a:schemeClr val="accent3"/>
            </a:solidFill>
            <a:ln>
              <a:noFill/>
            </a:ln>
            <a:effectLst/>
          </c:spPr>
          <c:invertIfNegative val="0"/>
          <c:cat>
            <c:strRef>
              <c:f>Sheet1!$G$43</c:f>
              <c:strCache>
                <c:ptCount val="1"/>
                <c:pt idx="0">
                  <c:v>시간</c:v>
                </c:pt>
              </c:strCache>
            </c:strRef>
          </c:cat>
          <c:val>
            <c:numRef>
              <c:f>Sheet1!$J$43</c:f>
              <c:numCache>
                <c:formatCode>General</c:formatCode>
                <c:ptCount val="1"/>
                <c:pt idx="0">
                  <c:v>221.08612299999999</c:v>
                </c:pt>
              </c:numCache>
            </c:numRef>
          </c:val>
          <c:extLst>
            <c:ext xmlns:c16="http://schemas.microsoft.com/office/drawing/2014/chart" uri="{C3380CC4-5D6E-409C-BE32-E72D297353CC}">
              <c16:uniqueId val="{00000002-886F-4EE0-84B4-F4D9ADD7ED7D}"/>
            </c:ext>
          </c:extLst>
        </c:ser>
        <c:ser>
          <c:idx val="3"/>
          <c:order val="3"/>
          <c:tx>
            <c:strRef>
              <c:f>Sheet1!$K$42</c:f>
              <c:strCache>
                <c:ptCount val="1"/>
                <c:pt idx="0">
                  <c:v>RTX 3080Ti</c:v>
                </c:pt>
              </c:strCache>
            </c:strRef>
          </c:tx>
          <c:spPr>
            <a:solidFill>
              <a:schemeClr val="accent4"/>
            </a:solidFill>
            <a:ln>
              <a:noFill/>
            </a:ln>
            <a:effectLst/>
          </c:spPr>
          <c:invertIfNegative val="0"/>
          <c:cat>
            <c:strRef>
              <c:f>Sheet1!$G$43</c:f>
              <c:strCache>
                <c:ptCount val="1"/>
                <c:pt idx="0">
                  <c:v>시간</c:v>
                </c:pt>
              </c:strCache>
            </c:strRef>
          </c:cat>
          <c:val>
            <c:numRef>
              <c:f>Sheet1!$K$43</c:f>
              <c:numCache>
                <c:formatCode>General</c:formatCode>
                <c:ptCount val="1"/>
                <c:pt idx="0">
                  <c:v>24.571718000000001</c:v>
                </c:pt>
              </c:numCache>
            </c:numRef>
          </c:val>
          <c:extLst>
            <c:ext xmlns:c16="http://schemas.microsoft.com/office/drawing/2014/chart" uri="{C3380CC4-5D6E-409C-BE32-E72D297353CC}">
              <c16:uniqueId val="{00000003-886F-4EE0-84B4-F4D9ADD7ED7D}"/>
            </c:ext>
          </c:extLst>
        </c:ser>
        <c:ser>
          <c:idx val="4"/>
          <c:order val="4"/>
          <c:tx>
            <c:strRef>
              <c:f>Sheet1!$L$42</c:f>
              <c:strCache>
                <c:ptCount val="1"/>
                <c:pt idx="0">
                  <c:v>RTX 4090</c:v>
                </c:pt>
              </c:strCache>
            </c:strRef>
          </c:tx>
          <c:spPr>
            <a:solidFill>
              <a:schemeClr val="accent5"/>
            </a:solidFill>
            <a:ln>
              <a:noFill/>
            </a:ln>
            <a:effectLst/>
          </c:spPr>
          <c:invertIfNegative val="0"/>
          <c:cat>
            <c:strRef>
              <c:f>Sheet1!$G$43</c:f>
              <c:strCache>
                <c:ptCount val="1"/>
                <c:pt idx="0">
                  <c:v>시간</c:v>
                </c:pt>
              </c:strCache>
            </c:strRef>
          </c:cat>
          <c:val>
            <c:numRef>
              <c:f>Sheet1!$L$43</c:f>
              <c:numCache>
                <c:formatCode>General</c:formatCode>
                <c:ptCount val="1"/>
                <c:pt idx="0">
                  <c:v>11.208766000000001</c:v>
                </c:pt>
              </c:numCache>
            </c:numRef>
          </c:val>
          <c:extLst>
            <c:ext xmlns:c16="http://schemas.microsoft.com/office/drawing/2014/chart" uri="{C3380CC4-5D6E-409C-BE32-E72D297353CC}">
              <c16:uniqueId val="{00000004-886F-4EE0-84B4-F4D9ADD7ED7D}"/>
            </c:ext>
          </c:extLst>
        </c:ser>
        <c:dLbls>
          <c:showLegendKey val="0"/>
          <c:showVal val="0"/>
          <c:showCatName val="0"/>
          <c:showSerName val="0"/>
          <c:showPercent val="0"/>
          <c:showBubbleSize val="0"/>
        </c:dLbls>
        <c:gapWidth val="219"/>
        <c:overlap val="-27"/>
        <c:axId val="1096394224"/>
        <c:axId val="1194254976"/>
      </c:barChart>
      <c:catAx>
        <c:axId val="1096394224"/>
        <c:scaling>
          <c:orientation val="minMax"/>
        </c:scaling>
        <c:delete val="1"/>
        <c:axPos val="b"/>
        <c:numFmt formatCode="General" sourceLinked="1"/>
        <c:majorTickMark val="none"/>
        <c:minorTickMark val="none"/>
        <c:tickLblPos val="nextTo"/>
        <c:crossAx val="1194254976"/>
        <c:crosses val="autoZero"/>
        <c:auto val="1"/>
        <c:lblAlgn val="ctr"/>
        <c:lblOffset val="100"/>
        <c:noMultiLvlLbl val="0"/>
      </c:catAx>
      <c:valAx>
        <c:axId val="1194254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ko-KR"/>
                  <a:t>Time(sec)</a:t>
                </a:r>
                <a:endParaRPr lang="ko-KR"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ko-K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ko-KR"/>
          </a:p>
        </c:txPr>
        <c:crossAx val="109639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ko-K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ko-K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C161F9-92BA-4B48-81FA-5792F03B5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22</Pages>
  <Words>4689</Words>
  <Characters>62303</Characters>
  <Application>Microsoft Office Word</Application>
  <DocSecurity>0</DocSecurity>
  <Lines>519</Lines>
  <Paragraphs>133</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66859</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100</cp:revision>
  <cp:lastPrinted>2024-06-07T04:24:00Z</cp:lastPrinted>
  <dcterms:created xsi:type="dcterms:W3CDTF">2024-06-12T02:15:00Z</dcterms:created>
  <dcterms:modified xsi:type="dcterms:W3CDTF">2024-06-21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